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5A83DFD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del w:id="3" w:author="USER" w:date="2018-07-09T15:30:00Z">
        <w:r w:rsidR="007F661B" w:rsidDel="00002CAB">
          <w:rPr>
            <w:rFonts w:eastAsia="Times New Roman"/>
            <w:lang w:val="es-PE" w:eastAsia="es-PE"/>
          </w:rPr>
          <w:delText>termino</w:delText>
        </w:r>
      </w:del>
      <w:ins w:id="4" w:author="USER" w:date="2018-07-09T15:30:00Z">
        <w:r w:rsidR="00002CAB">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5" w:name="_Toc511166267"/>
      <w:r>
        <w:lastRenderedPageBreak/>
        <w:t>Fuente de Financiamiento</w:t>
      </w:r>
      <w:bookmarkEnd w:id="5"/>
    </w:p>
    <w:p w14:paraId="4E82F6B1" w14:textId="222DAC17" w:rsidR="009B7D50" w:rsidRPr="009B7D50" w:rsidRDefault="009B7D50" w:rsidP="009B7D50">
      <w:pPr>
        <w:pStyle w:val="Texto"/>
      </w:pPr>
      <w:r>
        <w:t xml:space="preserve">Esta investigación </w:t>
      </w:r>
      <w:r w:rsidR="00EF06FE">
        <w:t>se llevó a cabo gracias al financiamiento de Concytec con su programa CienciActiva.</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EC55E2">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31222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312225"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312225"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6" w:name="_Toc511166269"/>
      <w:r w:rsidRPr="00BA156B">
        <w:lastRenderedPageBreak/>
        <w:t>Listado de Acrónimos</w:t>
      </w:r>
      <w:bookmarkEnd w:id="6"/>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7" w:name="_Toc511166270"/>
      <w:r w:rsidRPr="00625BCC">
        <w:lastRenderedPageBreak/>
        <w:t>Resumen</w:t>
      </w:r>
      <w:bookmarkEnd w:id="7"/>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8" w:name="_Toc511166271"/>
      <w:r w:rsidRPr="00625BCC">
        <w:lastRenderedPageBreak/>
        <w:t>Palabras Clave</w:t>
      </w:r>
      <w:bookmarkEnd w:id="8"/>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13" w:name="_Toc511166272"/>
    </w:p>
    <w:p w14:paraId="247FA4DC" w14:textId="2E0105FD" w:rsidR="0049325E" w:rsidRPr="00625BCC" w:rsidRDefault="00A12DD0" w:rsidP="00625BCC">
      <w:pPr>
        <w:pStyle w:val="Ttulo1"/>
      </w:pPr>
      <w:r w:rsidRPr="00BA156B">
        <w:lastRenderedPageBreak/>
        <w:t>Introducción</w:t>
      </w:r>
      <w:bookmarkEnd w:id="13"/>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406F8651"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4"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5" w:name="_Toc511166273"/>
      <w:r w:rsidRPr="00625BCC">
        <w:lastRenderedPageBreak/>
        <w:t>Planteamiento del Problema</w:t>
      </w:r>
      <w:bookmarkEnd w:id="15"/>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6B90775C" w:rsidR="00F97069" w:rsidRPr="00BA156B" w:rsidRDefault="00E04B5A" w:rsidP="00625BCC">
      <w:pPr>
        <w:pStyle w:val="Texto"/>
      </w:pPr>
      <w:r w:rsidRPr="00BA156B">
        <w:t>SUSALUD</w:t>
      </w:r>
      <w:r w:rsidR="00DC394C" w:rsidRPr="00BA156B">
        <w:t xml:space="preserve">, como entidad fiscalizadora del sector Salud en el Perú, cuenta con un </w:t>
      </w:r>
      <w:del w:id="16" w:author="Regina Casanova" w:date="2018-06-18T17:53:00Z">
        <w:r w:rsidR="00DC394C" w:rsidRPr="00BA156B" w:rsidDel="00E94926">
          <w:delText>sistema informático</w:delText>
        </w:r>
      </w:del>
      <w:ins w:id="17"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 xml:space="preserve">paciente o tercero </w:t>
      </w:r>
      <w:del w:id="18" w:author="USER" w:date="2018-07-09T15:31:00Z">
        <w:r w:rsidR="00F97069" w:rsidRPr="00BA156B" w:rsidDel="00002CAB">
          <w:delText>legitimizado</w:delText>
        </w:r>
      </w:del>
      <w:ins w:id="19" w:author="USER" w:date="2018-07-09T15:31:00Z">
        <w:r w:rsidR="00002CAB" w:rsidRPr="00BA156B">
          <w:t>legitimado</w:t>
        </w:r>
      </w:ins>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w:t>
      </w:r>
      <w:r w:rsidR="002479F9" w:rsidRPr="00BA156B">
        <w:lastRenderedPageBreak/>
        <w:t xml:space="preserve">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20" w:name="_Toc511166274"/>
      <w:r w:rsidRPr="00BA156B">
        <w:lastRenderedPageBreak/>
        <w:t>Marco Teórico</w:t>
      </w:r>
      <w:bookmarkEnd w:id="20"/>
    </w:p>
    <w:p w14:paraId="3C1D63EF" w14:textId="77777777" w:rsidR="00562533" w:rsidRPr="00BA156B" w:rsidRDefault="00562533" w:rsidP="009E44F3">
      <w:pPr>
        <w:pStyle w:val="Ttulo2"/>
        <w:rPr>
          <w:lang w:val="es-PE"/>
        </w:rPr>
      </w:pPr>
      <w:bookmarkStart w:id="21" w:name="_Toc511166275"/>
      <w:r w:rsidRPr="00BA156B">
        <w:rPr>
          <w:lang w:val="es-PE"/>
        </w:rPr>
        <w:t>Calidad de Atención al usuario y sistemas de gestión para reclamos en el sector salud</w:t>
      </w:r>
      <w:bookmarkEnd w:id="21"/>
    </w:p>
    <w:p w14:paraId="4E8F8D22" w14:textId="77777777" w:rsidR="00AB21A0" w:rsidRPr="00BA156B" w:rsidRDefault="00AB21A0" w:rsidP="00000899">
      <w:pPr>
        <w:pStyle w:val="Ttulo3"/>
        <w:rPr>
          <w:lang w:val="es-PE"/>
        </w:rPr>
      </w:pPr>
      <w:bookmarkStart w:id="22" w:name="_Toc511166276"/>
      <w:r w:rsidRPr="00BA156B">
        <w:rPr>
          <w:lang w:val="es-PE"/>
        </w:rPr>
        <w:t>Calidad de Atención en Salud al Usuario</w:t>
      </w:r>
      <w:bookmarkEnd w:id="22"/>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23"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23"/>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24" w:name="_Toc511166278"/>
      <w:r w:rsidRPr="00BA156B">
        <w:rPr>
          <w:lang w:val="es-PE"/>
        </w:rPr>
        <w:t>Formas de monitoreo en Perú y el Mundo</w:t>
      </w:r>
      <w:bookmarkEnd w:id="24"/>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Hospital Consumer Asse</w:t>
      </w:r>
      <w:r w:rsidR="00C52C63" w:rsidRPr="00F916E3">
        <w:t>s</w:t>
      </w:r>
      <w:r w:rsidRPr="00F916E3">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5"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6" w:author="Regina Casanova" w:date="2018-06-15T15:10:00Z">
        <w:r w:rsidR="003910CB">
          <w:t xml:space="preserve">Debido a que los sistemas hospitalarios presentan una compleja </w:t>
        </w:r>
      </w:ins>
      <w:ins w:id="27" w:author="Regina Casanova" w:date="2018-06-15T15:11:00Z">
        <w:r w:rsidR="003910CB">
          <w:t>interrelación</w:t>
        </w:r>
      </w:ins>
      <w:ins w:id="28" w:author="Regina Casanova" w:date="2018-06-15T15:10:00Z">
        <w:r w:rsidR="003910CB">
          <w:t xml:space="preserve"> entre diversos procesos, servicios y personal, el monitoreo de calidad de atenció</w:t>
        </w:r>
      </w:ins>
      <w:ins w:id="29" w:author="Regina Casanova" w:date="2018-06-15T15:11:00Z">
        <w:r w:rsidR="003910CB">
          <w:t>n puede</w:t>
        </w:r>
      </w:ins>
      <w:ins w:id="30" w:author="Regina Casanova" w:date="2018-06-15T15:13:00Z">
        <w:r w:rsidR="003910CB">
          <w:t xml:space="preserve"> ser</w:t>
        </w:r>
      </w:ins>
      <w:ins w:id="31" w:author="Regina Casanova" w:date="2018-06-15T15:11:00Z">
        <w:r w:rsidR="003910CB">
          <w:t xml:space="preserve"> realiza</w:t>
        </w:r>
      </w:ins>
      <w:ins w:id="32" w:author="Regina Casanova" w:date="2018-06-15T15:13:00Z">
        <w:r w:rsidR="003910CB">
          <w:t>da</w:t>
        </w:r>
      </w:ins>
      <w:ins w:id="33" w:author="Regina Casanova" w:date="2018-06-15T15:11:00Z">
        <w:r w:rsidR="003910CB">
          <w:t xml:space="preserve"> de diversas maneras</w:t>
        </w:r>
      </w:ins>
      <w:ins w:id="34" w:author="Regina Casanova" w:date="2018-06-15T15:49:00Z">
        <w:r w:rsidR="00CF1D12">
          <w:t xml:space="preserve"> </w:t>
        </w:r>
      </w:ins>
      <w:ins w:id="35"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36" w:author="Regina Casanova" w:date="2018-06-15T15:50:00Z">
        <w:r w:rsidR="00615A96">
          <w:fldChar w:fldCharType="end"/>
        </w:r>
      </w:ins>
      <w:ins w:id="37" w:author="Regina Casanova" w:date="2018-06-15T15:11:00Z">
        <w:r w:rsidR="003910CB">
          <w:t xml:space="preserve"> </w:t>
        </w:r>
      </w:ins>
      <w:ins w:id="38" w:author="Regina Casanova" w:date="2018-06-15T15:12:00Z">
        <w:r w:rsidR="003910CB">
          <w:t xml:space="preserve">siendo una de </w:t>
        </w:r>
      </w:ins>
      <w:ins w:id="39" w:author="Regina Casanova" w:date="2018-06-15T15:13:00Z">
        <w:r w:rsidR="003910CB">
          <w:t>estas</w:t>
        </w:r>
      </w:ins>
      <w:ins w:id="40" w:author="Regina Casanova" w:date="2018-06-15T15:11:00Z">
        <w:r w:rsidR="003910CB">
          <w:t xml:space="preserve"> </w:t>
        </w:r>
      </w:ins>
      <w:ins w:id="41" w:author="Regina Casanova" w:date="2018-06-15T15:12:00Z">
        <w:r w:rsidR="003910CB">
          <w:t>la</w:t>
        </w:r>
      </w:ins>
      <w:ins w:id="42" w:author="Regina Casanova" w:date="2018-06-15T15:11:00Z">
        <w:r w:rsidR="003910CB">
          <w:t xml:space="preserve"> correcta gestión y monitoreo de los reclamos</w:t>
        </w:r>
      </w:ins>
      <w:ins w:id="43" w:author="Regina Casanova" w:date="2018-06-15T15:12:00Z">
        <w:r w:rsidR="003910CB">
          <w:t>, que</w:t>
        </w:r>
      </w:ins>
      <w:ins w:id="44" w:author="Regina Casanova" w:date="2018-06-15T15:14:00Z">
        <w:r w:rsidR="003910CB">
          <w:t xml:space="preserve"> por ser presentados por los mismos pacientes que reciben el servicio,</w:t>
        </w:r>
      </w:ins>
      <w:ins w:id="45" w:author="Regina Casanova" w:date="2018-06-15T15:13:00Z">
        <w:r w:rsidR="003910CB">
          <w:t xml:space="preserve"> </w:t>
        </w:r>
      </w:ins>
      <w:ins w:id="46" w:author="Regina Casanova" w:date="2018-06-15T15:14:00Z">
        <w:r w:rsidR="003910CB">
          <w:t>permitiría</w:t>
        </w:r>
      </w:ins>
      <w:ins w:id="47"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18CB45CF"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xml:space="preserve">. Actualmente, el Decreto Supremo </w:t>
      </w:r>
      <w:del w:id="48" w:author="USER" w:date="2018-07-09T15:26:00Z">
        <w:r w:rsidR="00A2696A" w:rsidRPr="00BA156B" w:rsidDel="00EC3670">
          <w:delText>Nº</w:delText>
        </w:r>
      </w:del>
      <w:ins w:id="49" w:author="USER" w:date="2018-07-09T15:26:00Z">
        <w:r w:rsidR="00EC3670" w:rsidRPr="00BA156B">
          <w:t>N.º</w:t>
        </w:r>
      </w:ins>
      <w:r w:rsidR="00A2696A" w:rsidRPr="00BA156B">
        <w:t xml:space="preserve">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50" w:name="_Toc511166279"/>
      <w:r w:rsidRPr="00BA156B">
        <w:rPr>
          <w:lang w:val="es-PE"/>
        </w:rPr>
        <w:lastRenderedPageBreak/>
        <w:t>Sistema de gestión de reclamos en el sector salud</w:t>
      </w:r>
      <w:bookmarkEnd w:id="50"/>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51"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6D117DC6" w14:textId="77777777" w:rsidR="00D963F6" w:rsidRDefault="00F95233" w:rsidP="00C128AA">
      <w:pPr>
        <w:pStyle w:val="Texto"/>
        <w:rPr>
          <w:ins w:id="52"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048B59D7" w14:textId="41310D43" w:rsidR="00A60A6F" w:rsidRPr="00C128AA" w:rsidRDefault="00A63767" w:rsidP="00C128AA">
      <w:pPr>
        <w:pStyle w:val="Texto"/>
      </w:pPr>
      <w:ins w:id="53" w:author="Regina Casanova" w:date="2018-06-18T17:26:00Z">
        <w:r>
          <w:t>Cabe resaltar que un sistema de gestión de reclamos no se limita exclusivamente al uso de software para gestionar los reclamos. Para que el</w:t>
        </w:r>
      </w:ins>
      <w:ins w:id="54" w:author="Regina Casanova" w:date="2018-06-18T17:56:00Z">
        <w:r w:rsidR="00D73911">
          <w:t xml:space="preserve"> uso de un</w:t>
        </w:r>
      </w:ins>
      <w:ins w:id="55" w:author="Regina Casanova" w:date="2018-06-18T17:26:00Z">
        <w:r>
          <w:t xml:space="preserve"> software </w:t>
        </w:r>
      </w:ins>
      <w:ins w:id="56" w:author="Regina Casanova" w:date="2018-06-18T17:56:00Z">
        <w:r w:rsidR="00D73911">
          <w:t>sea justificado</w:t>
        </w:r>
      </w:ins>
      <w:ins w:id="57"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58"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58"/>
    </w:p>
    <w:p w14:paraId="19280443" w14:textId="77777777" w:rsidR="00B674F0" w:rsidRPr="00BA156B" w:rsidRDefault="00562533" w:rsidP="00465DBE">
      <w:pPr>
        <w:pStyle w:val="Ttulo3"/>
        <w:rPr>
          <w:lang w:val="es-PE"/>
        </w:rPr>
      </w:pPr>
      <w:bookmarkStart w:id="59" w:name="_Toc511166281"/>
      <w:r w:rsidRPr="00BA156B">
        <w:rPr>
          <w:lang w:val="es-PE"/>
        </w:rPr>
        <w:t>Descripción e Importancia</w:t>
      </w:r>
      <w:bookmarkEnd w:id="59"/>
    </w:p>
    <w:p w14:paraId="2F384AC5" w14:textId="1F25F26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60" w:author="Regina Casanova" w:date="2018-06-18T17:53:00Z">
        <w:r w:rsidR="00E94926">
          <w:rPr>
            <w:lang w:val="es-PE"/>
          </w:rPr>
          <w:t>software</w:t>
        </w:r>
      </w:ins>
      <w:r w:rsidR="00BA45B9" w:rsidRPr="00BA156B">
        <w:rPr>
          <w:lang w:val="es-PE"/>
        </w:rPr>
        <w:t xml:space="preserve"> con el propósito de hacer</w:t>
      </w:r>
      <w:ins w:id="61" w:author="Regina Casanova" w:date="2018-06-18T17:57:00Z">
        <w:r w:rsidR="007E1695">
          <w:rPr>
            <w:lang w:val="es-PE"/>
          </w:rPr>
          <w:t xml:space="preserve"> software</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62" w:author="Regina Casanova" w:date="2018-06-18T17:53:00Z">
        <w:r w:rsidRPr="00BA156B" w:rsidDel="00E94926">
          <w:delText>sistema</w:delText>
        </w:r>
        <w:r w:rsidR="00BA45B9" w:rsidRPr="00BA156B" w:rsidDel="00E94926">
          <w:delText xml:space="preserve"> informático</w:delText>
        </w:r>
      </w:del>
      <w:ins w:id="63"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64" w:author="Regina Casanova" w:date="2018-06-18T17:53:00Z">
        <w:r w:rsidRPr="00BA156B" w:rsidDel="00E94926">
          <w:delText>sistema</w:delText>
        </w:r>
      </w:del>
      <w:ins w:id="65"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66" w:author="Regina Casanova" w:date="2018-06-18T17:53:00Z">
        <w:r w:rsidRPr="00BA156B" w:rsidDel="00E94926">
          <w:delText>sistema informático</w:delText>
        </w:r>
      </w:del>
      <w:ins w:id="67"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68" w:author="Regina Casanova" w:date="2018-06-18T17:58:00Z">
        <w:r w:rsidRPr="00BA156B" w:rsidDel="00030212">
          <w:delText>el</w:delText>
        </w:r>
      </w:del>
      <w:r w:rsidRPr="00BA156B">
        <w:t xml:space="preserve"> </w:t>
      </w:r>
      <w:del w:id="69" w:author="Regina Casanova" w:date="2018-06-18T17:53:00Z">
        <w:r w:rsidRPr="00BA156B" w:rsidDel="00E94926">
          <w:delText>sistema</w:delText>
        </w:r>
      </w:del>
      <w:ins w:id="70"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lastRenderedPageBreak/>
        <w:t>Satisfacci</w:t>
      </w:r>
      <w:r w:rsidR="00EE62F8">
        <w:t>ón: que mide qué</w:t>
      </w:r>
      <w:r w:rsidRPr="00BA156B">
        <w:t xml:space="preserve"> tan placentero es el uso del </w:t>
      </w:r>
      <w:del w:id="71" w:author="Regina Casanova" w:date="2018-06-18T17:53:00Z">
        <w:r w:rsidRPr="00BA156B" w:rsidDel="00E94926">
          <w:delText>sistema</w:delText>
        </w:r>
      </w:del>
      <w:ins w:id="72"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t xml:space="preserve">Cuando se diseña un </w:t>
      </w:r>
      <w:del w:id="73" w:author="Regina Casanova" w:date="2018-06-18T17:53:00Z">
        <w:r w:rsidRPr="00BA156B" w:rsidDel="00E94926">
          <w:delText>sistema informático</w:delText>
        </w:r>
      </w:del>
      <w:ins w:id="74" w:author="Regina Casanova" w:date="2018-06-18T17:53:00Z">
        <w:r w:rsidR="00E94926">
          <w:t>software</w:t>
        </w:r>
      </w:ins>
      <w:r w:rsidRPr="00BA156B">
        <w:t xml:space="preserve"> sin considerar a los usuarios finales de este, puede resultar en </w:t>
      </w:r>
      <w:del w:id="75" w:author="Regina Casanova" w:date="2018-06-18T17:53:00Z">
        <w:r w:rsidRPr="00BA156B" w:rsidDel="00E94926">
          <w:delText>sistemas informáticos</w:delText>
        </w:r>
      </w:del>
      <w:ins w:id="76"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77" w:name="_Toc511166282"/>
      <w:r w:rsidRPr="00BA156B">
        <w:rPr>
          <w:lang w:val="es-PE"/>
        </w:rPr>
        <w:t>Metodología</w:t>
      </w:r>
      <w:r w:rsidR="002553D9" w:rsidRPr="00BA156B">
        <w:rPr>
          <w:lang w:val="es-PE"/>
        </w:rPr>
        <w:t xml:space="preserve"> del diseño centrado en el usuario</w:t>
      </w:r>
      <w:bookmarkEnd w:id="77"/>
    </w:p>
    <w:p w14:paraId="19B57AF8" w14:textId="71F175E5" w:rsidR="00B674F0" w:rsidRPr="00017896" w:rsidRDefault="00D62806" w:rsidP="00017896">
      <w:pPr>
        <w:pStyle w:val="Texto"/>
      </w:pPr>
      <w:r w:rsidRPr="00BA156B">
        <w:t xml:space="preserve">Según el </w:t>
      </w:r>
      <w:r w:rsidR="0038486C" w:rsidRPr="00F916E3">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78" w:author="Regina Casanova" w:date="2018-06-18T17:53:00Z">
        <w:r w:rsidRPr="00BA156B" w:rsidDel="00E94926">
          <w:delText>sistema</w:delText>
        </w:r>
      </w:del>
      <w:ins w:id="79"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80" w:author="Regina Casanova" w:date="2018-06-18T17:53:00Z">
        <w:r w:rsidRPr="00BA156B" w:rsidDel="00E94926">
          <w:delText>sistema</w:delText>
        </w:r>
      </w:del>
      <w:ins w:id="81"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82" w:author="Regina Casanova" w:date="2018-06-18T17:53:00Z">
        <w:r w:rsidRPr="00BA156B" w:rsidDel="00E94926">
          <w:delText>sistema</w:delText>
        </w:r>
      </w:del>
      <w:ins w:id="83"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lastRenderedPageBreak/>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t xml:space="preserve">Objetivos de los usuarios finales en el </w:t>
      </w:r>
      <w:del w:id="84" w:author="Regina Casanova" w:date="2018-06-18T17:53:00Z">
        <w:r w:rsidRPr="00BA156B" w:rsidDel="00E94926">
          <w:delText>sistema</w:delText>
        </w:r>
      </w:del>
      <w:ins w:id="85"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86"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87" w:author="Regina Casanova" w:date="2018-06-18T17:53:00Z">
        <w:r w:rsidRPr="00BA156B" w:rsidDel="00E94926">
          <w:rPr>
            <w:lang w:val="es-PE"/>
          </w:rPr>
          <w:delText>sistema</w:delText>
        </w:r>
      </w:del>
      <w:ins w:id="88"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89"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del w:id="90" w:author="Regina Casanova" w:date="2018-06-18T17:53:00Z">
        <w:r w:rsidRPr="00BA156B" w:rsidDel="00E94926">
          <w:delText>sistema</w:delText>
        </w:r>
      </w:del>
      <w:ins w:id="91"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92" w:author="Regina Casanova" w:date="2018-06-18T18:00:00Z">
        <w:r w:rsidRPr="00BA156B" w:rsidDel="00A240B1">
          <w:delText>sistema</w:delText>
        </w:r>
      </w:del>
      <w:ins w:id="93"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94" w:author="Regina Casanova" w:date="2018-06-18T17:53:00Z">
        <w:r w:rsidRPr="00BA156B" w:rsidDel="00E94926">
          <w:delText>sistema</w:delText>
        </w:r>
      </w:del>
      <w:ins w:id="95" w:author="Regina Casanova" w:date="2018-06-18T17:53:00Z">
        <w:r w:rsidR="00E94926">
          <w:t>software</w:t>
        </w:r>
      </w:ins>
      <w:r w:rsidR="007B7445" w:rsidRPr="00BA156B">
        <w:t>.</w:t>
      </w:r>
      <w:ins w:id="96"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F916E3">
        <w:rPr>
          <w:lang w:val="es-ES"/>
        </w:rPr>
        <w:t>Wireframes</w:t>
      </w:r>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97" w:author="Regina Casanova" w:date="2018-06-18T17:53:00Z">
        <w:r w:rsidRPr="00BA156B" w:rsidDel="00E94926">
          <w:delText>sistema</w:delText>
        </w:r>
      </w:del>
      <w:ins w:id="98" w:author="Regina Casanova" w:date="2018-06-18T17:53:00Z">
        <w:r w:rsidR="00E94926">
          <w:t>software</w:t>
        </w:r>
      </w:ins>
      <w:r w:rsidRPr="00BA156B">
        <w:t xml:space="preserve">, con esto se puede uno enfocar en cuáles serán los bloques de información y cómo funciona la interacción del </w:t>
      </w:r>
      <w:r w:rsidRPr="00BA156B">
        <w:lastRenderedPageBreak/>
        <w:t>usuario</w:t>
      </w:r>
      <w:r w:rsidR="00107D89" w:rsidRPr="00BA156B">
        <w:t xml:space="preserve"> para llegar a cumplir su objetivo</w:t>
      </w:r>
      <w:r w:rsidR="007B7445" w:rsidRPr="00BA156B">
        <w:t>.</w:t>
      </w:r>
      <w:r w:rsidRPr="00BA156B">
        <w:t xml:space="preserve"> Pueden hacerse tanto </w:t>
      </w:r>
      <w:r w:rsidRPr="00F916E3">
        <w:t>wireframes</w:t>
      </w:r>
      <w:r w:rsidRPr="00BA156B">
        <w:t xml:space="preserve"> en lápiz y papel y/o </w:t>
      </w:r>
      <w:r w:rsidRPr="00F916E3">
        <w:t>wirefra</w:t>
      </w:r>
      <w:r w:rsidR="00107D89" w:rsidRPr="00F916E3">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F916E3">
        <w:rPr>
          <w:lang w:val="es-ES"/>
        </w:rPr>
        <w:t>Mockup</w:t>
      </w:r>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99" w:author="Regina Casanova" w:date="2018-06-18T17:53:00Z">
        <w:r w:rsidR="00B674F0" w:rsidRPr="00BA156B" w:rsidDel="00E94926">
          <w:delText>sistema</w:delText>
        </w:r>
      </w:del>
      <w:ins w:id="100" w:author="Regina Casanova" w:date="2018-06-18T17:53:00Z">
        <w:r w:rsidR="00E94926">
          <w:t>software</w:t>
        </w:r>
      </w:ins>
      <w:r w:rsidRPr="00BA156B">
        <w:t xml:space="preserve"> y posterior a la realización de </w:t>
      </w:r>
      <w:r w:rsidRPr="00F916E3">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 </w:t>
      </w:r>
      <w:del w:id="101" w:author="Regina Casanova" w:date="2018-06-18T17:53:00Z">
        <w:r w:rsidRPr="00BA156B" w:rsidDel="00E94926">
          <w:delText>sistema</w:delText>
        </w:r>
      </w:del>
      <w:ins w:id="102"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533D7D07" w:rsidR="00107D89" w:rsidRPr="00017896" w:rsidRDefault="00B674F0" w:rsidP="00466892">
      <w:pPr>
        <w:pStyle w:val="Texto"/>
      </w:pPr>
      <w:r w:rsidRPr="00BA156B">
        <w:t>Pruebas con usuarios para encontrar p</w:t>
      </w:r>
      <w:r w:rsidR="00107D89" w:rsidRPr="00BA156B">
        <w:t xml:space="preserve">osibles problemas de usabilidad. </w:t>
      </w:r>
      <w:ins w:id="103" w:author="Regina Casanova" w:date="2018-06-21T12:44:00Z">
        <w:r w:rsidR="007925FD">
          <w:t xml:space="preserve">Una de las maneras de realizar pruebas con usuarios </w:t>
        </w:r>
      </w:ins>
      <w:ins w:id="104" w:author="Regina Casanova" w:date="2018-06-21T12:45:00Z">
        <w:r w:rsidR="007925FD">
          <w:t>es</w:t>
        </w:r>
      </w:ins>
      <w:ins w:id="105" w:author="Regina Casanova" w:date="2018-06-21T12:44:00Z">
        <w:r w:rsidR="007925FD">
          <w:t xml:space="preserve"> la </w:t>
        </w:r>
      </w:ins>
      <w:ins w:id="106" w:author="Regina Casanova" w:date="2018-06-21T12:45:00Z">
        <w:r w:rsidR="007925FD">
          <w:t>“Realización de Tareas” que</w:t>
        </w:r>
      </w:ins>
      <w:ins w:id="107" w:author="Regina Casanova" w:date="2018-06-21T12:46:00Z">
        <w:r w:rsidR="007925FD">
          <w:t xml:space="preserve"> sirve </w:t>
        </w:r>
        <w:r w:rsidR="007925FD">
          <w:lastRenderedPageBreak/>
          <w:t>para</w:t>
        </w:r>
      </w:ins>
      <w:ins w:id="108" w:author="Regina Casanova" w:date="2018-06-21T12:45:00Z">
        <w:r w:rsidR="007925FD">
          <w:t xml:space="preserve"> aprend</w:t>
        </w:r>
      </w:ins>
      <w:ins w:id="109" w:author="Regina Casanova" w:date="2018-06-21T12:47:00Z">
        <w:r w:rsidR="007925FD">
          <w:t>er</w:t>
        </w:r>
      </w:ins>
      <w:ins w:id="110" w:author="Regina Casanova" w:date="2018-06-21T12:45:00Z">
        <w:r w:rsidR="007925FD">
          <w:t xml:space="preserve"> acerca de los usuarios por medio de la observaci</w:t>
        </w:r>
      </w:ins>
      <w:ins w:id="111" w:author="Regina Casanova" w:date="2018-06-21T12:47:00Z">
        <w:r w:rsidR="007925FD">
          <w:t xml:space="preserve">ón directa mientras ellos realizan tareas interactuando con el prototipo e intentan cumplir ciertos objetivos. </w:t>
        </w:r>
      </w:ins>
      <w:ins w:id="112" w:author="Regina Casanova" w:date="2018-06-21T12:48:00Z">
        <w:r w:rsidR="007925FD">
          <w:t xml:space="preserve">Este método ayuda a identificar problemas en las tareas que el software debe ser capaz de realizar y una vez identificados, ayuda a probar su rediseño. </w:t>
        </w:r>
      </w:ins>
      <w:ins w:id="113" w:author="Regina Casanova" w:date="2018-06-21T12:50:00Z">
        <w:r w:rsidR="007925FD">
          <w:t>Para esto, deben identificarse tareas por cada tipo de usuario que puedan ser resueltas con el prototipo a probar y entregarlo a los usuarios al momento de la prueba</w:t>
        </w:r>
      </w:ins>
      <w:ins w:id="114" w:author="Regina Casanova" w:date="2018-06-21T12:52:00Z">
        <w:r w:rsidR="007925FD">
          <w:t xml:space="preserve"> </w:t>
        </w:r>
      </w:ins>
      <w:ins w:id="115" w:author="Regina Casanova" w:date="2018-06-21T12:54:00Z">
        <w:r w:rsidR="007925FD">
          <w:fldChar w:fldCharType="begin" w:fldLock="1"/>
        </w:r>
      </w:ins>
      <w:r w:rsidR="00D92F33">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0)","plainTextFormattedCitation":"(30)","previouslyFormattedCitation":"(30)"},"properties":{"noteIndex":0},"schema":"https://github.com/citation-style-language/schema/raw/master/csl-citation.json"}</w:instrText>
      </w:r>
      <w:r w:rsidR="007925FD">
        <w:fldChar w:fldCharType="separate"/>
      </w:r>
      <w:r w:rsidR="007925FD" w:rsidRPr="007925FD">
        <w:rPr>
          <w:noProof/>
        </w:rPr>
        <w:t>(30)</w:t>
      </w:r>
      <w:ins w:id="116" w:author="Regina Casanova" w:date="2018-06-21T12:54:00Z">
        <w:r w:rsidR="007925FD">
          <w:fldChar w:fldCharType="end"/>
        </w:r>
      </w:ins>
      <w:ins w:id="117" w:author="Regina Casanova" w:date="2018-06-21T12:50:00Z">
        <w:r w:rsidR="007925FD">
          <w:t>.</w:t>
        </w:r>
      </w:ins>
      <w:ins w:id="118"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119" w:author="Regina Casanova" w:date="2018-06-21T12:52:00Z">
        <w:r w:rsidR="007925FD">
          <w:t xml:space="preserve">ón a </w:t>
        </w:r>
        <w:del w:id="120" w:author="USER" w:date="2018-07-09T15:31:00Z">
          <w:r w:rsidR="007925FD" w:rsidDel="00002CAB">
            <w:delText>cuales</w:delText>
          </w:r>
        </w:del>
      </w:ins>
      <w:ins w:id="121" w:author="USER" w:date="2018-07-09T15:31:00Z">
        <w:r w:rsidR="00002CAB">
          <w:t>cuáles</w:t>
        </w:r>
      </w:ins>
      <w:ins w:id="122" w:author="Regina Casanova" w:date="2018-06-21T12:52:00Z">
        <w:r w:rsidR="007925FD">
          <w:t xml:space="preserve"> podrían haber sido los inconvenientes del usuario que impidieron que este realizara la tarea.</w:t>
        </w:r>
      </w:ins>
      <w:ins w:id="123" w:author="Regina Casanova" w:date="2018-06-21T12:50:00Z">
        <w:r w:rsidR="007925FD">
          <w:t xml:space="preserve"> </w:t>
        </w:r>
      </w:ins>
      <w:ins w:id="124" w:author="Regina Casanova" w:date="2018-06-21T13:04:00Z">
        <w:r w:rsidR="00D92F33">
          <w:t xml:space="preserve">El desarrollo de la “Realización de Tareas” </w:t>
        </w:r>
      </w:ins>
      <w:del w:id="125" w:author="Regina Casanova" w:date="2018-06-21T12:52:00Z">
        <w:r w:rsidR="00107D89" w:rsidRPr="00BA156B" w:rsidDel="007925FD">
          <w:delText>Consiste en</w:delText>
        </w:r>
        <w:r w:rsidRPr="00BA156B" w:rsidDel="007925FD">
          <w:delText xml:space="preserve"> darle al usuario una tarea a realizar dentro del </w:delText>
        </w:r>
      </w:del>
      <w:del w:id="126" w:author="Regina Casanova" w:date="2018-06-18T17:53:00Z">
        <w:r w:rsidRPr="00BA156B" w:rsidDel="00E94926">
          <w:delText>sistema</w:delText>
        </w:r>
      </w:del>
      <w:del w:id="127"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128" w:author="Regina Casanova" w:date="2018-06-21T13:04:00Z">
        <w:r w:rsidRPr="00BA156B" w:rsidDel="00D92F33">
          <w:delText>Adicionalmente,</w:delText>
        </w:r>
      </w:del>
      <w:ins w:id="129" w:author="Regina Casanova" w:date="2018-06-21T13:01:00Z">
        <w:r w:rsidR="00D92F33">
          <w:t>va</w:t>
        </w:r>
      </w:ins>
      <w:ins w:id="130" w:author="Regina Casanova" w:date="2018-06-21T13:04:00Z">
        <w:r w:rsidR="00D92F33">
          <w:t xml:space="preserve"> usualmente</w:t>
        </w:r>
      </w:ins>
      <w:ins w:id="131" w:author="Regina Casanova" w:date="2018-06-21T13:01:00Z">
        <w:r w:rsidR="00D92F33">
          <w:t xml:space="preserve"> de la mano con</w:t>
        </w:r>
      </w:ins>
      <w:r w:rsidRPr="00BA156B">
        <w:t xml:space="preserve"> </w:t>
      </w:r>
      <w:ins w:id="132" w:author="Regina Casanova" w:date="2018-06-21T12:55:00Z">
        <w:r w:rsidR="007925FD">
          <w:t>la metodología “</w:t>
        </w:r>
        <w:r w:rsidR="007925FD" w:rsidRPr="00F916E3">
          <w:t>Think-Aloud</w:t>
        </w:r>
        <w:r w:rsidR="007925FD">
          <w:t xml:space="preserve">” </w:t>
        </w:r>
      </w:ins>
      <w:ins w:id="133" w:author="Regina Casanova" w:date="2018-06-21T13:04:00Z">
        <w:r w:rsidR="00D92F33">
          <w:t xml:space="preserve">ya que </w:t>
        </w:r>
      </w:ins>
      <w:ins w:id="134" w:author="Regina Casanova" w:date="2018-06-21T13:01:00Z">
        <w:r w:rsidR="00D92F33">
          <w:t xml:space="preserve">ayuda a </w:t>
        </w:r>
      </w:ins>
      <w:ins w:id="135" w:author="Regina Casanova" w:date="2018-06-21T13:03:00Z">
        <w:r w:rsidR="00D92F33">
          <w:t>determinar expectativas de los usuarios e identificar aspectos del software que puedan resultar confusos</w:t>
        </w:r>
      </w:ins>
      <w:ins w:id="136" w:author="Regina Casanova" w:date="2018-06-21T13:04:00Z">
        <w:r w:rsidR="00D92F33">
          <w:t>.</w:t>
        </w:r>
      </w:ins>
      <w:ins w:id="137" w:author="Regina Casanova" w:date="2018-06-21T13:01:00Z">
        <w:r w:rsidR="007925FD">
          <w:t xml:space="preserve"> </w:t>
        </w:r>
      </w:ins>
      <w:ins w:id="138" w:author="Regina Casanova" w:date="2018-06-21T13:05:00Z">
        <w:r w:rsidR="00D92F33">
          <w:t>C</w:t>
        </w:r>
      </w:ins>
      <w:ins w:id="139" w:author="Regina Casanova" w:date="2018-06-21T13:01:00Z">
        <w:r w:rsidR="00D92F33">
          <w:t xml:space="preserve">onsiste en </w:t>
        </w:r>
      </w:ins>
      <w:ins w:id="140" w:author="Regina Casanova" w:date="2018-06-21T13:05:00Z">
        <w:r w:rsidR="00D92F33">
          <w:t>l</w:t>
        </w:r>
      </w:ins>
      <w:ins w:id="141" w:author="Regina Casanova" w:date="2018-06-21T13:01:00Z">
        <w:r w:rsidR="007925FD">
          <w:t>a observaci</w:t>
        </w:r>
        <w:r w:rsidR="00D92F33">
          <w:t>ó</w:t>
        </w:r>
        <w:r w:rsidR="007925FD">
          <w:t xml:space="preserve">n directa </w:t>
        </w:r>
      </w:ins>
      <w:ins w:id="142" w:author="Regina Casanova" w:date="2018-06-21T13:05:00Z">
        <w:r w:rsidR="00D92F33">
          <w:t xml:space="preserve">mientras el usuario va realizando la tarea y se le pide al usuario que </w:t>
        </w:r>
      </w:ins>
      <w:ins w:id="143" w:author="Regina Casanova" w:date="2018-06-21T13:01:00Z">
        <w:r w:rsidR="00D92F33">
          <w:t xml:space="preserve">vaya explicando </w:t>
        </w:r>
      </w:ins>
      <w:ins w:id="144" w:author="Regina Casanova" w:date="2018-06-21T13:02:00Z">
        <w:r w:rsidR="00D92F33">
          <w:t>en voz alta lo que observa, entiende, siente y hace en cada momento</w:t>
        </w:r>
      </w:ins>
      <w:ins w:id="145" w:author="Regina Casanova" w:date="2018-06-21T13:06:00Z">
        <w:r w:rsidR="00D92F33">
          <w:t xml:space="preserve"> </w:t>
        </w:r>
      </w:ins>
      <w:ins w:id="146" w:author="Regina Casanova" w:date="2018-06-21T13:07:00Z">
        <w:r w:rsidR="00D92F33">
          <w:fldChar w:fldCharType="begin" w:fldLock="1"/>
        </w:r>
      </w:ins>
      <w:r w:rsidR="00D92F33">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1)","plainTextFormattedCitation":"(31)"},"properties":{"noteIndex":0},"schema":"https://github.com/citation-style-language/schema/raw/master/csl-citation.json"}</w:instrText>
      </w:r>
      <w:r w:rsidR="00D92F33">
        <w:fldChar w:fldCharType="separate"/>
      </w:r>
      <w:r w:rsidR="00D92F33" w:rsidRPr="00D92F33">
        <w:rPr>
          <w:noProof/>
        </w:rPr>
        <w:t>(31)</w:t>
      </w:r>
      <w:ins w:id="147" w:author="Regina Casanova" w:date="2018-06-21T13:07:00Z">
        <w:r w:rsidR="00D92F33">
          <w:fldChar w:fldCharType="end"/>
        </w:r>
      </w:ins>
      <w:ins w:id="148" w:author="Regina Casanova" w:date="2018-06-21T13:02:00Z">
        <w:r w:rsidR="00D92F33">
          <w:t>.</w:t>
        </w:r>
      </w:ins>
      <w:del w:id="149" w:author="Regina Casanova" w:date="2018-06-21T12:55:00Z">
        <w:r w:rsidRPr="00BA156B" w:rsidDel="007925FD">
          <w:delText xml:space="preserve">con este test se ve la efectividad del </w:delText>
        </w:r>
      </w:del>
      <w:del w:id="150" w:author="Regina Casanova" w:date="2018-06-18T17:53:00Z">
        <w:r w:rsidRPr="00BA156B" w:rsidDel="00E94926">
          <w:delText>sistema</w:delText>
        </w:r>
      </w:del>
      <w:del w:id="151"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52" w:name="_Toc511166283"/>
      <w:r w:rsidRPr="00BA156B">
        <w:rPr>
          <w:lang w:val="es-PE"/>
        </w:rPr>
        <w:lastRenderedPageBreak/>
        <w:t>Diseño centrado en el usuario en el sector salud: Importancia</w:t>
      </w:r>
      <w:bookmarkEnd w:id="152"/>
    </w:p>
    <w:p w14:paraId="7FBC53FB" w14:textId="3669F710"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F916E3">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53" w:author="Regina Casanova" w:date="2018-06-18T17:53:00Z">
        <w:r w:rsidR="00B674F0" w:rsidRPr="00BA156B" w:rsidDel="00E94926">
          <w:delText xml:space="preserve">sistema </w:delText>
        </w:r>
      </w:del>
      <w:ins w:id="154" w:author="Regina Casanova" w:date="2018-06-18T17:53:00Z">
        <w:r w:rsidR="00E94926">
          <w:t>software</w:t>
        </w:r>
      </w:ins>
      <w:ins w:id="155" w:author="Regina Casanova" w:date="2018-06-18T17:49:00Z">
        <w:r w:rsidR="00E94926">
          <w:t xml:space="preserve"> </w:t>
        </w:r>
      </w:ins>
      <w:r w:rsidR="00B674F0" w:rsidRPr="00BA156B">
        <w:t xml:space="preserve">clínico </w:t>
      </w:r>
      <w:r w:rsidR="00EC2BAF" w:rsidRPr="00BA156B">
        <w:fldChar w:fldCharType="begin" w:fldLock="1"/>
      </w:r>
      <w:r w:rsidR="00D92F33">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2)","plainTextFormattedCitation":"(32)","previouslyFormattedCitation":"(31)"},"properties":{"noteIndex":0},"schema":"https://github.com/citation-style-language/schema/raw/master/csl-citation.json"}</w:instrText>
      </w:r>
      <w:r w:rsidR="00EC2BAF" w:rsidRPr="00BA156B">
        <w:fldChar w:fldCharType="separate"/>
      </w:r>
      <w:r w:rsidR="00D92F33" w:rsidRPr="00D92F33">
        <w:rPr>
          <w:noProof/>
        </w:rPr>
        <w:t>(32)</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56" w:author="Regina Casanova" w:date="2018-06-18T17:53:00Z">
        <w:r w:rsidR="00B674F0" w:rsidRPr="00BA156B" w:rsidDel="00E94926">
          <w:delText xml:space="preserve">sistema </w:delText>
        </w:r>
      </w:del>
      <w:ins w:id="157" w:author="Regina Casanova" w:date="2018-06-18T17:53:00Z">
        <w:r w:rsidR="00E94926">
          <w:t>software</w:t>
        </w:r>
      </w:ins>
      <w:ins w:id="158"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D92F33">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3)","plainTextFormattedCitation":"(33)","previouslyFormattedCitation":"(32)"},"properties":{"noteIndex":0},"schema":"https://github.com/citation-style-language/schema/raw/master/csl-citation.json"}</w:instrText>
      </w:r>
      <w:r w:rsidR="00EC2BAF" w:rsidRPr="00BA156B">
        <w:fldChar w:fldCharType="separate"/>
      </w:r>
      <w:r w:rsidR="00D92F33" w:rsidRPr="00D92F33">
        <w:rPr>
          <w:noProof/>
        </w:rPr>
        <w:t>(33)</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007B7445" w:rsidRPr="00BA156B">
        <w:t>.</w:t>
      </w:r>
      <w:r w:rsidR="00B674F0" w:rsidRPr="00BA156B">
        <w:t xml:space="preserve"> </w:t>
      </w:r>
    </w:p>
    <w:p w14:paraId="40B47E81" w14:textId="5BC43121"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59"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59"/>
    </w:p>
    <w:p w14:paraId="4B2A88ED" w14:textId="77777777" w:rsidR="00262D6E" w:rsidRPr="00BA156B" w:rsidRDefault="00262D6E" w:rsidP="004F4C96">
      <w:pPr>
        <w:pStyle w:val="Ttulo3"/>
        <w:rPr>
          <w:lang w:val="es-PE"/>
        </w:rPr>
      </w:pPr>
      <w:bookmarkStart w:id="160" w:name="_Toc511166285"/>
      <w:r w:rsidRPr="00BA156B">
        <w:rPr>
          <w:lang w:val="es-PE"/>
        </w:rPr>
        <w:t>D</w:t>
      </w:r>
      <w:r w:rsidR="00562533" w:rsidRPr="00BA156B">
        <w:rPr>
          <w:lang w:val="es-PE"/>
        </w:rPr>
        <w:t>escripción</w:t>
      </w:r>
      <w:bookmarkEnd w:id="160"/>
    </w:p>
    <w:p w14:paraId="0F14FA91" w14:textId="25E9AC9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w:t>
      </w:r>
      <w:r w:rsidR="00652560" w:rsidRPr="00BA156B">
        <w:lastRenderedPageBreak/>
        <w:t xml:space="preserve">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92F33">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5)","plainTextFormattedCitation":"(35)","previouslyFormattedCitation":"(34)"},"properties":{"noteIndex":0},"schema":"https://github.com/citation-style-language/schema/raw/master/csl-citation.json"}</w:instrText>
      </w:r>
      <w:r w:rsidR="00EC2BAF" w:rsidRPr="00BA156B">
        <w:fldChar w:fldCharType="separate"/>
      </w:r>
      <w:r w:rsidR="00D92F33" w:rsidRPr="00D92F33">
        <w:rPr>
          <w:noProof/>
        </w:rPr>
        <w:t>(35)</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31F478C0"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7B7445" w:rsidRPr="00BA156B">
        <w:t>.</w:t>
      </w:r>
    </w:p>
    <w:p w14:paraId="63B1E8BB" w14:textId="14A4508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92F33">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7)","plainTextFormattedCitation":"(37)","previouslyFormattedCitation":"(36)"},"properties":{"noteIndex":0},"schema":"https://github.com/citation-style-language/schema/raw/master/csl-citation.json"}</w:instrText>
      </w:r>
      <w:r w:rsidR="00EC2BAF" w:rsidRPr="00BA156B">
        <w:fldChar w:fldCharType="separate"/>
      </w:r>
      <w:r w:rsidR="00D92F33" w:rsidRPr="00D92F33">
        <w:rPr>
          <w:noProof/>
        </w:rPr>
        <w:t>(37)</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61"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61"/>
    </w:p>
    <w:p w14:paraId="2668E4B8" w14:textId="602B8FE0"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62" w:author="Regina Casanova" w:date="2018-06-18T16:52:00Z">
        <w:r w:rsidR="00F305B6">
          <w:t xml:space="preserve">, un </w:t>
        </w:r>
      </w:ins>
      <w:ins w:id="163" w:author="Regina Casanova" w:date="2018-06-18T17:53:00Z">
        <w:r w:rsidR="00E94926">
          <w:t>software</w:t>
        </w:r>
      </w:ins>
      <w:r w:rsidRPr="00BA156B">
        <w:t xml:space="preserve"> con el cual se espera obtener una retroalimentación de parte de los ciudadanos sobre la calidad de los servicios de salud brindados en </w:t>
      </w:r>
      <w:r w:rsidRPr="00BA156B">
        <w:lastRenderedPageBreak/>
        <w:t>diversas partes del Perú, dentro d</w:t>
      </w:r>
      <w:r w:rsidR="009B63B8" w:rsidRPr="00BA156B">
        <w:t xml:space="preserve">e este </w:t>
      </w:r>
      <w:del w:id="164" w:author="Regina Casanova" w:date="2018-06-18T17:53:00Z">
        <w:r w:rsidR="009B63B8" w:rsidRPr="00BA156B" w:rsidDel="00E94926">
          <w:delText>sistema</w:delText>
        </w:r>
      </w:del>
      <w:ins w:id="165"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C6CC59F" w:rsidR="008D2441" w:rsidRPr="00017896" w:rsidRDefault="00376FA3" w:rsidP="00017896">
      <w:pPr>
        <w:pStyle w:val="Texto"/>
      </w:pPr>
      <w:r w:rsidRPr="00BA156B">
        <w:t xml:space="preserve">Estas solicitudes pueden ser ingresadas al </w:t>
      </w:r>
      <w:del w:id="166" w:author="Regina Casanova" w:date="2018-06-18T17:53:00Z">
        <w:r w:rsidRPr="00BA156B" w:rsidDel="00E94926">
          <w:delText xml:space="preserve">sistema </w:delText>
        </w:r>
      </w:del>
      <w:ins w:id="167" w:author="Regina Casanova" w:date="2018-06-18T17:53:00Z">
        <w:r w:rsidR="00E94926">
          <w:t>software</w:t>
        </w:r>
      </w:ins>
      <w:ins w:id="168"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169"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92F33">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0)","plainTextFormattedCitation":"(40)","previouslyFormattedCitation":"(39)"},"properties":{"noteIndex":0},"schema":"https://github.com/citation-style-language/schema/raw/master/csl-citation.json"}</w:instrText>
      </w:r>
      <w:r w:rsidR="00EC2BAF" w:rsidRPr="00BA156B">
        <w:fldChar w:fldCharType="separate"/>
      </w:r>
      <w:r w:rsidR="00D92F33" w:rsidRPr="00D92F33">
        <w:rPr>
          <w:noProof/>
        </w:rPr>
        <w:t>(40)</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92F33">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1)","plainTextFormattedCitation":"(41)","previouslyFormattedCitation":"(40)"},"properties":{"noteIndex":0},"schema":"https://github.com/citation-style-language/schema/raw/master/csl-citation.json"}</w:instrText>
      </w:r>
      <w:r w:rsidR="00EC2BAF" w:rsidRPr="00BA156B">
        <w:fldChar w:fldCharType="separate"/>
      </w:r>
      <w:r w:rsidR="00D92F33" w:rsidRPr="00D92F33">
        <w:rPr>
          <w:noProof/>
        </w:rPr>
        <w:t>(41)</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170"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 xml:space="preserve">las </w:t>
      </w:r>
      <w:r w:rsidR="00903B2A" w:rsidRPr="00BA156B">
        <w:lastRenderedPageBreak/>
        <w:t>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7BDFC0"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p>
    <w:p w14:paraId="6959A8B9" w14:textId="51B329F9"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92F33">
        <w:instrText>ADDIN CSL_CITATION {"citationItems":[{"id":"ITEM-1","itemData":{"URL":"http://mapa.susalud.gob.pe/","accessed":{"date-parts":[["2018","3","14"]]},"id":"ITEM-1","issued":{"date-parts":[["0"]]},"title":"SUSALUD | Mapa Georeferenciado","type":"webpage"},"uris":["http://www.mendeley.com/documents/?uuid=4d475be5-26d8-34ec-a72d-f3285c46af48"]}],"mendeley":{"formattedCitation":"(42)","plainTextFormattedCitation":"(42)","previouslyFormattedCitation":"(41)"},"properties":{"noteIndex":0},"schema":"https://github.com/citation-style-language/schema/raw/master/csl-citation.json"}</w:instrText>
      </w:r>
      <w:r w:rsidR="00EC2BAF" w:rsidRPr="00BA156B">
        <w:fldChar w:fldCharType="separate"/>
      </w:r>
      <w:r w:rsidR="00D92F33" w:rsidRPr="00D92F33">
        <w:rPr>
          <w:noProof/>
        </w:rPr>
        <w:t>(42)</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71" w:name="_Toc511166287"/>
      <w:r w:rsidRPr="00BA156B">
        <w:rPr>
          <w:lang w:val="es-PE"/>
        </w:rPr>
        <w:lastRenderedPageBreak/>
        <w:t>Normat</w:t>
      </w:r>
      <w:r w:rsidR="000113B0" w:rsidRPr="00BA156B">
        <w:rPr>
          <w:lang w:val="es-PE"/>
        </w:rPr>
        <w:t>iva vigente para el recojo</w:t>
      </w:r>
      <w:r w:rsidRPr="00BA156B">
        <w:rPr>
          <w:lang w:val="es-PE"/>
        </w:rPr>
        <w:t xml:space="preserve"> y manejo de reclamos en el sector salud</w:t>
      </w:r>
      <w:bookmarkEnd w:id="171"/>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w:t>
      </w:r>
      <w:r w:rsidR="00C60E77" w:rsidRPr="00BA156B">
        <w:lastRenderedPageBreak/>
        <w:t xml:space="preserve">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99D5633"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92F33">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3)","plainTextFormattedCitation":"(43)","previouslyFormattedCitation":"(42)"},"properties":{"noteIndex":0},"schema":"https://github.com/citation-style-language/schema/raw/master/csl-citation.json"}</w:instrText>
      </w:r>
      <w:r w:rsidR="00EC2BAF" w:rsidRPr="00BA156B">
        <w:fldChar w:fldCharType="separate"/>
      </w:r>
      <w:r w:rsidR="00D92F33" w:rsidRPr="00D92F33">
        <w:rPr>
          <w:noProof/>
        </w:rPr>
        <w:t>(43)</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72"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72"/>
    </w:p>
    <w:p w14:paraId="15F5DE3E" w14:textId="60908C07"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w:t>
      </w:r>
      <w:del w:id="173" w:author="USER" w:date="2018-07-09T15:26:00Z">
        <w:r w:rsidR="00493B08" w:rsidRPr="00BA156B" w:rsidDel="00EC3670">
          <w:delText>Nº</w:delText>
        </w:r>
      </w:del>
      <w:ins w:id="174" w:author="USER" w:date="2018-07-09T15:26:00Z">
        <w:r w:rsidR="00EC3670" w:rsidRPr="00BA156B">
          <w:t>N.º</w:t>
        </w:r>
      </w:ins>
      <w:r w:rsidR="00493B08" w:rsidRPr="00BA156B">
        <w:t xml:space="preserve"> 160-2011-SUNASA/CD</w:t>
      </w:r>
      <w:r w:rsidRPr="00BA156B">
        <w:t xml:space="preserve"> </w:t>
      </w:r>
      <w:r w:rsidR="00EC2BAF" w:rsidRPr="00BA156B">
        <w:fldChar w:fldCharType="begin" w:fldLock="1"/>
      </w:r>
      <w:r w:rsidR="00D92F33">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4)","plainTextFormattedCitation":"(44)","previouslyFormattedCitation":"(43)"},"properties":{"noteIndex":0},"schema":"https://github.com/citation-style-language/schema/raw/master/csl-citation.json"}</w:instrText>
      </w:r>
      <w:r w:rsidR="00EC2BAF" w:rsidRPr="00BA156B">
        <w:fldChar w:fldCharType="separate"/>
      </w:r>
      <w:r w:rsidR="00D92F33" w:rsidRPr="00D92F33">
        <w:rPr>
          <w:noProof/>
        </w:rPr>
        <w:t>(44)</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w:t>
      </w:r>
      <w:r w:rsidR="002D6E63" w:rsidRPr="00BA156B">
        <w:lastRenderedPageBreak/>
        <w:t xml:space="preserve">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3936331"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75" w:author="Regina Casanova" w:date="2018-06-18T17:53:00Z">
        <w:r w:rsidRPr="00BA156B" w:rsidDel="00E94926">
          <w:delText>sistema informático</w:delText>
        </w:r>
      </w:del>
      <w:ins w:id="176"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77" w:author="Regina Casanova" w:date="2018-06-18T17:53:00Z">
        <w:r w:rsidRPr="00BA156B" w:rsidDel="00E94926">
          <w:delText>sistema informático</w:delText>
        </w:r>
      </w:del>
      <w:ins w:id="178"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4A610308"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 xml:space="preserve">n el año 2015 </w:t>
      </w:r>
      <w:r w:rsidR="00EE62F8">
        <w:lastRenderedPageBreak/>
        <w:t>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79" w:name="_Toc511166289"/>
      <w:r w:rsidRPr="00BA156B">
        <w:rPr>
          <w:lang w:val="es-PE"/>
        </w:rPr>
        <w:t>Oportunidades de Mejora</w:t>
      </w:r>
      <w:bookmarkEnd w:id="179"/>
    </w:p>
    <w:p w14:paraId="74223F1D" w14:textId="11B2E148" w:rsidR="00B674F0" w:rsidRDefault="004053C8" w:rsidP="00017896">
      <w:pPr>
        <w:pStyle w:val="Texto"/>
        <w:rPr>
          <w:ins w:id="180"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81" w:author="Regina Casanova" w:date="2018-06-18T18:03:00Z">
        <w:r w:rsidR="00562533" w:rsidRPr="00BA156B" w:rsidDel="0067704D">
          <w:delText>sistema</w:delText>
        </w:r>
      </w:del>
      <w:ins w:id="182"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83" w:author="Regina Casanova" w:date="2018-06-18T17:53:00Z">
        <w:r w:rsidR="00562533" w:rsidRPr="00BA156B" w:rsidDel="00E94926">
          <w:delText xml:space="preserve">sistema </w:delText>
        </w:r>
      </w:del>
      <w:ins w:id="184" w:author="Regina Casanova" w:date="2018-06-18T17:53:00Z">
        <w:r w:rsidR="00E94926">
          <w:t>software</w:t>
        </w:r>
      </w:ins>
      <w:ins w:id="185"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86" w:author="Regina Casanova" w:date="2018-06-18T17:53:00Z">
        <w:r w:rsidR="00562533" w:rsidRPr="00BA156B" w:rsidDel="00E94926">
          <w:delText>sis</w:delText>
        </w:r>
        <w:r w:rsidRPr="00BA156B" w:rsidDel="00E94926">
          <w:delText>tema</w:delText>
        </w:r>
      </w:del>
      <w:ins w:id="187"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88" w:author="Regina Casanova" w:date="2018-06-18T16:40:00Z">
        <w:r w:rsidR="00EF06FE">
          <w:t xml:space="preserve">la red </w:t>
        </w:r>
      </w:ins>
      <w:ins w:id="189" w:author="Regina Casanova" w:date="2018-06-20T12:00:00Z">
        <w:r w:rsidR="00591BA7">
          <w:t xml:space="preserve">de establecimientos de salud del </w:t>
        </w:r>
      </w:ins>
      <w:ins w:id="190" w:author="Regina Casanova" w:date="2018-06-18T16:40:00Z">
        <w:r w:rsidR="00EF06FE">
          <w:t xml:space="preserve">MINSA </w:t>
        </w:r>
      </w:ins>
      <w:del w:id="191" w:author="Regina Casanova" w:date="2018-06-18T16:40:00Z">
        <w:r w:rsidRPr="00BA156B" w:rsidDel="00EF06FE">
          <w:delText xml:space="preserve">el sistema de salud </w:delText>
        </w:r>
      </w:del>
      <w:r w:rsidRPr="00BA156B">
        <w:t>del Perú.</w:t>
      </w:r>
    </w:p>
    <w:p w14:paraId="11D69D2F" w14:textId="51CF6F81" w:rsidR="00A60A6F" w:rsidRDefault="001435D9" w:rsidP="00017896">
      <w:pPr>
        <w:pStyle w:val="Texto"/>
      </w:pPr>
      <w:ins w:id="192" w:author="Regina Casanova" w:date="2018-06-20T16:20:00Z">
        <w:r>
          <w:t xml:space="preserve">Durante la </w:t>
        </w:r>
      </w:ins>
      <w:ins w:id="193" w:author="Regina Casanova" w:date="2018-06-20T16:03:00Z">
        <w:r>
          <w:t>búsqueda</w:t>
        </w:r>
        <w:r w:rsidR="00A60A6F">
          <w:t xml:space="preserve"> </w:t>
        </w:r>
        <w:r>
          <w:t>bibliográfica</w:t>
        </w:r>
      </w:ins>
      <w:ins w:id="194" w:author="Regina Casanova" w:date="2018-06-20T16:20:00Z">
        <w:r>
          <w:t xml:space="preserve"> de este estudio, se realizaron búsquedas </w:t>
        </w:r>
      </w:ins>
      <w:ins w:id="195" w:author="Regina Casanova" w:date="2018-06-20T16:03:00Z">
        <w:r w:rsidR="00A60A6F">
          <w:t>acerca de sistemas parecidos que se utilizaran en otros países para el recojo, manejo y gestión de los reclamos, se encontraron referencias a manuales de gestión de reclamos los cuales fueron explicados en e</w:t>
        </w:r>
      </w:ins>
      <w:ins w:id="196" w:author="Regina Casanova" w:date="2018-06-20T16:04:00Z">
        <w:r w:rsidR="00A60A6F">
          <w:t>l primer</w:t>
        </w:r>
      </w:ins>
      <w:ins w:id="197" w:author="Regina Casanova" w:date="2018-06-20T16:03:00Z">
        <w:r w:rsidR="00A60A6F">
          <w:t xml:space="preserve"> capítulo</w:t>
        </w:r>
      </w:ins>
      <w:ins w:id="198" w:author="Regina Casanova" w:date="2018-06-20T16:04:00Z">
        <w:r w:rsidR="00A60A6F">
          <w:t xml:space="preserve"> de este estudio</w:t>
        </w:r>
      </w:ins>
      <w:ins w:id="199" w:author="Regina Casanova" w:date="2018-06-20T16:03:00Z">
        <w:r w:rsidR="00A60A6F">
          <w:t xml:space="preserve">. No se encontraron referencias a </w:t>
        </w:r>
      </w:ins>
      <w:ins w:id="200" w:author="Regina Casanova" w:date="2018-06-20T16:04:00Z">
        <w:r w:rsidR="00A60A6F">
          <w:t xml:space="preserve">sistemas </w:t>
        </w:r>
      </w:ins>
      <w:ins w:id="201" w:author="Regina Casanova" w:date="2018-06-20T16:05:00Z">
        <w:r w:rsidR="00A60A6F">
          <w:t xml:space="preserve">de gestión de reclamos </w:t>
        </w:r>
      </w:ins>
      <w:ins w:id="202" w:author="Regina Casanova" w:date="2018-06-20T16:04:00Z">
        <w:r w:rsidR="00A60A6F">
          <w:t xml:space="preserve">ideados utilizando una metodología de investigación como </w:t>
        </w:r>
      </w:ins>
      <w:ins w:id="203" w:author="Regina Casanova" w:date="2018-06-20T16:05:00Z">
        <w:r w:rsidR="00A60A6F">
          <w:t xml:space="preserve">la de UCD. </w:t>
        </w:r>
      </w:ins>
      <w:ins w:id="204" w:author="Regina Casanova" w:date="2018-06-20T16:08:00Z">
        <w:r w:rsidR="00A60A6F">
          <w:t xml:space="preserve">Dicha búsqueda bibliográfica </w:t>
        </w:r>
      </w:ins>
      <w:ins w:id="205" w:author="Regina Casanova" w:date="2018-06-20T16:11:00Z">
        <w:r w:rsidR="00A60A6F">
          <w:t xml:space="preserve">se </w:t>
        </w:r>
      </w:ins>
      <w:ins w:id="206" w:author="Regina Casanova" w:date="2018-06-20T16:13:00Z">
        <w:r>
          <w:t>realizó</w:t>
        </w:r>
      </w:ins>
      <w:ins w:id="207" w:author="Regina Casanova" w:date="2018-06-20T16:11:00Z">
        <w:r w:rsidR="00A60A6F">
          <w:t xml:space="preserve"> en</w:t>
        </w:r>
      </w:ins>
      <w:ins w:id="208" w:author="Regina Casanova" w:date="2018-06-20T16:12:00Z">
        <w:r>
          <w:t xml:space="preserve"> </w:t>
        </w:r>
      </w:ins>
      <w:ins w:id="209" w:author="Regina Casanova" w:date="2018-07-07T13:30:00Z">
        <w:r w:rsidR="007B5AA2">
          <w:t>las bases de datos</w:t>
        </w:r>
      </w:ins>
      <w:commentRangeStart w:id="210"/>
      <w:ins w:id="211" w:author="Regina Casanova" w:date="2018-06-20T16:12:00Z">
        <w:r>
          <w:t xml:space="preserve"> </w:t>
        </w:r>
      </w:ins>
      <w:commentRangeEnd w:id="210"/>
      <w:r w:rsidR="00F916E3">
        <w:rPr>
          <w:rStyle w:val="Refdecomentario"/>
          <w:rFonts w:cstheme="minorBidi"/>
          <w:lang w:val="es-ES_tradnl"/>
        </w:rPr>
        <w:commentReference w:id="210"/>
      </w:r>
      <w:r>
        <w:t>“PubMed”, “Scopus” y “Science Direct” bajo la búsqueda de “</w:t>
      </w:r>
      <w:r w:rsidRPr="007925FD">
        <w:rPr>
          <w:lang w:val="es-PE"/>
          <w:rPrChange w:id="212" w:author="Regina Casanova" w:date="2018-06-21T12:54:00Z">
            <w:rPr/>
          </w:rPrChange>
        </w:rPr>
        <w:t>Complaint Management System in Health Care</w:t>
      </w:r>
      <w:r>
        <w:t xml:space="preserve">” encontrándose </w:t>
      </w:r>
      <w:r>
        <w:lastRenderedPageBreak/>
        <w:t>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77777777" w:rsidR="00B674F0" w:rsidRPr="00BA156B" w:rsidRDefault="00B674F0" w:rsidP="004053C8">
      <w:pPr>
        <w:pStyle w:val="Ttulo3"/>
        <w:rPr>
          <w:lang w:val="es-PE"/>
        </w:rPr>
      </w:pPr>
      <w:bookmarkStart w:id="213" w:name="_Toc511166290"/>
      <w:r w:rsidRPr="00BA156B">
        <w:rPr>
          <w:lang w:val="es-PE"/>
        </w:rPr>
        <w:t>Diseño centrado en el usuario en el sector Salud en Perú</w:t>
      </w:r>
      <w:bookmarkEnd w:id="213"/>
    </w:p>
    <w:p w14:paraId="2C456423" w14:textId="2F9347B8"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214" w:author="Regina Casanova" w:date="2018-06-18T17:53:00Z">
        <w:r w:rsidRPr="00BA156B" w:rsidDel="00E94926">
          <w:delText xml:space="preserve">sistemas </w:delText>
        </w:r>
      </w:del>
      <w:ins w:id="215" w:author="Regina Casanova" w:date="2018-06-18T17:53:00Z">
        <w:r w:rsidR="00E94926">
          <w:t>software</w:t>
        </w:r>
      </w:ins>
      <w:ins w:id="216" w:author="Regina Casanova" w:date="2018-06-18T17:05:00Z">
        <w:r w:rsidR="00DE4BF7">
          <w:t xml:space="preserve"> </w:t>
        </w:r>
      </w:ins>
      <w:r w:rsidRPr="00BA156B">
        <w:t xml:space="preserve">para la mejora de procesos es limitada ya que los pocos </w:t>
      </w:r>
      <w:r w:rsidR="00DE4BF7">
        <w:t>de ellos</w:t>
      </w:r>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217" w:author="Regina Casanova" w:date="2018-06-18T17:53:00Z">
        <w:r w:rsidRPr="00BA156B" w:rsidDel="00E94926">
          <w:delText>sistemas informáticos</w:delText>
        </w:r>
      </w:del>
      <w:ins w:id="218" w:author="Regina Casanova" w:date="2018-06-18T17:53:00Z">
        <w:r w:rsidR="00E94926">
          <w:t>software</w:t>
        </w:r>
      </w:ins>
      <w:r w:rsidRPr="00BA156B">
        <w:t xml:space="preserve"> en el sector salud, tanto en sistemas clínicos como en 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219" w:author="Regina Casanova" w:date="2018-06-18T18:04:00Z">
        <w:r w:rsidR="00302C59" w:rsidRPr="00BA156B" w:rsidDel="0067704D">
          <w:delText>sistemas</w:delText>
        </w:r>
      </w:del>
      <w:ins w:id="220" w:author="Regina Casanova" w:date="2018-06-18T18:04:00Z">
        <w:r w:rsidR="0067704D">
          <w:t>software</w:t>
        </w:r>
      </w:ins>
      <w:r w:rsidR="00302C59" w:rsidRPr="00BA156B">
        <w:t>, falta de experiencia</w:t>
      </w:r>
      <w:r w:rsidRPr="00BA156B">
        <w:t xml:space="preserve"> en dichos enfoques y principalmente, la idea de que un </w:t>
      </w:r>
      <w:del w:id="221" w:author="Regina Casanova" w:date="2018-06-18T17:53:00Z">
        <w:r w:rsidRPr="00BA156B" w:rsidDel="00E94926">
          <w:delText>sistema</w:delText>
        </w:r>
      </w:del>
      <w:ins w:id="222" w:author="Regina Casanova" w:date="2018-06-18T17:53:00Z">
        <w:r w:rsidR="00E94926">
          <w:t>software</w:t>
        </w:r>
      </w:ins>
      <w:r w:rsidRPr="00BA156B">
        <w:t xml:space="preserve"> solo debe desarrollarse para cumplir los objetivos de la empresa y </w:t>
      </w:r>
      <w:del w:id="223" w:author="USER" w:date="2018-07-09T15:32:00Z">
        <w:r w:rsidRPr="00BA156B" w:rsidDel="00002CAB">
          <w:delText>no darle</w:delText>
        </w:r>
      </w:del>
      <w:ins w:id="224" w:author="USER" w:date="2018-07-09T15:32:00Z">
        <w:r w:rsidR="00002CAB" w:rsidRPr="00BA156B">
          <w:t>no darles</w:t>
        </w:r>
      </w:ins>
      <w:r w:rsidRPr="00BA156B">
        <w:t xml:space="preserve"> valor a las apreciaciones de los usuarios finales</w:t>
      </w:r>
      <w:r w:rsidR="007B7445" w:rsidRPr="00BA156B">
        <w:t>.</w:t>
      </w:r>
    </w:p>
    <w:p w14:paraId="39665754" w14:textId="07545E11" w:rsidR="0023033B" w:rsidRPr="000538FD" w:rsidRDefault="00A12DD0" w:rsidP="000538FD">
      <w:pPr>
        <w:pStyle w:val="Ttulo1"/>
      </w:pPr>
      <w:bookmarkStart w:id="225" w:name="_Toc511166291"/>
      <w:r w:rsidRPr="00BA156B">
        <w:lastRenderedPageBreak/>
        <w:t>Justificación del estudio</w:t>
      </w:r>
      <w:bookmarkEnd w:id="225"/>
    </w:p>
    <w:p w14:paraId="40E406DF" w14:textId="031A24B8"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226" w:author="Regina Casanova" w:date="2018-06-18T17:53:00Z">
        <w:r w:rsidR="00CE1173" w:rsidRPr="00BA156B" w:rsidDel="00E94926">
          <w:delText>sistema</w:delText>
        </w:r>
      </w:del>
      <w:ins w:id="227"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r w:rsidR="003C6FC8">
        <w:t>varios</w:t>
      </w:r>
      <w:r w:rsidR="00CE1173" w:rsidRPr="00BA156B">
        <w:t xml:space="preserve"> </w:t>
      </w:r>
      <w:del w:id="228" w:author="Regina Casanova" w:date="2018-06-18T17:53:00Z">
        <w:r w:rsidR="00CE1173" w:rsidRPr="00BA156B" w:rsidDel="00E94926">
          <w:delText>sistemas</w:delText>
        </w:r>
      </w:del>
      <w:ins w:id="229"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230" w:author="Regina Casanova" w:date="2018-06-18T17:53:00Z">
        <w:r w:rsidR="00CE1173" w:rsidRPr="00BA156B" w:rsidDel="00E94926">
          <w:delText>sistema</w:delText>
        </w:r>
      </w:del>
      <w:r w:rsidR="00CE1173" w:rsidRPr="00BA156B">
        <w:t xml:space="preserve"> centralizado </w:t>
      </w:r>
      <w:r w:rsidR="003C6FC8">
        <w:t>en el que</w:t>
      </w:r>
      <w:del w:id="231" w:author="Regina Casanova" w:date="2018-06-18T23:41:00Z">
        <w:r w:rsidR="00CE1173" w:rsidRPr="00BA156B" w:rsidDel="003C6FC8">
          <w:delText>a las que</w:delText>
        </w:r>
      </w:del>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32" w:author="Regina Casanova" w:date="2018-06-18T17:53:00Z">
        <w:r w:rsidRPr="00BA156B" w:rsidDel="00E94926">
          <w:delText xml:space="preserve">sistema </w:delText>
        </w:r>
      </w:del>
      <w:ins w:id="233" w:author="Regina Casanova" w:date="2018-06-18T17:53:00Z">
        <w:r w:rsidR="00E94926">
          <w:t>software</w:t>
        </w:r>
      </w:ins>
      <w:ins w:id="234"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35" w:author="Regina Casanova" w:date="2018-06-18T17:53:00Z">
        <w:r w:rsidRPr="00BA156B" w:rsidDel="00E94926">
          <w:delText xml:space="preserve">sistema </w:delText>
        </w:r>
      </w:del>
      <w:ins w:id="236" w:author="Regina Casanova" w:date="2018-06-18T17:53:00Z">
        <w:r w:rsidR="00E94926">
          <w:t>software</w:t>
        </w:r>
      </w:ins>
      <w:ins w:id="237"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0C28848" w:rsidR="00D12CF6" w:rsidRPr="00BA156B" w:rsidRDefault="00736B17" w:rsidP="000538FD">
      <w:pPr>
        <w:pStyle w:val="Texto"/>
      </w:pPr>
      <w:r w:rsidRPr="00BA156B">
        <w:t>Pa</w:t>
      </w:r>
      <w:r w:rsidR="00FB540C" w:rsidRPr="00BA156B">
        <w:t xml:space="preserve">ra el diseño de este </w:t>
      </w:r>
      <w:del w:id="238" w:author="Regina Casanova" w:date="2018-06-18T17:53:00Z">
        <w:r w:rsidR="00FB540C" w:rsidRPr="00BA156B" w:rsidDel="00E94926">
          <w:delText>sistema</w:delText>
        </w:r>
      </w:del>
      <w:ins w:id="239"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40" w:author="Regina Casanova" w:date="2018-06-18T17:53:00Z">
        <w:r w:rsidR="00D12CF6" w:rsidRPr="00BA156B" w:rsidDel="00E94926">
          <w:delText>sistema</w:delText>
        </w:r>
      </w:del>
      <w:ins w:id="241"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42" w:author="Regina Casanova" w:date="2018-06-18T17:53:00Z">
        <w:r w:rsidR="00D12CF6" w:rsidRPr="00BA156B" w:rsidDel="00E94926">
          <w:delText xml:space="preserve">sistema </w:delText>
        </w:r>
      </w:del>
      <w:ins w:id="243" w:author="Regina Casanova" w:date="2018-06-18T17:53:00Z">
        <w:r w:rsidR="00E94926">
          <w:t>software</w:t>
        </w:r>
      </w:ins>
      <w:ins w:id="244" w:author="Regina Casanova" w:date="2018-06-18T17:52:00Z">
        <w:r w:rsidR="00E94926">
          <w:t xml:space="preserve"> </w:t>
        </w:r>
      </w:ins>
      <w:r w:rsidR="00EE665E" w:rsidRPr="00BA156B">
        <w:t xml:space="preserve">debe </w:t>
      </w:r>
      <w:del w:id="245" w:author="Regina Casanova" w:date="2018-06-18T17:14:00Z">
        <w:r w:rsidR="00D12CF6" w:rsidRPr="00BA156B" w:rsidDel="00A85BE3">
          <w:delText xml:space="preserve">adaptarse </w:delText>
        </w:r>
      </w:del>
      <w:r w:rsidR="00A85BE3">
        <w:t>considerar</w:t>
      </w:r>
      <w:del w:id="246"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47" w:author="Regina Casanova" w:date="2018-06-18T17:53:00Z">
        <w:r w:rsidR="00CE1173" w:rsidRPr="00BA156B" w:rsidDel="00E94926">
          <w:delText xml:space="preserve">sistema </w:delText>
        </w:r>
      </w:del>
      <w:ins w:id="248" w:author="Regina Casanova" w:date="2018-06-18T17:53:00Z">
        <w:r w:rsidR="00E94926">
          <w:t>software</w:t>
        </w:r>
      </w:ins>
      <w:ins w:id="249"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50" w:author="Regina Casanova" w:date="2018-06-18T16:37:00Z">
        <w:r w:rsidR="00EC3916">
          <w:t xml:space="preserve"> la red </w:t>
        </w:r>
      </w:ins>
      <w:ins w:id="251" w:author="Regina Casanova" w:date="2018-06-18T23:43:00Z">
        <w:r w:rsidR="003C6FC8">
          <w:t xml:space="preserve">de establecimientos de salud del </w:t>
        </w:r>
      </w:ins>
      <w:ins w:id="252" w:author="Regina Casanova" w:date="2018-06-18T16:37:00Z">
        <w:r w:rsidR="00EC3916">
          <w:t xml:space="preserve">MINSA </w:t>
        </w:r>
        <w:r w:rsidR="0045196B">
          <w:t xml:space="preserve">del </w:t>
        </w:r>
      </w:ins>
      <w:del w:id="253" w:author="Regina Casanova" w:date="2018-06-18T16:37:00Z">
        <w:r w:rsidR="00D12CF6" w:rsidRPr="0045196B" w:rsidDel="00EC3916">
          <w:delText xml:space="preserve">l </w:delText>
        </w:r>
        <w:r w:rsidR="00D12CF6" w:rsidRPr="0045196B" w:rsidDel="0045196B">
          <w:delText>Sistema de Salud del</w:delText>
        </w:r>
      </w:del>
      <w:del w:id="254"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55" w:name="_Toc511166292"/>
      <w:r w:rsidRPr="00BA156B">
        <w:lastRenderedPageBreak/>
        <w:t>Objetivos</w:t>
      </w:r>
      <w:bookmarkEnd w:id="255"/>
    </w:p>
    <w:p w14:paraId="021EFD47" w14:textId="25E547FA" w:rsidR="00172C25" w:rsidRPr="000538FD" w:rsidRDefault="006B20F8" w:rsidP="00A50DD7">
      <w:pPr>
        <w:pStyle w:val="Ttulo2"/>
        <w:numPr>
          <w:ilvl w:val="0"/>
          <w:numId w:val="7"/>
        </w:numPr>
        <w:rPr>
          <w:lang w:val="es-PE"/>
        </w:rPr>
      </w:pPr>
      <w:bookmarkStart w:id="256" w:name="_Toc511166293"/>
      <w:r w:rsidRPr="00BA156B">
        <w:rPr>
          <w:lang w:val="es-PE"/>
        </w:rPr>
        <w:t>Objetivo General</w:t>
      </w:r>
      <w:bookmarkEnd w:id="256"/>
    </w:p>
    <w:p w14:paraId="3665D694" w14:textId="0219EC6D" w:rsidR="006B20F8" w:rsidRPr="000538FD" w:rsidRDefault="00172C25" w:rsidP="000538FD">
      <w:pPr>
        <w:pStyle w:val="Texto"/>
      </w:pPr>
      <w:r w:rsidRPr="00BA156B">
        <w:t xml:space="preserve">Proponer el diseño de un </w:t>
      </w:r>
      <w:del w:id="257" w:author="Regina Casanova" w:date="2018-06-18T17:53:00Z">
        <w:r w:rsidRPr="00BA156B" w:rsidDel="00E94926">
          <w:delText xml:space="preserve">sistema </w:delText>
        </w:r>
      </w:del>
      <w:ins w:id="258" w:author="Regina Casanova" w:date="2018-06-18T17:53:00Z">
        <w:r w:rsidR="00E94926">
          <w:t>software</w:t>
        </w:r>
      </w:ins>
      <w:ins w:id="259"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60" w:name="_Toc511166294"/>
      <w:r w:rsidRPr="00BA156B">
        <w:rPr>
          <w:lang w:val="es-PE"/>
        </w:rPr>
        <w:t>Objetivos Específicos</w:t>
      </w:r>
      <w:bookmarkEnd w:id="260"/>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1F30493" w:rsidR="006B20F8" w:rsidRPr="00BA156B" w:rsidRDefault="006B20F8" w:rsidP="00A50DD7">
      <w:pPr>
        <w:pStyle w:val="Texto"/>
        <w:numPr>
          <w:ilvl w:val="0"/>
          <w:numId w:val="12"/>
        </w:numPr>
      </w:pPr>
      <w:r w:rsidRPr="00BA156B">
        <w:t xml:space="preserve">Diseñar un </w:t>
      </w:r>
      <w:del w:id="261" w:author="Regina Casanova" w:date="2018-06-18T17:53:00Z">
        <w:r w:rsidRPr="00BA156B" w:rsidDel="00E94926">
          <w:delText xml:space="preserve">sistema </w:delText>
        </w:r>
      </w:del>
      <w:ins w:id="262" w:author="Regina Casanova" w:date="2018-06-18T17:53:00Z">
        <w:r w:rsidR="00E94926">
          <w:t>software</w:t>
        </w:r>
      </w:ins>
      <w:ins w:id="263"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64" w:author="Regina Casanova" w:date="2018-06-18T16:43:00Z">
        <w:r w:rsidR="00EF06FE">
          <w:t>la red</w:t>
        </w:r>
      </w:ins>
      <w:ins w:id="265" w:author="Regina Casanova" w:date="2018-06-18T23:44:00Z">
        <w:r w:rsidR="003C6FC8">
          <w:t xml:space="preserve"> establecimientos de salud del</w:t>
        </w:r>
      </w:ins>
      <w:ins w:id="266" w:author="Regina Casanova" w:date="2018-06-18T16:43:00Z">
        <w:r w:rsidR="00EF06FE">
          <w:t xml:space="preserve"> MINSA</w:t>
        </w:r>
      </w:ins>
      <w:del w:id="267"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68"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269" w:author="Regina Casanova" w:date="2018-07-07T15:31:00Z"/>
        </w:rPr>
      </w:pPr>
      <w:bookmarkStart w:id="270" w:name="_Toc511166295"/>
      <w:r w:rsidRPr="00BA156B">
        <w:lastRenderedPageBreak/>
        <w:t>Metodología</w:t>
      </w:r>
      <w:bookmarkEnd w:id="270"/>
    </w:p>
    <w:p w14:paraId="50CE624D" w14:textId="090AFDCC" w:rsidR="006F7425" w:rsidRDefault="006F7425">
      <w:pPr>
        <w:pStyle w:val="Texto"/>
        <w:rPr>
          <w:ins w:id="271" w:author="Regina Casanova" w:date="2018-07-07T15:31:00Z"/>
        </w:rPr>
        <w:pPrChange w:id="272" w:author="Regina Casanova" w:date="2018-07-07T15:32:00Z">
          <w:pPr/>
        </w:pPrChange>
      </w:pPr>
      <w:ins w:id="273"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274" w:author="Regina Casanova" w:date="2018-07-07T15:31:00Z"/>
        </w:rPr>
        <w:pPrChange w:id="275" w:author="Regina Casanova" w:date="2018-07-07T15:32:00Z">
          <w:pPr/>
        </w:pPrChange>
      </w:pPr>
      <w:ins w:id="276" w:author="Regina Casanova" w:date="2018-07-07T15:31:00Z">
        <w:r>
          <w:t xml:space="preserve">Metodología para Sub-Estudio del objetivo específico #1, correspondiente a la Fase Exploratoria </w:t>
        </w:r>
      </w:ins>
    </w:p>
    <w:p w14:paraId="4AF489CE" w14:textId="07183C1B" w:rsidR="006F7425" w:rsidRPr="00201302" w:rsidRDefault="006F7425">
      <w:pPr>
        <w:pStyle w:val="Ttulo3"/>
        <w:rPr>
          <w:ins w:id="277" w:author="Regina Casanova" w:date="2018-07-07T15:31:00Z"/>
        </w:rPr>
        <w:pPrChange w:id="278" w:author="Regina Casanova" w:date="2018-07-07T15:33:00Z">
          <w:pPr/>
        </w:pPrChange>
      </w:pPr>
      <w:ins w:id="279" w:author="Regina Casanova" w:date="2018-07-07T15:31:00Z">
        <w:r>
          <w:t>Diseño del estudio</w:t>
        </w:r>
      </w:ins>
    </w:p>
    <w:p w14:paraId="14A65328" w14:textId="2926895D" w:rsidR="006F7425" w:rsidRDefault="006F7425">
      <w:pPr>
        <w:pStyle w:val="Texto"/>
        <w:rPr>
          <w:ins w:id="280" w:author="Regina Casanova" w:date="2018-07-07T15:31:00Z"/>
        </w:rPr>
        <w:pPrChange w:id="281" w:author="Regina Casanova" w:date="2018-07-07T15:33:00Z">
          <w:pPr/>
        </w:pPrChange>
      </w:pPr>
      <w:ins w:id="282" w:author="Regina Casanova" w:date="2018-07-07T15:31:00Z">
        <w:r>
          <w:t xml:space="preserve">Este es un sub-estudio cualitativo donde se realizó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283" w:author="Regina Casanova" w:date="2018-07-07T15:31:00Z"/>
        </w:rPr>
        <w:pPrChange w:id="284" w:author="Regina Casanova" w:date="2018-07-07T15:33:00Z">
          <w:pPr/>
        </w:pPrChange>
      </w:pPr>
      <w:ins w:id="285" w:author="Regina Casanova" w:date="2018-07-07T15:31:00Z">
        <w:r>
          <w:t>Población</w:t>
        </w:r>
      </w:ins>
    </w:p>
    <w:p w14:paraId="2CF57E69" w14:textId="77777777" w:rsidR="006F7425" w:rsidRPr="00201302" w:rsidRDefault="006F7425" w:rsidP="00201302">
      <w:pPr>
        <w:pStyle w:val="Texto"/>
        <w:rPr>
          <w:ins w:id="286" w:author="Regina Casanova" w:date="2018-07-07T15:31:00Z"/>
        </w:rPr>
      </w:pPr>
      <w:ins w:id="287"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288" w:author="Regina Casanova" w:date="2018-07-07T15:31:00Z"/>
        </w:rPr>
        <w:pPrChange w:id="289" w:author="Regina Casanova" w:date="2018-07-07T15:33:00Z">
          <w:pPr>
            <w:pStyle w:val="Texto"/>
            <w:numPr>
              <w:numId w:val="28"/>
            </w:numPr>
            <w:ind w:left="720" w:hanging="360"/>
          </w:pPr>
        </w:pPrChange>
      </w:pPr>
      <w:ins w:id="290"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291" w:author="Regina Casanova" w:date="2018-07-07T15:31:00Z"/>
        </w:rPr>
        <w:pPrChange w:id="292" w:author="Regina Casanova" w:date="2018-07-07T15:33:00Z">
          <w:pPr>
            <w:pStyle w:val="Texto"/>
            <w:numPr>
              <w:numId w:val="28"/>
            </w:numPr>
            <w:ind w:left="720" w:hanging="360"/>
          </w:pPr>
        </w:pPrChange>
      </w:pPr>
      <w:ins w:id="293" w:author="Regina Casanova" w:date="2018-07-07T15:31:00Z">
        <w:r w:rsidRPr="00201302">
          <w:t>Gestores de IPRESS.</w:t>
        </w:r>
      </w:ins>
    </w:p>
    <w:p w14:paraId="3DACE587" w14:textId="77777777" w:rsidR="006F7425" w:rsidRPr="00201302" w:rsidRDefault="006F7425">
      <w:pPr>
        <w:pStyle w:val="Texto"/>
        <w:numPr>
          <w:ilvl w:val="0"/>
          <w:numId w:val="48"/>
        </w:numPr>
        <w:rPr>
          <w:ins w:id="294" w:author="Regina Casanova" w:date="2018-07-07T15:31:00Z"/>
        </w:rPr>
        <w:pPrChange w:id="295" w:author="Regina Casanova" w:date="2018-07-07T15:33:00Z">
          <w:pPr>
            <w:pStyle w:val="Texto"/>
            <w:numPr>
              <w:numId w:val="28"/>
            </w:numPr>
            <w:ind w:left="720" w:hanging="360"/>
          </w:pPr>
        </w:pPrChange>
      </w:pPr>
      <w:ins w:id="296" w:author="Regina Casanova" w:date="2018-07-07T15:31:00Z">
        <w:r w:rsidRPr="00201302">
          <w:t>Ciudadanos peruanos que puedan presentar reclamos.</w:t>
        </w:r>
      </w:ins>
    </w:p>
    <w:p w14:paraId="4D0434E0" w14:textId="0BB34D94" w:rsidR="006F7425" w:rsidRPr="00201302" w:rsidRDefault="006F7425">
      <w:pPr>
        <w:pStyle w:val="Ttulo3"/>
        <w:rPr>
          <w:ins w:id="297" w:author="Regina Casanova" w:date="2018-07-07T15:31:00Z"/>
        </w:rPr>
        <w:pPrChange w:id="298" w:author="Regina Casanova" w:date="2018-07-07T15:34:00Z">
          <w:pPr/>
        </w:pPrChange>
      </w:pPr>
      <w:ins w:id="299" w:author="Regina Casanova" w:date="2018-07-07T15:31:00Z">
        <w:r>
          <w:t>Muestra</w:t>
        </w:r>
      </w:ins>
    </w:p>
    <w:p w14:paraId="3E1FFBAB" w14:textId="40DDB147" w:rsidR="006F7425" w:rsidRDefault="006F7425">
      <w:pPr>
        <w:pStyle w:val="Texto"/>
        <w:rPr>
          <w:ins w:id="300" w:author="Regina Casanova" w:date="2018-07-07T15:31:00Z"/>
        </w:rPr>
        <w:pPrChange w:id="301" w:author="Regina Casanova" w:date="2018-07-07T15:34:00Z">
          <w:pPr/>
        </w:pPrChange>
      </w:pPr>
      <w:ins w:id="302" w:author="Regina Casanova" w:date="2018-07-07T15:31:00Z">
        <w:r>
          <w:t>21 entrevistas a profundidad con personas que cumplían pertenecer a uno de los tres tipos de usuarios investigados para este estudio.</w:t>
        </w:r>
      </w:ins>
    </w:p>
    <w:p w14:paraId="57A0AA9F" w14:textId="4371E5BF" w:rsidR="006F7425" w:rsidRPr="00201302" w:rsidRDefault="006F7425">
      <w:pPr>
        <w:pStyle w:val="Ttulo3"/>
        <w:rPr>
          <w:ins w:id="303" w:author="Regina Casanova" w:date="2018-07-07T15:31:00Z"/>
        </w:rPr>
        <w:pPrChange w:id="304" w:author="Regina Casanova" w:date="2018-07-07T15:34:00Z">
          <w:pPr/>
        </w:pPrChange>
      </w:pPr>
      <w:ins w:id="305" w:author="Regina Casanova" w:date="2018-07-07T15:31:00Z">
        <w:r>
          <w:lastRenderedPageBreak/>
          <w:t>Operacionalización de variables</w:t>
        </w:r>
      </w:ins>
    </w:p>
    <w:tbl>
      <w:tblPr>
        <w:tblStyle w:val="Tablacon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306">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307"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312225">
            <w:pPr>
              <w:pStyle w:val="Texto"/>
              <w:rPr>
                <w:ins w:id="308" w:author="Regina Casanova" w:date="2018-07-07T15:31:00Z"/>
              </w:rPr>
            </w:pPr>
            <w:ins w:id="309"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312225">
            <w:pPr>
              <w:pStyle w:val="Texto"/>
              <w:cnfStyle w:val="100000000000" w:firstRow="1" w:lastRow="0" w:firstColumn="0" w:lastColumn="0" w:oddVBand="0" w:evenVBand="0" w:oddHBand="0" w:evenHBand="0" w:firstRowFirstColumn="0" w:firstRowLastColumn="0" w:lastRowFirstColumn="0" w:lastRowLastColumn="0"/>
              <w:rPr>
                <w:ins w:id="310" w:author="Regina Casanova" w:date="2018-07-07T15:31:00Z"/>
              </w:rPr>
            </w:pPr>
            <w:ins w:id="311"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312225">
            <w:pPr>
              <w:pStyle w:val="Texto"/>
              <w:cnfStyle w:val="100000000000" w:firstRow="1" w:lastRow="0" w:firstColumn="0" w:lastColumn="0" w:oddVBand="0" w:evenVBand="0" w:oddHBand="0" w:evenHBand="0" w:firstRowFirstColumn="0" w:firstRowLastColumn="0" w:lastRowFirstColumn="0" w:lastRowLastColumn="0"/>
              <w:rPr>
                <w:ins w:id="312" w:author="Regina Casanova" w:date="2018-07-07T15:31:00Z"/>
              </w:rPr>
            </w:pPr>
            <w:ins w:id="313"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312225">
            <w:pPr>
              <w:pStyle w:val="Texto"/>
              <w:cnfStyle w:val="100000000000" w:firstRow="1" w:lastRow="0" w:firstColumn="0" w:lastColumn="0" w:oddVBand="0" w:evenVBand="0" w:oddHBand="0" w:evenHBand="0" w:firstRowFirstColumn="0" w:firstRowLastColumn="0" w:lastRowFirstColumn="0" w:lastRowLastColumn="0"/>
              <w:rPr>
                <w:ins w:id="314" w:author="Regina Casanova" w:date="2018-07-07T15:31:00Z"/>
              </w:rPr>
            </w:pPr>
            <w:ins w:id="315" w:author="Regina Casanova" w:date="2018-07-07T15:31:00Z">
              <w:r w:rsidRPr="00BA156B">
                <w:t>Fuente de Información</w:t>
              </w:r>
            </w:ins>
          </w:p>
        </w:tc>
      </w:tr>
      <w:tr w:rsidR="006F7425" w:rsidRPr="00BA156B" w14:paraId="558D796B" w14:textId="77777777" w:rsidTr="005956FA">
        <w:tblPrEx>
          <w:tblW w:w="7650" w:type="dxa"/>
          <w:tblLayout w:type="fixed"/>
          <w:tblPrExChange w:id="316"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317" w:author="Regina Casanova" w:date="2018-07-07T15:31:00Z"/>
          <w:trPrChange w:id="318"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319" w:author="Regina Casanova" w:date="2018-07-07T15:43:00Z">
              <w:tcPr>
                <w:tcW w:w="1809" w:type="dxa"/>
                <w:gridSpan w:val="2"/>
              </w:tcPr>
            </w:tcPrChange>
          </w:tcPr>
          <w:p w14:paraId="5C4D6905" w14:textId="77777777" w:rsidR="006F7425" w:rsidRPr="00BA156B" w:rsidRDefault="006F7425" w:rsidP="00312225">
            <w:pPr>
              <w:pStyle w:val="Texto"/>
              <w:cnfStyle w:val="001000100000" w:firstRow="0" w:lastRow="0" w:firstColumn="1" w:lastColumn="0" w:oddVBand="0" w:evenVBand="0" w:oddHBand="1" w:evenHBand="0" w:firstRowFirstColumn="0" w:firstRowLastColumn="0" w:lastRowFirstColumn="0" w:lastRowLastColumn="0"/>
              <w:rPr>
                <w:ins w:id="320" w:author="Regina Casanova" w:date="2018-07-07T15:31:00Z"/>
              </w:rPr>
            </w:pPr>
            <w:ins w:id="321" w:author="Regina Casanova" w:date="2018-07-07T15:31:00Z">
              <w:r>
                <w:t>Percepción de los reclamos</w:t>
              </w:r>
            </w:ins>
          </w:p>
        </w:tc>
        <w:tc>
          <w:tcPr>
            <w:tcW w:w="2268" w:type="dxa"/>
            <w:tcPrChange w:id="322" w:author="Regina Casanova" w:date="2018-07-07T15:43:00Z">
              <w:tcPr>
                <w:tcW w:w="2014" w:type="dxa"/>
              </w:tcPr>
            </w:tcPrChange>
          </w:tcPr>
          <w:p w14:paraId="20C2BC56" w14:textId="77777777" w:rsidR="006F7425" w:rsidRPr="00BA156B" w:rsidRDefault="006F7425" w:rsidP="00312225">
            <w:pPr>
              <w:pStyle w:val="Texto"/>
              <w:cnfStyle w:val="000000100000" w:firstRow="0" w:lastRow="0" w:firstColumn="0" w:lastColumn="0" w:oddVBand="0" w:evenVBand="0" w:oddHBand="1" w:evenHBand="0" w:firstRowFirstColumn="0" w:firstRowLastColumn="0" w:lastRowFirstColumn="0" w:lastRowLastColumn="0"/>
              <w:rPr>
                <w:ins w:id="323" w:author="Regina Casanova" w:date="2018-07-07T15:31:00Z"/>
              </w:rPr>
            </w:pPr>
            <w:ins w:id="324" w:author="Regina Casanova" w:date="2018-07-07T15:31:00Z">
              <w:r>
                <w:t>Apreciación sobre el concepto e importancia de los reclamos para las mejoras dentro del sector salud.</w:t>
              </w:r>
            </w:ins>
          </w:p>
        </w:tc>
        <w:tc>
          <w:tcPr>
            <w:tcW w:w="1560" w:type="dxa"/>
            <w:tcPrChange w:id="325" w:author="Regina Casanova" w:date="2018-07-07T15:43:00Z">
              <w:tcPr>
                <w:tcW w:w="1559" w:type="dxa"/>
                <w:gridSpan w:val="2"/>
              </w:tcPr>
            </w:tcPrChange>
          </w:tcPr>
          <w:p w14:paraId="69BFE8B6" w14:textId="77777777" w:rsidR="006F7425" w:rsidRPr="00BA156B" w:rsidRDefault="006F7425" w:rsidP="00312225">
            <w:pPr>
              <w:pStyle w:val="Texto"/>
              <w:cnfStyle w:val="000000100000" w:firstRow="0" w:lastRow="0" w:firstColumn="0" w:lastColumn="0" w:oddVBand="0" w:evenVBand="0" w:oddHBand="1" w:evenHBand="0" w:firstRowFirstColumn="0" w:firstRowLastColumn="0" w:lastRowFirstColumn="0" w:lastRowLastColumn="0"/>
              <w:rPr>
                <w:ins w:id="326" w:author="Regina Casanova" w:date="2018-07-07T15:31:00Z"/>
              </w:rPr>
            </w:pPr>
            <w:ins w:id="327" w:author="Regina Casanova" w:date="2018-07-07T15:31:00Z">
              <w:r w:rsidRPr="00BA156B">
                <w:t>Cualitativa</w:t>
              </w:r>
              <w:r>
                <w:t>.</w:t>
              </w:r>
            </w:ins>
          </w:p>
        </w:tc>
        <w:tc>
          <w:tcPr>
            <w:tcW w:w="2126" w:type="dxa"/>
            <w:tcPrChange w:id="328" w:author="Regina Casanova" w:date="2018-07-07T15:43:00Z">
              <w:tcPr>
                <w:tcW w:w="2045" w:type="dxa"/>
                <w:gridSpan w:val="2"/>
              </w:tcPr>
            </w:tcPrChange>
          </w:tcPr>
          <w:p w14:paraId="3D287E99" w14:textId="38C39260" w:rsidR="006F7425" w:rsidRPr="00BA156B" w:rsidRDefault="006F7425" w:rsidP="00312225">
            <w:pPr>
              <w:pStyle w:val="Texto"/>
              <w:cnfStyle w:val="000000100000" w:firstRow="0" w:lastRow="0" w:firstColumn="0" w:lastColumn="0" w:oddVBand="0" w:evenVBand="0" w:oddHBand="1" w:evenHBand="0" w:firstRowFirstColumn="0" w:firstRowLastColumn="0" w:lastRowFirstColumn="0" w:lastRowLastColumn="0"/>
              <w:rPr>
                <w:ins w:id="329" w:author="Regina Casanova" w:date="2018-07-07T15:31:00Z"/>
              </w:rPr>
            </w:pPr>
            <w:ins w:id="330"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331" w:author="Regina Casanova" w:date="2018-07-07T15:43:00Z">
            <w:tblPrEx>
              <w:tblW w:w="7427" w:type="dxa"/>
              <w:tblLayout w:type="fixed"/>
            </w:tblPrEx>
          </w:tblPrExChange>
        </w:tblPrEx>
        <w:trPr>
          <w:ins w:id="332" w:author="Regina Casanova" w:date="2018-07-07T15:31:00Z"/>
          <w:trPrChange w:id="333"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334" w:author="Regina Casanova" w:date="2018-07-07T15:43:00Z">
              <w:tcPr>
                <w:tcW w:w="1809" w:type="dxa"/>
                <w:gridSpan w:val="2"/>
              </w:tcPr>
            </w:tcPrChange>
          </w:tcPr>
          <w:p w14:paraId="2F77D371" w14:textId="77777777" w:rsidR="006F7425" w:rsidRPr="00BA156B" w:rsidRDefault="006F7425" w:rsidP="00312225">
            <w:pPr>
              <w:pStyle w:val="Texto"/>
              <w:rPr>
                <w:ins w:id="335" w:author="Regina Casanova" w:date="2018-07-07T15:31:00Z"/>
              </w:rPr>
            </w:pPr>
            <w:ins w:id="336" w:author="Regina Casanova" w:date="2018-07-07T15:31:00Z">
              <w:r>
                <w:t>Rol de los reclamos y manejo de información</w:t>
              </w:r>
            </w:ins>
          </w:p>
        </w:tc>
        <w:tc>
          <w:tcPr>
            <w:tcW w:w="2268" w:type="dxa"/>
            <w:tcPrChange w:id="337" w:author="Regina Casanova" w:date="2018-07-07T15:43:00Z">
              <w:tcPr>
                <w:tcW w:w="2014" w:type="dxa"/>
              </w:tcPr>
            </w:tcPrChange>
          </w:tcPr>
          <w:p w14:paraId="22F75A2A" w14:textId="77777777" w:rsidR="006F7425" w:rsidRPr="00BA156B" w:rsidRDefault="006F7425" w:rsidP="00312225">
            <w:pPr>
              <w:pStyle w:val="Texto"/>
              <w:cnfStyle w:val="000000000000" w:firstRow="0" w:lastRow="0" w:firstColumn="0" w:lastColumn="0" w:oddVBand="0" w:evenVBand="0" w:oddHBand="0" w:evenHBand="0" w:firstRowFirstColumn="0" w:firstRowLastColumn="0" w:lastRowFirstColumn="0" w:lastRowLastColumn="0"/>
              <w:rPr>
                <w:ins w:id="338" w:author="Regina Casanova" w:date="2018-07-07T15:31:00Z"/>
              </w:rPr>
            </w:pPr>
            <w:ins w:id="339" w:author="Regina Casanova" w:date="2018-07-07T15:31:00Z">
              <w:r>
                <w:t>Apreciación sobre el rol actual de los reclamos y del manejo de información proveniente de los reclamos.</w:t>
              </w:r>
            </w:ins>
          </w:p>
        </w:tc>
        <w:tc>
          <w:tcPr>
            <w:tcW w:w="1560" w:type="dxa"/>
            <w:tcPrChange w:id="340" w:author="Regina Casanova" w:date="2018-07-07T15:43:00Z">
              <w:tcPr>
                <w:tcW w:w="1559" w:type="dxa"/>
                <w:gridSpan w:val="2"/>
              </w:tcPr>
            </w:tcPrChange>
          </w:tcPr>
          <w:p w14:paraId="064AB502" w14:textId="77777777" w:rsidR="006F7425" w:rsidRPr="00BA156B" w:rsidRDefault="006F7425" w:rsidP="00312225">
            <w:pPr>
              <w:pStyle w:val="Texto"/>
              <w:cnfStyle w:val="000000000000" w:firstRow="0" w:lastRow="0" w:firstColumn="0" w:lastColumn="0" w:oddVBand="0" w:evenVBand="0" w:oddHBand="0" w:evenHBand="0" w:firstRowFirstColumn="0" w:firstRowLastColumn="0" w:lastRowFirstColumn="0" w:lastRowLastColumn="0"/>
              <w:rPr>
                <w:ins w:id="341" w:author="Regina Casanova" w:date="2018-07-07T15:31:00Z"/>
              </w:rPr>
            </w:pPr>
            <w:ins w:id="342" w:author="Regina Casanova" w:date="2018-07-07T15:31:00Z">
              <w:r w:rsidRPr="00BA156B">
                <w:t>Cualitativa</w:t>
              </w:r>
              <w:r>
                <w:t>.</w:t>
              </w:r>
            </w:ins>
          </w:p>
        </w:tc>
        <w:tc>
          <w:tcPr>
            <w:tcW w:w="2126" w:type="dxa"/>
            <w:tcPrChange w:id="343" w:author="Regina Casanova" w:date="2018-07-07T15:43:00Z">
              <w:tcPr>
                <w:tcW w:w="2045" w:type="dxa"/>
                <w:gridSpan w:val="2"/>
              </w:tcPr>
            </w:tcPrChange>
          </w:tcPr>
          <w:p w14:paraId="00E5B041" w14:textId="4A474C7A" w:rsidR="006F7425" w:rsidRPr="00BA156B" w:rsidRDefault="006F7425" w:rsidP="00312225">
            <w:pPr>
              <w:pStyle w:val="Texto"/>
              <w:cnfStyle w:val="000000000000" w:firstRow="0" w:lastRow="0" w:firstColumn="0" w:lastColumn="0" w:oddVBand="0" w:evenVBand="0" w:oddHBand="0" w:evenHBand="0" w:firstRowFirstColumn="0" w:firstRowLastColumn="0" w:lastRowFirstColumn="0" w:lastRowLastColumn="0"/>
              <w:rPr>
                <w:ins w:id="344" w:author="Regina Casanova" w:date="2018-07-07T15:31:00Z"/>
              </w:rPr>
            </w:pPr>
            <w:ins w:id="345"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346"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347" w:author="Regina Casanova" w:date="2018-07-07T15:31:00Z"/>
          <w:trPrChange w:id="348"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349" w:author="Regina Casanova" w:date="2018-07-07T15:43:00Z">
              <w:tcPr>
                <w:tcW w:w="1809" w:type="dxa"/>
                <w:gridSpan w:val="2"/>
              </w:tcPr>
            </w:tcPrChange>
          </w:tcPr>
          <w:p w14:paraId="5FBFEFF5" w14:textId="77777777" w:rsidR="006F7425" w:rsidRPr="00BA156B" w:rsidRDefault="006F7425" w:rsidP="00312225">
            <w:pPr>
              <w:pStyle w:val="Texto"/>
              <w:cnfStyle w:val="001000100000" w:firstRow="0" w:lastRow="0" w:firstColumn="1" w:lastColumn="0" w:oddVBand="0" w:evenVBand="0" w:oddHBand="1" w:evenHBand="0" w:firstRowFirstColumn="0" w:firstRowLastColumn="0" w:lastRowFirstColumn="0" w:lastRowLastColumn="0"/>
              <w:rPr>
                <w:ins w:id="350" w:author="Regina Casanova" w:date="2018-07-07T15:31:00Z"/>
              </w:rPr>
            </w:pPr>
            <w:ins w:id="351" w:author="Regina Casanova" w:date="2018-07-07T15:31:00Z">
              <w:r>
                <w:t>Herramienta Informática</w:t>
              </w:r>
            </w:ins>
          </w:p>
        </w:tc>
        <w:tc>
          <w:tcPr>
            <w:tcW w:w="2268" w:type="dxa"/>
            <w:tcPrChange w:id="352" w:author="Regina Casanova" w:date="2018-07-07T15:43:00Z">
              <w:tcPr>
                <w:tcW w:w="2014" w:type="dxa"/>
              </w:tcPr>
            </w:tcPrChange>
          </w:tcPr>
          <w:p w14:paraId="616567FF" w14:textId="77777777" w:rsidR="006F7425" w:rsidRPr="00BA156B" w:rsidRDefault="006F7425" w:rsidP="00312225">
            <w:pPr>
              <w:pStyle w:val="Texto"/>
              <w:cnfStyle w:val="000000100000" w:firstRow="0" w:lastRow="0" w:firstColumn="0" w:lastColumn="0" w:oddVBand="0" w:evenVBand="0" w:oddHBand="1" w:evenHBand="0" w:firstRowFirstColumn="0" w:firstRowLastColumn="0" w:lastRowFirstColumn="0" w:lastRowLastColumn="0"/>
              <w:rPr>
                <w:ins w:id="353" w:author="Regina Casanova" w:date="2018-07-07T15:31:00Z"/>
              </w:rPr>
            </w:pPr>
            <w:ins w:id="354"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355" w:author="Regina Casanova" w:date="2018-07-07T15:43:00Z">
              <w:tcPr>
                <w:tcW w:w="1559" w:type="dxa"/>
                <w:gridSpan w:val="2"/>
              </w:tcPr>
            </w:tcPrChange>
          </w:tcPr>
          <w:p w14:paraId="0A538200" w14:textId="77777777" w:rsidR="006F7425" w:rsidRPr="00BA156B" w:rsidRDefault="006F7425" w:rsidP="00312225">
            <w:pPr>
              <w:pStyle w:val="Texto"/>
              <w:cnfStyle w:val="000000100000" w:firstRow="0" w:lastRow="0" w:firstColumn="0" w:lastColumn="0" w:oddVBand="0" w:evenVBand="0" w:oddHBand="1" w:evenHBand="0" w:firstRowFirstColumn="0" w:firstRowLastColumn="0" w:lastRowFirstColumn="0" w:lastRowLastColumn="0"/>
              <w:rPr>
                <w:ins w:id="356" w:author="Regina Casanova" w:date="2018-07-07T15:31:00Z"/>
              </w:rPr>
            </w:pPr>
            <w:ins w:id="357" w:author="Regina Casanova" w:date="2018-07-07T15:31:00Z">
              <w:r>
                <w:lastRenderedPageBreak/>
                <w:t>Cualitativa.</w:t>
              </w:r>
            </w:ins>
          </w:p>
        </w:tc>
        <w:tc>
          <w:tcPr>
            <w:tcW w:w="2126" w:type="dxa"/>
            <w:tcPrChange w:id="358" w:author="Regina Casanova" w:date="2018-07-07T15:43:00Z">
              <w:tcPr>
                <w:tcW w:w="2045" w:type="dxa"/>
                <w:gridSpan w:val="2"/>
              </w:tcPr>
            </w:tcPrChange>
          </w:tcPr>
          <w:p w14:paraId="0F7D8E27" w14:textId="59DB231A" w:rsidR="006F7425" w:rsidRPr="00625BCC" w:rsidRDefault="006F7425" w:rsidP="00312225">
            <w:pPr>
              <w:pStyle w:val="Texto"/>
              <w:cnfStyle w:val="000000100000" w:firstRow="0" w:lastRow="0" w:firstColumn="0" w:lastColumn="0" w:oddVBand="0" w:evenVBand="0" w:oddHBand="1" w:evenHBand="0" w:firstRowFirstColumn="0" w:firstRowLastColumn="0" w:lastRowFirstColumn="0" w:lastRowLastColumn="0"/>
              <w:rPr>
                <w:ins w:id="359" w:author="Regina Casanova" w:date="2018-07-07T15:31:00Z"/>
              </w:rPr>
            </w:pPr>
            <w:ins w:id="360"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pPr>
        <w:pStyle w:val="Ttulo3"/>
        <w:rPr>
          <w:ins w:id="361" w:author="Regina Casanova" w:date="2018-07-07T15:31:00Z"/>
        </w:rPr>
        <w:pPrChange w:id="362" w:author="Regina Casanova" w:date="2018-07-07T15:36:00Z">
          <w:pPr/>
        </w:pPrChange>
      </w:pPr>
      <w:ins w:id="363" w:author="Regina Casanova" w:date="2018-07-07T15:31:00Z">
        <w:r>
          <w:lastRenderedPageBreak/>
          <w:t>Procedimientos y Técnicas</w:t>
        </w:r>
      </w:ins>
    </w:p>
    <w:p w14:paraId="5B28ECDC" w14:textId="77777777" w:rsidR="006F7425" w:rsidRPr="00201302" w:rsidRDefault="006F7425" w:rsidP="00201302">
      <w:pPr>
        <w:pStyle w:val="Texto"/>
        <w:rPr>
          <w:ins w:id="364" w:author="Regina Casanova" w:date="2018-07-07T15:31:00Z"/>
        </w:rPr>
      </w:pPr>
      <w:ins w:id="365" w:author="Regina Casanova" w:date="2018-07-07T15:31:00Z">
        <w:r w:rsidRPr="00201302">
          <w:t>Lo primero que se realizó fue la investigación de usuarios que se realizó mediante entrevistas a profundidad, donde se entrevistó a los diversos usuarios del software para poder conocer principalmente cuáles eran sus diversas percepciones y opiniones sobre los reclamos y la propuesta del software. Para esta etapa, se consideró entrevistar al menos a 3 personas por tipo de usuario.</w:t>
        </w:r>
      </w:ins>
    </w:p>
    <w:p w14:paraId="4C13890A" w14:textId="77777777" w:rsidR="006F7425" w:rsidRPr="00201302" w:rsidRDefault="006F7425" w:rsidP="00201302">
      <w:pPr>
        <w:pStyle w:val="Texto"/>
        <w:rPr>
          <w:ins w:id="366" w:author="Regina Casanova" w:date="2018-07-07T15:31:00Z"/>
        </w:rPr>
      </w:pPr>
      <w:ins w:id="367" w:author="Regina Casanova" w:date="2018-07-07T15:31:00Z">
        <w:r w:rsidRPr="00201302">
          <w:t xml:space="preserve">Lo segundo que se realizó fue el análisis de las entrevistas a los tres tipos de usuarios, donde se identificaron los objetivos a cumplir dentro del nuevo software por cada tipo de usuario, además de sus necesidades, desafíos y limitaciones propias que podría presentar cada tipo de usuario. Con esto identificado, se hizo la lista de necesidades por cada tipo de usuario con todas las necesidades identificadas. </w:t>
        </w:r>
      </w:ins>
    </w:p>
    <w:p w14:paraId="247D2BA9" w14:textId="77777777" w:rsidR="006F7425" w:rsidRPr="00201302" w:rsidRDefault="006F7425" w:rsidP="00201302">
      <w:pPr>
        <w:pStyle w:val="Texto"/>
        <w:rPr>
          <w:ins w:id="368" w:author="Regina Casanova" w:date="2018-07-07T15:31:00Z"/>
        </w:rPr>
      </w:pPr>
      <w:ins w:id="369" w:author="Regina Casanova" w:date="2018-07-07T15:31:00Z">
        <w:r w:rsidRPr="00201302">
          <w:t xml:space="preserve">Finalmente, se vio necesaria la modificación de la tabla de clasificación de reclamos vigente debido a que ella es engorrosa y compleja para encontrar el tipo adecuado de reclamo. Para proponer una nueva clasificación de reclamos se utilizó una técnica de UCD llamada </w:t>
        </w:r>
        <w:r w:rsidRPr="000A0F91">
          <w:rPr>
            <w:lang w:val="en-US"/>
            <w:rPrChange w:id="370" w:author="Regina Casanova" w:date="2018-07-07T15:51:00Z">
              <w:rPr/>
            </w:rPrChange>
          </w:rPr>
          <w:t>Card Sorting</w:t>
        </w:r>
        <w:r w:rsidRPr="00201302">
          <w:t>, técnica utilizada para diseñar o evaluar la arquitectura de la información. Para esta investigación en particular se utilizó la variante ‘</w:t>
        </w:r>
        <w:r w:rsidRPr="000A0F91">
          <w:rPr>
            <w:lang w:val="en-US"/>
            <w:rPrChange w:id="371" w:author="Regina Casanova" w:date="2018-07-07T15:51:00Z">
              <w:rPr/>
            </w:rPrChange>
          </w:rPr>
          <w:t>Modified</w:t>
        </w:r>
        <w:r w:rsidRPr="00201302">
          <w:t xml:space="preserve"> Delphi’ </w:t>
        </w:r>
        <w:r w:rsidRPr="00201302">
          <w:fldChar w:fldCharType="begin" w:fldLock="1"/>
        </w:r>
        <w:r w:rsidRPr="00201302">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Pr="00201302">
          <w:fldChar w:fldCharType="separate"/>
        </w:r>
        <w:r w:rsidRPr="00201302">
          <w:rPr>
            <w:rPrChange w:id="372" w:author="Regina Casanova" w:date="2018-07-07T15:36:00Z">
              <w:rPr>
                <w:noProof/>
              </w:rPr>
            </w:rPrChange>
          </w:rPr>
          <w:t>(45)</w:t>
        </w:r>
        <w:r w:rsidRPr="00201302">
          <w:fldChar w:fldCharType="end"/>
        </w:r>
        <w:r w:rsidRPr="00201302">
          <w:t xml:space="preserve"> que requiere menor tiempo para las entrevistas. Esta técnica consiste en entregar tarjetas físicas o virtuales a cada entrevistado para </w:t>
        </w:r>
        <w:r w:rsidRPr="00201302">
          <w:lastRenderedPageBreak/>
          <w:t xml:space="preserve">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SS, a esta persona se le entregó 45 tarjetas con los tipos de reclamos anteriormente encontrados escritos y se le pidió agruparlo en la manera que viera conveniente por similitud de reclamos. A esta persona experta se le dio la posibilidad de separar las tarjetas que consideraba que no eran un tipo de reclamo válido y agregar nuevos tipos de reclamos que consideraba faltantes. 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ins>
    </w:p>
    <w:p w14:paraId="45409BA2" w14:textId="59E44FA6" w:rsidR="006F7425" w:rsidRPr="005956FA" w:rsidRDefault="006F7425">
      <w:pPr>
        <w:pStyle w:val="Ttulo2"/>
        <w:rPr>
          <w:ins w:id="373" w:author="Regina Casanova" w:date="2018-07-07T15:31:00Z"/>
        </w:rPr>
        <w:pPrChange w:id="374" w:author="Regina Casanova" w:date="2018-07-07T15:37:00Z">
          <w:pPr/>
        </w:pPrChange>
      </w:pPr>
      <w:ins w:id="375" w:author="Regina Casanova" w:date="2018-07-07T15:31:00Z">
        <w:r>
          <w:t>Metodología para Sub-Estudio del objetivo específico #2, correspondiente a la Fase de Diseño</w:t>
        </w:r>
      </w:ins>
    </w:p>
    <w:p w14:paraId="33F3CF4C" w14:textId="7BC45599" w:rsidR="006F7425" w:rsidRPr="005956FA" w:rsidRDefault="006F7425">
      <w:pPr>
        <w:pStyle w:val="Ttulo3"/>
        <w:rPr>
          <w:ins w:id="376" w:author="Regina Casanova" w:date="2018-07-07T15:31:00Z"/>
        </w:rPr>
        <w:pPrChange w:id="377" w:author="Regina Casanova" w:date="2018-07-07T15:37:00Z">
          <w:pPr/>
        </w:pPrChange>
      </w:pPr>
      <w:ins w:id="378" w:author="Regina Casanova" w:date="2018-07-07T15:31:00Z">
        <w:r>
          <w:t>Diseño del estudio</w:t>
        </w:r>
      </w:ins>
    </w:p>
    <w:p w14:paraId="473ABD73" w14:textId="7EA98EA1" w:rsidR="006F7425" w:rsidRDefault="006F7425">
      <w:pPr>
        <w:pStyle w:val="Texto"/>
        <w:rPr>
          <w:ins w:id="379" w:author="Regina Casanova" w:date="2018-07-07T15:31:00Z"/>
        </w:rPr>
        <w:pPrChange w:id="380" w:author="Regina Casanova" w:date="2018-07-07T15:37:00Z">
          <w:pPr/>
        </w:pPrChange>
      </w:pPr>
      <w:ins w:id="381" w:author="Regina Casanova" w:date="2018-07-07T15:31:00Z">
        <w:r>
          <w:t>Este es un sub-estudio de prototipado, donde se realizó el diseño de un prototipo para un software de gestión de reclamos.</w:t>
        </w:r>
      </w:ins>
    </w:p>
    <w:p w14:paraId="39C645D9" w14:textId="41DE099D" w:rsidR="006F7425" w:rsidRPr="005956FA" w:rsidRDefault="006F7425">
      <w:pPr>
        <w:pStyle w:val="Ttulo3"/>
        <w:rPr>
          <w:ins w:id="382" w:author="Regina Casanova" w:date="2018-07-07T15:31:00Z"/>
        </w:rPr>
        <w:pPrChange w:id="383" w:author="Regina Casanova" w:date="2018-07-07T15:37:00Z">
          <w:pPr/>
        </w:pPrChange>
      </w:pPr>
      <w:ins w:id="384" w:author="Regina Casanova" w:date="2018-07-07T15:31:00Z">
        <w:r>
          <w:lastRenderedPageBreak/>
          <w:t>Población</w:t>
        </w:r>
      </w:ins>
    </w:p>
    <w:p w14:paraId="6D168378" w14:textId="6B4D88BA" w:rsidR="006F7425" w:rsidRDefault="006F7425">
      <w:pPr>
        <w:pStyle w:val="Texto"/>
        <w:rPr>
          <w:ins w:id="385" w:author="Regina Casanova" w:date="2018-07-07T15:31:00Z"/>
        </w:rPr>
        <w:pPrChange w:id="386" w:author="Regina Casanova" w:date="2018-07-07T15:37:00Z">
          <w:pPr/>
        </w:pPrChange>
      </w:pPr>
      <w:ins w:id="387" w:author="Regina Casanova" w:date="2018-07-07T15:31:00Z">
        <w:r>
          <w:t xml:space="preserve">Necesidades para un softwar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388" w:author="Regina Casanova" w:date="2018-07-07T15:31:00Z"/>
        </w:rPr>
        <w:pPrChange w:id="389" w:author="Regina Casanova" w:date="2018-07-07T15:37:00Z">
          <w:pPr/>
        </w:pPrChange>
      </w:pPr>
      <w:ins w:id="390" w:author="Regina Casanova" w:date="2018-07-07T15:31:00Z">
        <w:r>
          <w:t>Muestra</w:t>
        </w:r>
      </w:ins>
    </w:p>
    <w:p w14:paraId="3564EEB8" w14:textId="6FA517D1" w:rsidR="006F7425" w:rsidRDefault="006F7425">
      <w:pPr>
        <w:pStyle w:val="Texto"/>
        <w:rPr>
          <w:ins w:id="391" w:author="Regina Casanova" w:date="2018-07-07T15:31:00Z"/>
        </w:rPr>
        <w:pPrChange w:id="392" w:author="Regina Casanova" w:date="2018-07-07T15:37:00Z">
          <w:pPr/>
        </w:pPrChange>
      </w:pPr>
      <w:ins w:id="393" w:author="Regina Casanova" w:date="2018-07-07T15:31:00Z">
        <w:r>
          <w:t>58 necesidades presentados por los tres tipos de usuarios entrevistados.</w:t>
        </w:r>
      </w:ins>
    </w:p>
    <w:p w14:paraId="7AEA2435" w14:textId="36514E4D" w:rsidR="006F7425" w:rsidRPr="005956FA" w:rsidRDefault="006F7425">
      <w:pPr>
        <w:pStyle w:val="Ttulo3"/>
        <w:rPr>
          <w:ins w:id="394" w:author="Regina Casanova" w:date="2018-07-07T15:31:00Z"/>
        </w:rPr>
        <w:pPrChange w:id="395" w:author="Regina Casanova" w:date="2018-07-07T15:37:00Z">
          <w:pPr/>
        </w:pPrChange>
      </w:pPr>
      <w:ins w:id="396" w:author="Regina Casanova" w:date="2018-07-07T15:31:00Z">
        <w:r>
          <w:t>Operacionalización de variables</w:t>
        </w:r>
      </w:ins>
    </w:p>
    <w:tbl>
      <w:tblPr>
        <w:tblStyle w:val="Tablacon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397"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312225">
            <w:pPr>
              <w:pStyle w:val="Texto"/>
              <w:rPr>
                <w:ins w:id="398" w:author="Regina Casanova" w:date="2018-07-07T15:31:00Z"/>
              </w:rPr>
            </w:pPr>
            <w:ins w:id="399"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312225">
            <w:pPr>
              <w:pStyle w:val="Texto"/>
              <w:cnfStyle w:val="100000000000" w:firstRow="1" w:lastRow="0" w:firstColumn="0" w:lastColumn="0" w:oddVBand="0" w:evenVBand="0" w:oddHBand="0" w:evenHBand="0" w:firstRowFirstColumn="0" w:firstRowLastColumn="0" w:lastRowFirstColumn="0" w:lastRowLastColumn="0"/>
              <w:rPr>
                <w:ins w:id="400" w:author="Regina Casanova" w:date="2018-07-07T15:31:00Z"/>
              </w:rPr>
            </w:pPr>
            <w:ins w:id="401"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312225">
            <w:pPr>
              <w:pStyle w:val="Texto"/>
              <w:cnfStyle w:val="100000000000" w:firstRow="1" w:lastRow="0" w:firstColumn="0" w:lastColumn="0" w:oddVBand="0" w:evenVBand="0" w:oddHBand="0" w:evenHBand="0" w:firstRowFirstColumn="0" w:firstRowLastColumn="0" w:lastRowFirstColumn="0" w:lastRowLastColumn="0"/>
              <w:rPr>
                <w:ins w:id="402" w:author="Regina Casanova" w:date="2018-07-07T15:31:00Z"/>
              </w:rPr>
            </w:pPr>
            <w:ins w:id="403"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312225">
            <w:pPr>
              <w:pStyle w:val="Texto"/>
              <w:cnfStyle w:val="100000000000" w:firstRow="1" w:lastRow="0" w:firstColumn="0" w:lastColumn="0" w:oddVBand="0" w:evenVBand="0" w:oddHBand="0" w:evenHBand="0" w:firstRowFirstColumn="0" w:firstRowLastColumn="0" w:lastRowFirstColumn="0" w:lastRowLastColumn="0"/>
              <w:rPr>
                <w:ins w:id="404" w:author="Regina Casanova" w:date="2018-07-07T15:31:00Z"/>
              </w:rPr>
            </w:pPr>
            <w:ins w:id="405" w:author="Regina Casanova" w:date="2018-07-07T15:31:00Z">
              <w:r w:rsidRPr="00BA156B">
                <w:t>Fuente de Información</w:t>
              </w:r>
            </w:ins>
          </w:p>
        </w:tc>
      </w:tr>
      <w:tr w:rsidR="006F7425" w:rsidRPr="00BA156B" w14:paraId="0470ACEF" w14:textId="77777777" w:rsidTr="00312225">
        <w:trPr>
          <w:cnfStyle w:val="000000100000" w:firstRow="0" w:lastRow="0" w:firstColumn="0" w:lastColumn="0" w:oddVBand="0" w:evenVBand="0" w:oddHBand="1" w:evenHBand="0" w:firstRowFirstColumn="0" w:firstRowLastColumn="0" w:lastRowFirstColumn="0" w:lastRowLastColumn="0"/>
          <w:ins w:id="406"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312225">
            <w:pPr>
              <w:pStyle w:val="Texto"/>
              <w:rPr>
                <w:ins w:id="407" w:author="Regina Casanova" w:date="2018-07-07T15:31:00Z"/>
              </w:rPr>
            </w:pPr>
            <w:ins w:id="408" w:author="Regina Casanova" w:date="2018-07-07T15:31:00Z">
              <w:r>
                <w:t>Requerimientos de Usuario</w:t>
              </w:r>
            </w:ins>
          </w:p>
        </w:tc>
        <w:tc>
          <w:tcPr>
            <w:tcW w:w="2014" w:type="dxa"/>
          </w:tcPr>
          <w:p w14:paraId="5310EE14" w14:textId="77777777" w:rsidR="006F7425" w:rsidRPr="00BA156B" w:rsidRDefault="006F7425" w:rsidP="00312225">
            <w:pPr>
              <w:pStyle w:val="Texto"/>
              <w:cnfStyle w:val="000000100000" w:firstRow="0" w:lastRow="0" w:firstColumn="0" w:lastColumn="0" w:oddVBand="0" w:evenVBand="0" w:oddHBand="1" w:evenHBand="0" w:firstRowFirstColumn="0" w:firstRowLastColumn="0" w:lastRowFirstColumn="0" w:lastRowLastColumn="0"/>
              <w:rPr>
                <w:ins w:id="409" w:author="Regina Casanova" w:date="2018-07-07T15:31:00Z"/>
              </w:rPr>
            </w:pPr>
            <w:ins w:id="410" w:author="Regina Casanova" w:date="2018-07-07T15:31:00Z">
              <w:r>
                <w:t>Solicitudes técnicas presentadas por los tres tipos de usuarios</w:t>
              </w:r>
            </w:ins>
          </w:p>
        </w:tc>
        <w:tc>
          <w:tcPr>
            <w:tcW w:w="1559" w:type="dxa"/>
          </w:tcPr>
          <w:p w14:paraId="4B8A69EE" w14:textId="77777777" w:rsidR="006F7425" w:rsidRPr="00BA156B" w:rsidRDefault="006F7425" w:rsidP="00312225">
            <w:pPr>
              <w:pStyle w:val="Texto"/>
              <w:cnfStyle w:val="000000100000" w:firstRow="0" w:lastRow="0" w:firstColumn="0" w:lastColumn="0" w:oddVBand="0" w:evenVBand="0" w:oddHBand="1" w:evenHBand="0" w:firstRowFirstColumn="0" w:firstRowLastColumn="0" w:lastRowFirstColumn="0" w:lastRowLastColumn="0"/>
              <w:rPr>
                <w:ins w:id="411" w:author="Regina Casanova" w:date="2018-07-07T15:31:00Z"/>
              </w:rPr>
            </w:pPr>
            <w:ins w:id="412" w:author="Regina Casanova" w:date="2018-07-07T15:31:00Z">
              <w:r>
                <w:t>Cualitativas</w:t>
              </w:r>
            </w:ins>
          </w:p>
        </w:tc>
        <w:tc>
          <w:tcPr>
            <w:tcW w:w="2045" w:type="dxa"/>
          </w:tcPr>
          <w:p w14:paraId="180EA22F" w14:textId="77777777" w:rsidR="006F7425" w:rsidRPr="00BA156B" w:rsidRDefault="006F7425" w:rsidP="00312225">
            <w:pPr>
              <w:pStyle w:val="Texto"/>
              <w:cnfStyle w:val="000000100000" w:firstRow="0" w:lastRow="0" w:firstColumn="0" w:lastColumn="0" w:oddVBand="0" w:evenVBand="0" w:oddHBand="1" w:evenHBand="0" w:firstRowFirstColumn="0" w:firstRowLastColumn="0" w:lastRowFirstColumn="0" w:lastRowLastColumn="0"/>
              <w:rPr>
                <w:ins w:id="413" w:author="Regina Casanova" w:date="2018-07-07T15:31:00Z"/>
              </w:rPr>
            </w:pPr>
            <w:ins w:id="414" w:author="Regina Casanova" w:date="2018-07-07T15:31:00Z">
              <w:r>
                <w:t>Análisis de necesidades.</w:t>
              </w:r>
            </w:ins>
          </w:p>
        </w:tc>
      </w:tr>
    </w:tbl>
    <w:p w14:paraId="28A9490D" w14:textId="01FFC3D2" w:rsidR="006F7425" w:rsidRPr="005956FA" w:rsidRDefault="006F7425">
      <w:pPr>
        <w:pStyle w:val="Ttulo3"/>
        <w:rPr>
          <w:ins w:id="415" w:author="Regina Casanova" w:date="2018-07-07T15:31:00Z"/>
        </w:rPr>
        <w:pPrChange w:id="416" w:author="Regina Casanova" w:date="2018-07-07T15:38:00Z">
          <w:pPr/>
        </w:pPrChange>
      </w:pPr>
      <w:ins w:id="417" w:author="Regina Casanova" w:date="2018-07-07T15:31:00Z">
        <w:r>
          <w:t>Procedimientos y Técnicas</w:t>
        </w:r>
      </w:ins>
    </w:p>
    <w:p w14:paraId="01643BFD" w14:textId="77777777" w:rsidR="006F7425" w:rsidRPr="005956FA" w:rsidRDefault="006F7425" w:rsidP="005956FA">
      <w:pPr>
        <w:pStyle w:val="Texto"/>
        <w:rPr>
          <w:ins w:id="418" w:author="Regina Casanova" w:date="2018-07-07T15:31:00Z"/>
        </w:rPr>
      </w:pPr>
      <w:ins w:id="419"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420" w:author="Regina Casanova" w:date="2018-07-07T15:31:00Z"/>
          <w:rStyle w:val="Referenciaintensa"/>
          <w:color w:val="auto"/>
          <w:lang w:val="es-PE"/>
        </w:rPr>
      </w:pPr>
      <w:ins w:id="421"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422" w:author="Regina Casanova" w:date="2018-07-07T15:31:00Z"/>
        </w:rPr>
      </w:pPr>
      <w:ins w:id="423" w:author="Regina Casanova" w:date="2018-07-07T15:31:00Z">
        <w:r w:rsidRPr="005956FA">
          <w:rPr>
            <w:rPrChange w:id="424"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77777777" w:rsidR="006F7425" w:rsidRPr="005956FA" w:rsidRDefault="006F7425" w:rsidP="005956FA">
      <w:pPr>
        <w:pStyle w:val="Texto"/>
        <w:rPr>
          <w:ins w:id="425" w:author="Regina Casanova" w:date="2018-07-07T15:31:00Z"/>
        </w:rPr>
      </w:pPr>
      <w:ins w:id="426" w:author="Regina Casanova" w:date="2018-07-07T15:31:00Z">
        <w:r w:rsidRPr="005956FA">
          <w:t>Con los objetivos y requerimientos hechos por cada tipo de usuario, se hicieron diversos wireframes en lápiz y papel con posibles bocetos de cada pantalla del software,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77777777" w:rsidR="006F7425" w:rsidRPr="005956FA" w:rsidRDefault="006F7425" w:rsidP="005956FA">
      <w:pPr>
        <w:pStyle w:val="Texto"/>
        <w:rPr>
          <w:ins w:id="427" w:author="Regina Casanova" w:date="2018-07-07T15:31:00Z"/>
        </w:rPr>
      </w:pPr>
      <w:ins w:id="428" w:author="Regina Casanova" w:date="2018-07-07T15:31:00Z">
        <w:r w:rsidRPr="005956FA">
          <w:t xml:space="preserve">Con estos wireframes se determinó cuál era el boceto a prototipar con el que los diversos tipos de usuarios pudieran cumplir sus tareas. Una vez se tuvieron los </w:t>
        </w:r>
        <w:r w:rsidRPr="000A0F91">
          <w:rPr>
            <w:lang w:val="en-US"/>
            <w:rPrChange w:id="429" w:author="Regina Casanova" w:date="2018-07-07T15:52:00Z">
              <w:rPr/>
            </w:rPrChange>
          </w:rPr>
          <w:t>wireframes</w:t>
        </w:r>
        <w:r w:rsidRPr="005956FA">
          <w:t xml:space="preserve">, se hicieron los prototipos utilizando el software </w:t>
        </w:r>
        <w:r w:rsidRPr="000A0F91">
          <w:rPr>
            <w:lang w:val="en-US"/>
            <w:rPrChange w:id="430" w:author="Regina Casanova" w:date="2018-07-07T15:52:00Z">
              <w:rPr/>
            </w:rPrChange>
          </w:rPr>
          <w:t>Axure</w:t>
        </w:r>
        <w:r w:rsidRPr="005956FA">
          <w:t xml:space="preserve"> RP v8 (Axure Software </w:t>
        </w:r>
        <w:r w:rsidRPr="000A0F91">
          <w:rPr>
            <w:lang w:val="en-US"/>
            <w:rPrChange w:id="431" w:author="Regina Casanova" w:date="2018-07-07T15:52:00Z">
              <w:rPr/>
            </w:rPrChange>
          </w:rPr>
          <w:t>Solutions</w:t>
        </w:r>
        <w:r w:rsidRPr="005956FA">
          <w:t>, San Diego, CA bajo la licencia completa de Mg. Miguel Coloma). Se eligió este software ya que permitía dar funcionalidad a estos prototipos. Con estos prototipos funcionales, se podrían fácilmente probar para identificar posibles mejoras y errores en el diseño.</w:t>
        </w:r>
      </w:ins>
    </w:p>
    <w:p w14:paraId="24980F51" w14:textId="77777777" w:rsidR="006F7425" w:rsidRPr="005956FA" w:rsidRDefault="006F7425" w:rsidP="005956FA">
      <w:pPr>
        <w:pStyle w:val="Texto"/>
        <w:rPr>
          <w:ins w:id="432" w:author="Regina Casanova" w:date="2018-07-07T15:31:00Z"/>
        </w:rPr>
      </w:pPr>
      <w:ins w:id="433" w:author="Regina Casanova" w:date="2018-07-07T15:31:00Z">
        <w:r w:rsidRPr="005956FA">
          <w:t>Estos prototipos no contaban con mucho detalle gráfico. Esto se hizo adrede para que durante las pruebas los usuarios se enfocarán en la funcionalidad del software planteado y no en detalles estéticos de él.</w:t>
        </w:r>
      </w:ins>
    </w:p>
    <w:p w14:paraId="78906DC0" w14:textId="77777777" w:rsidR="006F7425" w:rsidRDefault="006F7425">
      <w:pPr>
        <w:pStyle w:val="Ttulo2"/>
        <w:rPr>
          <w:ins w:id="434" w:author="Regina Casanova" w:date="2018-07-07T15:31:00Z"/>
        </w:rPr>
        <w:pPrChange w:id="435" w:author="Regina Casanova" w:date="2018-07-07T15:38:00Z">
          <w:pPr/>
        </w:pPrChange>
      </w:pPr>
      <w:ins w:id="436" w:author="Regina Casanova" w:date="2018-07-07T15:31:00Z">
        <w:r>
          <w:lastRenderedPageBreak/>
          <w:t>Metodología para Sub-Estudio del objetivo específico #3, correspondiente a la Fase de Pruebas</w:t>
        </w:r>
      </w:ins>
    </w:p>
    <w:p w14:paraId="4AA40B0A" w14:textId="77777777" w:rsidR="006F7425" w:rsidRDefault="006F7425">
      <w:pPr>
        <w:pStyle w:val="Ttulo3"/>
        <w:rPr>
          <w:ins w:id="437" w:author="Regina Casanova" w:date="2018-07-07T15:31:00Z"/>
        </w:rPr>
        <w:pPrChange w:id="438" w:author="Regina Casanova" w:date="2018-07-07T15:38:00Z">
          <w:pPr/>
        </w:pPrChange>
      </w:pPr>
      <w:ins w:id="439" w:author="Regina Casanova" w:date="2018-07-07T15:31:00Z">
        <w:r>
          <w:t>Diseño del estudio</w:t>
        </w:r>
      </w:ins>
    </w:p>
    <w:p w14:paraId="12485DF2" w14:textId="77777777" w:rsidR="006F7425" w:rsidRPr="005956FA" w:rsidRDefault="006F7425" w:rsidP="005956FA">
      <w:pPr>
        <w:pStyle w:val="Texto"/>
        <w:rPr>
          <w:ins w:id="440" w:author="Regina Casanova" w:date="2018-07-07T15:31:00Z"/>
        </w:rPr>
      </w:pPr>
      <w:ins w:id="441"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software. </w:t>
        </w:r>
      </w:ins>
    </w:p>
    <w:p w14:paraId="6B4E8AE5" w14:textId="34D62D9E" w:rsidR="006F7425" w:rsidRDefault="006F7425">
      <w:pPr>
        <w:pStyle w:val="Ttulo3"/>
        <w:rPr>
          <w:ins w:id="442" w:author="Regina Casanova" w:date="2018-07-07T15:31:00Z"/>
        </w:rPr>
        <w:pPrChange w:id="443" w:author="Regina Casanova" w:date="2018-07-07T15:39:00Z">
          <w:pPr/>
        </w:pPrChange>
      </w:pPr>
      <w:ins w:id="444" w:author="Regina Casanova" w:date="2018-07-07T15:31:00Z">
        <w:r>
          <w:t>Población</w:t>
        </w:r>
      </w:ins>
    </w:p>
    <w:p w14:paraId="3F335CEA" w14:textId="77777777" w:rsidR="006F7425" w:rsidRPr="00BA156B" w:rsidRDefault="006F7425" w:rsidP="006F7425">
      <w:pPr>
        <w:pStyle w:val="Texto"/>
        <w:rPr>
          <w:ins w:id="445" w:author="Regina Casanova" w:date="2018-07-07T15:31:00Z"/>
        </w:rPr>
      </w:pPr>
      <w:ins w:id="446"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447" w:author="Regina Casanova" w:date="2018-07-07T15:31:00Z"/>
        </w:rPr>
      </w:pPr>
      <w:ins w:id="448"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449" w:author="Regina Casanova" w:date="2018-07-07T15:31:00Z"/>
        </w:rPr>
      </w:pPr>
      <w:ins w:id="450"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451" w:author="Regina Casanova" w:date="2018-07-07T15:31:00Z"/>
        </w:rPr>
      </w:pPr>
      <w:ins w:id="452" w:author="Regina Casanova" w:date="2018-07-07T15:31:00Z">
        <w:r w:rsidRPr="00BA156B">
          <w:t>Ciudadanos peruanos que puedan presentar reclamos.</w:t>
        </w:r>
      </w:ins>
    </w:p>
    <w:p w14:paraId="6B2C64F1" w14:textId="68652B4A" w:rsidR="006F7425" w:rsidRPr="005956FA" w:rsidRDefault="006F7425">
      <w:pPr>
        <w:pStyle w:val="Ttulo3"/>
        <w:rPr>
          <w:ins w:id="453" w:author="Regina Casanova" w:date="2018-07-07T15:31:00Z"/>
        </w:rPr>
        <w:pPrChange w:id="454" w:author="Regina Casanova" w:date="2018-07-07T15:39:00Z">
          <w:pPr/>
        </w:pPrChange>
      </w:pPr>
      <w:ins w:id="455" w:author="Regina Casanova" w:date="2018-07-07T15:31:00Z">
        <w:r>
          <w:t>Muestra</w:t>
        </w:r>
      </w:ins>
    </w:p>
    <w:p w14:paraId="4DFAEB10" w14:textId="44B0178F" w:rsidR="006F7425" w:rsidRDefault="006F7425">
      <w:pPr>
        <w:pStyle w:val="Texto"/>
        <w:rPr>
          <w:ins w:id="456" w:author="Regina Casanova" w:date="2018-07-07T15:31:00Z"/>
        </w:rPr>
        <w:pPrChange w:id="457" w:author="Regina Casanova" w:date="2018-07-07T15:39:00Z">
          <w:pPr/>
        </w:pPrChange>
      </w:pPr>
      <w:ins w:id="458" w:author="Regina Casanova" w:date="2018-07-07T15:31:00Z">
        <w:r>
          <w:t>21 entrevistas a profundidad con personas que cumplían pertenecer a uno de los tres tipos de usuarios investigados para este estudio.</w:t>
        </w:r>
      </w:ins>
    </w:p>
    <w:p w14:paraId="62DC744E" w14:textId="77777777" w:rsidR="000A0F91" w:rsidRDefault="000A0F91" w:rsidP="000A0F91">
      <w:pPr>
        <w:pStyle w:val="Ttulo3"/>
        <w:rPr>
          <w:ins w:id="459" w:author="Regina Casanova" w:date="2018-07-07T15:56:00Z"/>
        </w:rPr>
        <w:sectPr w:rsidR="000A0F91" w:rsidSect="00C271AB">
          <w:pgSz w:w="11900" w:h="16840"/>
          <w:pgMar w:top="1701" w:right="1701" w:bottom="1701" w:left="2268" w:header="708" w:footer="708" w:gutter="0"/>
          <w:cols w:space="708"/>
          <w:titlePg/>
          <w:docGrid w:linePitch="360"/>
        </w:sectPr>
      </w:pPr>
    </w:p>
    <w:p w14:paraId="519DFE12" w14:textId="68716FD7" w:rsidR="000A0F91" w:rsidRPr="000A0F91" w:rsidRDefault="006F7425">
      <w:pPr>
        <w:pStyle w:val="Ttulo3"/>
        <w:rPr>
          <w:ins w:id="460" w:author="Regina Casanova" w:date="2018-07-07T15:31:00Z"/>
        </w:rPr>
        <w:pPrChange w:id="461" w:author="Regina Casanova" w:date="2018-07-07T15:55:00Z">
          <w:pPr/>
        </w:pPrChange>
      </w:pPr>
      <w:ins w:id="462" w:author="Regina Casanova" w:date="2018-07-07T15:31:00Z">
        <w:r>
          <w:lastRenderedPageBreak/>
          <w:t>Operacionalización de variables</w:t>
        </w:r>
      </w:ins>
    </w:p>
    <w:tbl>
      <w:tblPr>
        <w:tblStyle w:val="Tablaconcuadrcula4-nfasis2"/>
        <w:tblpPr w:leftFromText="142" w:rightFromText="142" w:bottomFromText="567" w:vertAnchor="text" w:tblpY="1"/>
        <w:tblW w:w="8674" w:type="dxa"/>
        <w:tblLayout w:type="fixed"/>
        <w:tblLook w:val="04A0" w:firstRow="1" w:lastRow="0" w:firstColumn="1" w:lastColumn="0" w:noHBand="0" w:noVBand="1"/>
        <w:tblPrChange w:id="463" w:author="Regina Casanova" w:date="2018-07-07T15:52:00Z">
          <w:tblPr>
            <w:tblStyle w:val="Tablacon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734"/>
        <w:gridCol w:w="1735"/>
        <w:gridCol w:w="1735"/>
        <w:gridCol w:w="1735"/>
        <w:gridCol w:w="1735"/>
        <w:tblGridChange w:id="464">
          <w:tblGrid>
            <w:gridCol w:w="1809"/>
            <w:gridCol w:w="2014"/>
            <w:gridCol w:w="1559"/>
            <w:gridCol w:w="1247"/>
            <w:gridCol w:w="2045"/>
          </w:tblGrid>
        </w:tblGridChange>
      </w:tblGrid>
      <w:tr w:rsidR="006F7425" w:rsidRPr="00BA156B" w14:paraId="34CE7709" w14:textId="77777777" w:rsidTr="000A0F91">
        <w:trPr>
          <w:cnfStyle w:val="100000000000" w:firstRow="1" w:lastRow="0" w:firstColumn="0" w:lastColumn="0" w:oddVBand="0" w:evenVBand="0" w:oddHBand="0" w:evenHBand="0" w:firstRowFirstColumn="0" w:firstRowLastColumn="0" w:lastRowFirstColumn="0" w:lastRowLastColumn="0"/>
          <w:cantSplit/>
          <w:ins w:id="465"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ED7D31" w:themeColor="accent2"/>
            </w:tcBorders>
            <w:tcPrChange w:id="466" w:author="Regina Casanova" w:date="2018-07-07T15:52:00Z">
              <w:tcPr>
                <w:tcW w:w="1809" w:type="dxa"/>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467" w:author="Regina Casanova" w:date="2018-07-07T15:31:00Z"/>
              </w:rPr>
              <w:pPrChange w:id="468"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469" w:author="Regina Casanova" w:date="2018-07-07T15:31:00Z">
              <w:r w:rsidRPr="00BA156B">
                <w:t>Nombre de Variable</w:t>
              </w:r>
            </w:ins>
          </w:p>
        </w:tc>
        <w:tc>
          <w:tcPr>
            <w:tcW w:w="0" w:type="dxa"/>
            <w:tcBorders>
              <w:left w:val="single" w:sz="4" w:space="0" w:color="ED7D31" w:themeColor="accent2"/>
              <w:right w:val="single" w:sz="4" w:space="0" w:color="ED7D31" w:themeColor="accent2"/>
            </w:tcBorders>
            <w:tcPrChange w:id="470" w:author="Regina Casanova" w:date="2018-07-07T15:52: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471" w:author="Regina Casanova" w:date="2018-07-07T15:31:00Z"/>
              </w:rPr>
              <w:pPrChange w:id="472"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473" w:author="Regina Casanova" w:date="2018-07-07T15:31:00Z">
              <w:r w:rsidRPr="00BA156B">
                <w:t>Descripción</w:t>
              </w:r>
            </w:ins>
          </w:p>
        </w:tc>
        <w:tc>
          <w:tcPr>
            <w:tcW w:w="0" w:type="dxa"/>
            <w:tcBorders>
              <w:left w:val="single" w:sz="4" w:space="0" w:color="ED7D31" w:themeColor="accent2"/>
              <w:right w:val="single" w:sz="4" w:space="0" w:color="ED7D31" w:themeColor="accent2"/>
            </w:tcBorders>
            <w:tcPrChange w:id="474" w:author="Regina Casanova" w:date="2018-07-07T15:52: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475" w:author="Regina Casanova" w:date="2018-07-07T15:31:00Z"/>
              </w:rPr>
              <w:pPrChange w:id="476"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477" w:author="Regina Casanova" w:date="2018-07-07T15:31:00Z">
              <w:r w:rsidRPr="00BA156B">
                <w:t>Tipo de Variable</w:t>
              </w:r>
            </w:ins>
          </w:p>
        </w:tc>
        <w:tc>
          <w:tcPr>
            <w:tcW w:w="0" w:type="dxa"/>
            <w:tcBorders>
              <w:left w:val="single" w:sz="4" w:space="0" w:color="ED7D31" w:themeColor="accent2"/>
              <w:right w:val="single" w:sz="4" w:space="0" w:color="ED7D31" w:themeColor="accent2"/>
            </w:tcBorders>
            <w:tcPrChange w:id="478" w:author="Regina Casanova" w:date="2018-07-07T15:52: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479" w:author="Regina Casanova" w:date="2018-07-07T15:31:00Z"/>
              </w:rPr>
              <w:pPrChange w:id="480"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481" w:author="Regina Casanova" w:date="2018-07-07T15:31:00Z">
              <w:r w:rsidRPr="00BA156B">
                <w:t>Opciones</w:t>
              </w:r>
            </w:ins>
          </w:p>
        </w:tc>
        <w:tc>
          <w:tcPr>
            <w:tcW w:w="0" w:type="dxa"/>
            <w:tcBorders>
              <w:left w:val="single" w:sz="4" w:space="0" w:color="ED7D31" w:themeColor="accent2"/>
            </w:tcBorders>
            <w:tcPrChange w:id="482" w:author="Regina Casanova" w:date="2018-07-07T15:52:00Z">
              <w:tcPr>
                <w:tcW w:w="2045" w:type="dxa"/>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483" w:author="Regina Casanova" w:date="2018-07-07T15:31:00Z"/>
              </w:rPr>
              <w:pPrChange w:id="484"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485" w:author="Regina Casanova" w:date="2018-07-07T15:31:00Z">
              <w:r w:rsidRPr="00BA156B">
                <w:t>Fuente de Información</w:t>
              </w:r>
            </w:ins>
          </w:p>
        </w:tc>
      </w:tr>
      <w:tr w:rsidR="006F7425" w:rsidRPr="00BA156B" w14:paraId="1BAD4854" w14:textId="77777777" w:rsidTr="000A0F91">
        <w:trPr>
          <w:cnfStyle w:val="000000100000" w:firstRow="0" w:lastRow="0" w:firstColumn="0" w:lastColumn="0" w:oddVBand="0" w:evenVBand="0" w:oddHBand="1" w:evenHBand="0" w:firstRowFirstColumn="0" w:firstRowLastColumn="0" w:lastRowFirstColumn="0" w:lastRowLastColumn="0"/>
          <w:cantSplit/>
          <w:ins w:id="486"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487" w:author="Regina Casanova" w:date="2018-07-07T15:52:00Z">
              <w:tcPr>
                <w:tcW w:w="1809"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488" w:author="Regina Casanova" w:date="2018-07-07T15:31:00Z"/>
              </w:rPr>
              <w:pPrChange w:id="489"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490" w:author="Regina Casanova" w:date="2018-07-07T15:31:00Z">
              <w:r w:rsidRPr="00BA156B">
                <w:t>Resolución de Tareas</w:t>
              </w:r>
            </w:ins>
          </w:p>
        </w:tc>
        <w:tc>
          <w:tcPr>
            <w:tcW w:w="0" w:type="dxa"/>
            <w:tcPrChange w:id="491" w:author="Regina Casanova" w:date="2018-07-07T15:52:00Z">
              <w:tcPr>
                <w:tcW w:w="2014" w:type="dxa"/>
              </w:tcPr>
            </w:tcPrChange>
          </w:tcPr>
          <w:p w14:paraId="3688A7F1"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492" w:author="Regina Casanova" w:date="2018-07-07T15:31:00Z"/>
              </w:rPr>
              <w:pPrChange w:id="493"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494" w:author="Regina Casanova" w:date="2018-07-07T15:31:00Z">
              <w:r w:rsidRPr="00BA156B">
                <w:t>El éxito o fracaso del usuario en la resolución de ciertas tareas específicas a su tipo de usuario a realizarse utilizando el prototipo del sistema</w:t>
              </w:r>
            </w:ins>
          </w:p>
        </w:tc>
        <w:tc>
          <w:tcPr>
            <w:tcW w:w="0" w:type="dxa"/>
            <w:tcPrChange w:id="495" w:author="Regina Casanova" w:date="2018-07-07T15:52:00Z">
              <w:tcPr>
                <w:tcW w:w="1559" w:type="dxa"/>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496" w:author="Regina Casanova" w:date="2018-07-07T15:31:00Z"/>
              </w:rPr>
              <w:pPrChange w:id="497"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498" w:author="Regina Casanova" w:date="2018-07-07T15:31:00Z">
              <w:r w:rsidRPr="00BA156B">
                <w:t>Cualitativa – Dicotómica</w:t>
              </w:r>
            </w:ins>
            <w:ins w:id="499" w:author="Regina Casanova" w:date="2018-07-07T15:40:00Z">
              <w:r w:rsidR="005956FA">
                <w:t>.</w:t>
              </w:r>
            </w:ins>
          </w:p>
        </w:tc>
        <w:tc>
          <w:tcPr>
            <w:tcW w:w="0" w:type="dxa"/>
            <w:tcPrChange w:id="500" w:author="Regina Casanova" w:date="2018-07-07T15:52:00Z">
              <w:tcPr>
                <w:tcW w:w="1247" w:type="dxa"/>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501" w:author="Regina Casanova" w:date="2018-07-07T15:31:00Z"/>
              </w:rPr>
              <w:pPrChange w:id="502"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503" w:author="Regina Casanova" w:date="2018-07-07T15:31:00Z">
              <w:r>
                <w:t>Sí</w:t>
              </w:r>
              <w:r w:rsidRPr="00BA156B">
                <w:t xml:space="preserve"> - No</w:t>
              </w:r>
            </w:ins>
          </w:p>
        </w:tc>
        <w:tc>
          <w:tcPr>
            <w:tcW w:w="0" w:type="dxa"/>
            <w:tcPrChange w:id="504" w:author="Regina Casanova" w:date="2018-07-07T15:52:00Z">
              <w:tcPr>
                <w:tcW w:w="2045"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505" w:author="Regina Casanova" w:date="2018-07-07T15:31:00Z"/>
              </w:rPr>
              <w:pPrChange w:id="506"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507" w:author="Regina Casanova" w:date="2018-07-07T15:31:00Z">
              <w:r w:rsidRPr="00BA156B">
                <w:t>Observación Directa</w:t>
              </w:r>
            </w:ins>
          </w:p>
        </w:tc>
      </w:tr>
      <w:tr w:rsidR="006F7425" w:rsidRPr="00BA156B" w14:paraId="58EAA716" w14:textId="77777777" w:rsidTr="000A0F91">
        <w:trPr>
          <w:cantSplit/>
          <w:ins w:id="508"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509" w:author="Regina Casanova" w:date="2018-07-07T15:52:00Z">
              <w:tcPr>
                <w:tcW w:w="1809" w:type="dxa"/>
              </w:tcPr>
            </w:tcPrChange>
          </w:tcPr>
          <w:p w14:paraId="61BC8FA9" w14:textId="77777777" w:rsidR="006F7425" w:rsidRPr="00BA156B" w:rsidRDefault="006F7425">
            <w:pPr>
              <w:pStyle w:val="Texto"/>
              <w:keepNext/>
              <w:rPr>
                <w:ins w:id="510" w:author="Regina Casanova" w:date="2018-07-07T15:31:00Z"/>
              </w:rPr>
              <w:pPrChange w:id="511" w:author="Regina Casanova" w:date="2018-07-07T15:54:00Z">
                <w:pPr>
                  <w:pStyle w:val="Texto"/>
                  <w:framePr w:hSpace="142" w:wrap="around" w:vAnchor="text" w:hAnchor="text" w:y="1"/>
                </w:pPr>
              </w:pPrChange>
            </w:pPr>
            <w:ins w:id="512" w:author="Regina Casanova" w:date="2018-07-07T15:31:00Z">
              <w:r w:rsidRPr="00BA156B">
                <w:t>Comprensión de la interfaz gráfica</w:t>
              </w:r>
            </w:ins>
          </w:p>
        </w:tc>
        <w:tc>
          <w:tcPr>
            <w:tcW w:w="0" w:type="dxa"/>
            <w:tcPrChange w:id="513" w:author="Regina Casanova" w:date="2018-07-07T15:52:00Z">
              <w:tcPr>
                <w:tcW w:w="2014" w:type="dxa"/>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514" w:author="Regina Casanova" w:date="2018-07-07T15:31:00Z"/>
              </w:rPr>
              <w:pPrChange w:id="515"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516" w:author="Regina Casanova" w:date="2018-07-07T15:31:00Z">
              <w:r w:rsidRPr="00BA156B">
                <w:t xml:space="preserve">Evaluación de si el usuario entendió el propósito de cada pantalla de la interfaz con la que </w:t>
              </w:r>
              <w:r w:rsidRPr="00BA156B">
                <w:lastRenderedPageBreak/>
                <w:t>interactuó durante la prueba.</w:t>
              </w:r>
            </w:ins>
          </w:p>
        </w:tc>
        <w:tc>
          <w:tcPr>
            <w:tcW w:w="0" w:type="dxa"/>
            <w:tcPrChange w:id="517" w:author="Regina Casanova" w:date="2018-07-07T15:52:00Z">
              <w:tcPr>
                <w:tcW w:w="1559" w:type="dxa"/>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518" w:author="Regina Casanova" w:date="2018-07-07T15:31:00Z"/>
              </w:rPr>
              <w:pPrChange w:id="519"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520" w:author="Regina Casanova" w:date="2018-07-07T15:31:00Z">
              <w:r w:rsidRPr="00BA156B">
                <w:lastRenderedPageBreak/>
                <w:t xml:space="preserve">Cualitativa </w:t>
              </w:r>
            </w:ins>
            <w:ins w:id="521" w:author="Regina Casanova" w:date="2018-07-07T15:40:00Z">
              <w:r w:rsidR="005956FA">
                <w:t>–</w:t>
              </w:r>
            </w:ins>
            <w:ins w:id="522" w:author="Regina Casanova" w:date="2018-07-07T15:31:00Z">
              <w:r w:rsidRPr="00BA156B">
                <w:t xml:space="preserve"> Dicotómica</w:t>
              </w:r>
            </w:ins>
            <w:ins w:id="523" w:author="Regina Casanova" w:date="2018-07-07T15:40:00Z">
              <w:r w:rsidR="005956FA">
                <w:t>.</w:t>
              </w:r>
            </w:ins>
          </w:p>
        </w:tc>
        <w:tc>
          <w:tcPr>
            <w:tcW w:w="0" w:type="dxa"/>
            <w:tcPrChange w:id="524" w:author="Regina Casanova" w:date="2018-07-07T15:52:00Z">
              <w:tcPr>
                <w:tcW w:w="1247" w:type="dxa"/>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525" w:author="Regina Casanova" w:date="2018-07-07T15:31:00Z"/>
              </w:rPr>
              <w:pPrChange w:id="526"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527" w:author="Regina Casanova" w:date="2018-07-07T15:31:00Z">
              <w:r>
                <w:t>Sí</w:t>
              </w:r>
              <w:r w:rsidRPr="00BA156B">
                <w:t xml:space="preserve"> - No</w:t>
              </w:r>
            </w:ins>
          </w:p>
        </w:tc>
        <w:tc>
          <w:tcPr>
            <w:tcW w:w="0" w:type="dxa"/>
            <w:tcPrChange w:id="528" w:author="Regina Casanova" w:date="2018-07-07T15:52:00Z">
              <w:tcPr>
                <w:tcW w:w="2045"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529" w:author="Regina Casanova" w:date="2018-07-07T15:31:00Z"/>
              </w:rPr>
              <w:pPrChange w:id="530"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531" w:author="Regina Casanova" w:date="2018-07-07T15:31:00Z">
              <w:r w:rsidRPr="00625BCC">
                <w:t>Guía Estructurada de Entrevista a Profun</w:t>
              </w:r>
              <w:r w:rsidR="005956FA">
                <w:t>didad para usuarios finales Nº2</w:t>
              </w:r>
            </w:ins>
            <w:ins w:id="532" w:author="Regina Casanova" w:date="2018-07-07T15:40:00Z">
              <w:r w:rsidR="005956FA">
                <w:t>.</w:t>
              </w:r>
            </w:ins>
          </w:p>
        </w:tc>
      </w:tr>
    </w:tbl>
    <w:p w14:paraId="7C0A8D4E" w14:textId="67325CD4" w:rsidR="006F7425" w:rsidRPr="005956FA" w:rsidRDefault="006F7425">
      <w:pPr>
        <w:pStyle w:val="Ttulo3"/>
        <w:rPr>
          <w:ins w:id="533" w:author="Regina Casanova" w:date="2018-07-07T15:31:00Z"/>
        </w:rPr>
        <w:pPrChange w:id="534" w:author="Regina Casanova" w:date="2018-07-07T15:40:00Z">
          <w:pPr/>
        </w:pPrChange>
      </w:pPr>
      <w:ins w:id="535" w:author="Regina Casanova" w:date="2018-07-07T15:31:00Z">
        <w:r>
          <w:t>Procedimientos y Técnicas</w:t>
        </w:r>
      </w:ins>
    </w:p>
    <w:p w14:paraId="3BDBF155" w14:textId="77777777" w:rsidR="006F7425" w:rsidRPr="005956FA" w:rsidRDefault="006F7425" w:rsidP="005956FA">
      <w:pPr>
        <w:pStyle w:val="Texto"/>
        <w:rPr>
          <w:ins w:id="536" w:author="Regina Casanova" w:date="2018-07-07T15:31:00Z"/>
        </w:rPr>
      </w:pPr>
      <w:ins w:id="537" w:author="Regina Casanova" w:date="2018-07-07T15:31:00Z">
        <w:r w:rsidRPr="005956FA">
          <w:t>Se realizaron evaluaciones con todos los tipos de usuarios donde se enfocó lo siguiente:</w:t>
        </w:r>
      </w:ins>
    </w:p>
    <w:p w14:paraId="7FC6176D" w14:textId="77777777" w:rsidR="006F7425" w:rsidRPr="00B26073" w:rsidRDefault="006F7425" w:rsidP="006F7425">
      <w:pPr>
        <w:pStyle w:val="Ttulo4"/>
        <w:numPr>
          <w:ilvl w:val="0"/>
          <w:numId w:val="15"/>
        </w:numPr>
        <w:rPr>
          <w:ins w:id="538" w:author="Regina Casanova" w:date="2018-07-07T15:31:00Z"/>
          <w:lang w:val="es-PE"/>
        </w:rPr>
      </w:pPr>
      <w:ins w:id="539" w:author="Regina Casanova" w:date="2018-07-07T15:31:00Z">
        <w:r w:rsidRPr="00B26073">
          <w:rPr>
            <w:lang w:val="es-PE"/>
          </w:rPr>
          <w:t xml:space="preserve">Resolución de tareas: </w:t>
        </w:r>
      </w:ins>
    </w:p>
    <w:p w14:paraId="6D7DB0B9" w14:textId="77777777" w:rsidR="006F7425" w:rsidRPr="00B26073" w:rsidRDefault="006F7425" w:rsidP="006F7425">
      <w:pPr>
        <w:pStyle w:val="Texto"/>
        <w:rPr>
          <w:ins w:id="540" w:author="Regina Casanova" w:date="2018-07-07T15:31:00Z"/>
        </w:rPr>
      </w:pPr>
      <w:ins w:id="541" w:author="Regina Casanova" w:date="2018-07-07T15:31:00Z">
        <w:r w:rsidRPr="00B26073">
          <w:t xml:space="preserve">Se definieron tareas específicas por cada tipo de usuario y se observó la forma de realización de ella por los usuarios. Con esto se determinó si el </w:t>
        </w:r>
        <w:r>
          <w:t xml:space="preserve">software </w:t>
        </w:r>
        <w:r w:rsidRPr="00B26073">
          <w:t xml:space="preserve">funciona de la forma que el </w:t>
        </w:r>
        <w:r>
          <w:t>investigador</w:t>
        </w:r>
        <w:r w:rsidRPr="00B26073">
          <w:t xml:space="preserve"> esperaba que funcione.</w:t>
        </w:r>
      </w:ins>
    </w:p>
    <w:p w14:paraId="09F19A6D" w14:textId="77777777" w:rsidR="006F7425" w:rsidRDefault="006F7425" w:rsidP="006F7425">
      <w:pPr>
        <w:pStyle w:val="Ttulo4"/>
        <w:rPr>
          <w:ins w:id="542" w:author="Regina Casanova" w:date="2018-07-07T15:31:00Z"/>
          <w:lang w:val="es-PE"/>
        </w:rPr>
      </w:pPr>
      <w:ins w:id="543" w:author="Regina Casanova" w:date="2018-07-07T15:31:00Z">
        <w:r w:rsidRPr="00BA156B">
          <w:rPr>
            <w:lang w:val="es-PE"/>
          </w:rPr>
          <w:t xml:space="preserve">Comprensión de la interfaz gráfica: </w:t>
        </w:r>
      </w:ins>
    </w:p>
    <w:p w14:paraId="14BE0CC2" w14:textId="77777777" w:rsidR="006F7425" w:rsidRPr="00B26073" w:rsidRDefault="006F7425" w:rsidP="006F7425">
      <w:pPr>
        <w:pStyle w:val="Texto"/>
        <w:rPr>
          <w:ins w:id="544" w:author="Regina Casanova" w:date="2018-07-07T15:31:00Z"/>
        </w:rPr>
      </w:pPr>
      <w:ins w:id="545" w:author="Regina Casanova" w:date="2018-07-07T15:31:00Z">
        <w:r w:rsidRPr="00B26073">
          <w:t>Para esto se utilizó el método ‘</w:t>
        </w:r>
        <w:r w:rsidRPr="000A0F91">
          <w:rPr>
            <w:lang w:val="en-US"/>
            <w:rPrChange w:id="546" w:author="Regina Casanova" w:date="2018-07-07T15:56:00Z">
              <w:rPr/>
            </w:rPrChange>
          </w:rPr>
          <w:t>Think-Aloud’</w:t>
        </w:r>
        <w:r w:rsidRPr="00B26073">
          <w:t>. Esto consiste en pedirle a</w:t>
        </w:r>
        <w:r>
          <w:t xml:space="preserve"> cada tipo de</w:t>
        </w:r>
        <w:r w:rsidRPr="00B26073">
          <w:t xml:space="preserve"> usuario que comentara en voz alta lo que iba viendo y lo que iba entendiendo del </w:t>
        </w:r>
        <w:r>
          <w:t>software planteado</w:t>
        </w:r>
        <w:r w:rsidRPr="00B26073">
          <w:t xml:space="preserve">. Con esto se determinó si el usuario entendía fácilmente el propósito que cumplía cada pantalla del </w:t>
        </w:r>
        <w:r>
          <w:t>software</w:t>
        </w:r>
        <w:r w:rsidRPr="00B26073">
          <w:t xml:space="preserve">. </w:t>
        </w:r>
      </w:ins>
    </w:p>
    <w:p w14:paraId="59FC3B0D" w14:textId="77777777" w:rsidR="006F7425" w:rsidRPr="00B26073" w:rsidRDefault="006F7425" w:rsidP="006F7425">
      <w:pPr>
        <w:pStyle w:val="Texto"/>
        <w:rPr>
          <w:ins w:id="547" w:author="Regina Casanova" w:date="2018-07-07T15:31:00Z"/>
        </w:rPr>
      </w:pPr>
      <w:ins w:id="548"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w:t>
        </w:r>
        <w:r w:rsidRPr="00BA156B">
          <w:lastRenderedPageBreak/>
          <w:t xml:space="preserve">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2AFA9F3D" w:rsidR="006F7425" w:rsidRPr="006F7425" w:rsidDel="006F7425" w:rsidRDefault="006F7425">
      <w:pPr>
        <w:pStyle w:val="Texto"/>
        <w:rPr>
          <w:del w:id="549" w:author="Regina Casanova" w:date="2018-07-07T15:32:00Z"/>
        </w:rPr>
        <w:pPrChange w:id="550" w:author="Regina Casanova" w:date="2018-07-07T15:41:00Z">
          <w:pPr>
            <w:pStyle w:val="Ttulo1"/>
          </w:pPr>
        </w:pPrChange>
      </w:pPr>
      <w:ins w:id="551" w:author="Regina Casanova" w:date="2018-07-07T15:31:00Z">
        <w:r w:rsidRPr="00BA156B">
          <w:t xml:space="preserve">Se utilizó la página web ShowMore </w:t>
        </w:r>
        <w:r w:rsidRPr="00BA156B">
          <w:fldChar w:fldCharType="begin" w:fldLock="1"/>
        </w:r>
        <w: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Pr="00BA156B">
          <w:fldChar w:fldCharType="separate"/>
        </w:r>
        <w:r w:rsidRPr="00D92F33">
          <w:rPr>
            <w:noProof/>
          </w:rPr>
          <w:t>(46)</w:t>
        </w:r>
        <w:r w:rsidRPr="00BA156B">
          <w:fldChar w:fldCharType="end"/>
        </w:r>
        <w:r w:rsidRPr="00BA156B">
          <w:t xml:space="preserve"> producido por la empresa ShowMore con sede en Hong Kong qu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901D34" w:rsidDel="006F7425" w:rsidRDefault="00A12DD0">
      <w:pPr>
        <w:pStyle w:val="Texto"/>
        <w:rPr>
          <w:del w:id="552" w:author="Regina Casanova" w:date="2018-07-07T15:30:00Z"/>
          <w:lang w:val="es-PE"/>
        </w:rPr>
        <w:pPrChange w:id="553" w:author="Regina Casanova" w:date="2018-07-07T15:41:00Z">
          <w:pPr>
            <w:pStyle w:val="Ttulo2"/>
            <w:numPr>
              <w:numId w:val="8"/>
            </w:numPr>
            <w:spacing w:line="360" w:lineRule="auto"/>
          </w:pPr>
        </w:pPrChange>
      </w:pPr>
      <w:bookmarkStart w:id="554" w:name="_Toc511166296"/>
      <w:del w:id="555" w:author="Regina Casanova" w:date="2018-07-07T15:30:00Z">
        <w:r w:rsidRPr="00901D34" w:rsidDel="006F7425">
          <w:rPr>
            <w:lang w:val="es-PE"/>
          </w:rPr>
          <w:delText>Diseño del estudio</w:delText>
        </w:r>
        <w:bookmarkEnd w:id="554"/>
      </w:del>
    </w:p>
    <w:p w14:paraId="3BB57895" w14:textId="1DDF5043" w:rsidR="00D652B7" w:rsidRPr="00211937" w:rsidDel="006F7425" w:rsidRDefault="00D652B7">
      <w:pPr>
        <w:pStyle w:val="Texto"/>
        <w:rPr>
          <w:del w:id="556" w:author="Regina Casanova" w:date="2018-07-07T15:30:00Z"/>
        </w:rPr>
      </w:pPr>
      <w:del w:id="557" w:author="Regina Casanova" w:date="2018-07-07T15:30:00Z">
        <w:r w:rsidRPr="00BA156B" w:rsidDel="006F7425">
          <w:delText>Este es un estudio de usabilidad, donde se evaluará el</w:delText>
        </w:r>
        <w:r w:rsidR="006305D4" w:rsidRPr="00BA156B" w:rsidDel="006F7425">
          <w:delText xml:space="preserve"> diseño</w:delText>
        </w:r>
        <w:r w:rsidR="008044EE" w:rsidRPr="00BA156B" w:rsidDel="006F7425">
          <w:delText xml:space="preserve"> del prototipo</w:delText>
        </w:r>
        <w:r w:rsidR="006305D4" w:rsidRPr="00BA156B" w:rsidDel="006F7425">
          <w:delText xml:space="preserve"> de un producto tecnológico</w:delText>
        </w:r>
        <w:r w:rsidRPr="00BA156B" w:rsidDel="006F7425">
          <w:delText xml:space="preserve"> mediante pruebas dirigidas a </w:delText>
        </w:r>
      </w:del>
      <w:del w:id="558" w:author="Regina Casanova" w:date="2018-06-15T15:17:00Z">
        <w:r w:rsidRPr="00BA156B" w:rsidDel="0065488F">
          <w:delText>l</w:delText>
        </w:r>
        <w:r w:rsidR="008044EE" w:rsidRPr="00BA156B" w:rsidDel="0065488F">
          <w:delText>os</w:delText>
        </w:r>
      </w:del>
      <w:del w:id="559" w:author="Regina Casanova" w:date="2018-07-07T15:30:00Z">
        <w:r w:rsidR="008044EE" w:rsidRPr="00BA156B" w:rsidDel="006F7425">
          <w:delText xml:space="preserve"> </w:delText>
        </w:r>
        <w:r w:rsidR="006305D4" w:rsidRPr="00BA156B" w:rsidDel="006F7425">
          <w:delText>usuarios</w:delText>
        </w:r>
        <w:r w:rsidR="008044EE" w:rsidRPr="00BA156B" w:rsidDel="006F7425">
          <w:delText xml:space="preserve"> final</w:delText>
        </w:r>
        <w:r w:rsidR="0065488F" w:rsidDel="006F7425">
          <w:delText xml:space="preserve">es </w:delText>
        </w:r>
      </w:del>
      <w:del w:id="560" w:author="Regina Casanova" w:date="2018-06-15T15:17:00Z">
        <w:r w:rsidR="008044EE" w:rsidRPr="00BA156B" w:rsidDel="0065488F">
          <w:delText>es</w:delText>
        </w:r>
        <w:r w:rsidR="006305D4" w:rsidRPr="00BA156B" w:rsidDel="0065488F">
          <w:delText xml:space="preserve"> del sistema</w:delText>
        </w:r>
      </w:del>
      <w:del w:id="561" w:author="Regina Casanova" w:date="2018-07-07T15:30:00Z">
        <w:r w:rsidR="006305D4" w:rsidRPr="00BA156B" w:rsidDel="006F7425">
          <w:delText xml:space="preserve">. </w:delText>
        </w:r>
      </w:del>
    </w:p>
    <w:p w14:paraId="14109D61" w14:textId="76625255" w:rsidR="00704DCF" w:rsidRPr="00901D34" w:rsidDel="006F7425" w:rsidRDefault="00A12DD0">
      <w:pPr>
        <w:pStyle w:val="Texto"/>
        <w:rPr>
          <w:del w:id="562" w:author="Regina Casanova" w:date="2018-07-07T15:30:00Z"/>
          <w:lang w:val="es-PE"/>
        </w:rPr>
        <w:pPrChange w:id="563" w:author="Regina Casanova" w:date="2018-07-07T15:41:00Z">
          <w:pPr>
            <w:pStyle w:val="Ttulo2"/>
          </w:pPr>
        </w:pPrChange>
      </w:pPr>
      <w:bookmarkStart w:id="564" w:name="_Toc511166297"/>
      <w:del w:id="565" w:author="Regina Casanova" w:date="2018-07-07T15:30:00Z">
        <w:r w:rsidRPr="00BA156B" w:rsidDel="006F7425">
          <w:rPr>
            <w:lang w:val="es-PE"/>
          </w:rPr>
          <w:delText>Población</w:delText>
        </w:r>
        <w:bookmarkEnd w:id="564"/>
      </w:del>
    </w:p>
    <w:p w14:paraId="5C724D95" w14:textId="11689DEB" w:rsidR="00704DCF" w:rsidRPr="00BA156B" w:rsidDel="006F7425" w:rsidRDefault="00704DCF">
      <w:pPr>
        <w:pStyle w:val="Texto"/>
        <w:rPr>
          <w:del w:id="566" w:author="Regina Casanova" w:date="2018-07-07T15:30:00Z"/>
        </w:rPr>
      </w:pPr>
      <w:del w:id="567" w:author="Regina Casanova" w:date="2018-07-07T15:30:00Z">
        <w:r w:rsidRPr="00BA156B" w:rsidDel="006F7425">
          <w:delText>La població</w:delText>
        </w:r>
        <w:r w:rsidR="004665A1" w:rsidRPr="00BA156B" w:rsidDel="006F7425">
          <w:delText>n en estudio</w:delText>
        </w:r>
        <w:r w:rsidRPr="00BA156B" w:rsidDel="006F7425">
          <w:delText xml:space="preserve"> se divide en </w:delText>
        </w:r>
        <w:r w:rsidR="00F53309" w:rsidRPr="00BA156B" w:rsidDel="006F7425">
          <w:delText>tres</w:delText>
        </w:r>
        <w:r w:rsidR="0059544B" w:rsidRPr="00BA156B" w:rsidDel="006F7425">
          <w:delText xml:space="preserve"> </w:delText>
        </w:r>
        <w:r w:rsidR="0051146D" w:rsidRPr="00BA156B" w:rsidDel="006F7425">
          <w:delText>tipos</w:delText>
        </w:r>
        <w:r w:rsidRPr="00BA156B" w:rsidDel="006F7425">
          <w:delText xml:space="preserve"> de usuarios:</w:delText>
        </w:r>
      </w:del>
    </w:p>
    <w:p w14:paraId="28172193" w14:textId="70E7C1D6" w:rsidR="006305D4" w:rsidRPr="00BA156B" w:rsidDel="006F7425" w:rsidRDefault="006305D4">
      <w:pPr>
        <w:pStyle w:val="Texto"/>
        <w:rPr>
          <w:del w:id="568" w:author="Regina Casanova" w:date="2018-07-07T15:30:00Z"/>
        </w:rPr>
        <w:pPrChange w:id="569" w:author="Regina Casanova" w:date="2018-07-07T15:41:00Z">
          <w:pPr>
            <w:pStyle w:val="Texto"/>
            <w:numPr>
              <w:numId w:val="28"/>
            </w:numPr>
            <w:ind w:left="720" w:hanging="360"/>
          </w:pPr>
        </w:pPrChange>
      </w:pPr>
      <w:del w:id="570" w:author="Regina Casanova" w:date="2018-07-07T15:30:00Z">
        <w:r w:rsidRPr="00BA156B" w:rsidDel="006F7425">
          <w:delText>Per</w:delText>
        </w:r>
        <w:r w:rsidR="008044EE" w:rsidRPr="00BA156B" w:rsidDel="006F7425">
          <w:delText>sonal Administrativo de SUSALUD.</w:delText>
        </w:r>
      </w:del>
    </w:p>
    <w:p w14:paraId="1A6FD314" w14:textId="31067C44" w:rsidR="006305D4" w:rsidRPr="00BA156B" w:rsidDel="006F7425" w:rsidRDefault="008044EE">
      <w:pPr>
        <w:pStyle w:val="Texto"/>
        <w:rPr>
          <w:del w:id="571" w:author="Regina Casanova" w:date="2018-07-07T15:30:00Z"/>
        </w:rPr>
        <w:pPrChange w:id="572" w:author="Regina Casanova" w:date="2018-07-07T15:41:00Z">
          <w:pPr>
            <w:pStyle w:val="Texto"/>
            <w:numPr>
              <w:numId w:val="28"/>
            </w:numPr>
            <w:ind w:left="720" w:hanging="360"/>
          </w:pPr>
        </w:pPrChange>
      </w:pPr>
      <w:del w:id="573" w:author="Regina Casanova" w:date="2018-07-07T15:30:00Z">
        <w:r w:rsidRPr="00BA156B" w:rsidDel="006F7425">
          <w:delText>Gestores</w:delText>
        </w:r>
        <w:r w:rsidR="006305D4" w:rsidRPr="00BA156B" w:rsidDel="006F7425">
          <w:delText xml:space="preserve"> de IPRESS</w:delText>
        </w:r>
        <w:r w:rsidRPr="00BA156B" w:rsidDel="006F7425">
          <w:delText>.</w:delText>
        </w:r>
      </w:del>
    </w:p>
    <w:p w14:paraId="06042FD9" w14:textId="66413005" w:rsidR="002F42CB" w:rsidRPr="00211937" w:rsidDel="006F7425" w:rsidRDefault="004665A1">
      <w:pPr>
        <w:pStyle w:val="Texto"/>
        <w:rPr>
          <w:del w:id="574" w:author="Regina Casanova" w:date="2018-07-07T15:30:00Z"/>
        </w:rPr>
        <w:pPrChange w:id="575" w:author="Regina Casanova" w:date="2018-07-07T15:41:00Z">
          <w:pPr>
            <w:pStyle w:val="Texto"/>
            <w:numPr>
              <w:numId w:val="28"/>
            </w:numPr>
            <w:ind w:left="720" w:hanging="360"/>
          </w:pPr>
        </w:pPrChange>
      </w:pPr>
      <w:del w:id="576" w:author="Regina Casanova" w:date="2018-07-07T15:30:00Z">
        <w:r w:rsidRPr="00BA156B" w:rsidDel="006F7425">
          <w:delText>Ciudadanos peruanos que puedan presentar</w:delText>
        </w:r>
        <w:r w:rsidR="0051146D" w:rsidRPr="00BA156B" w:rsidDel="006F7425">
          <w:delText xml:space="preserve"> reclamos</w:delText>
        </w:r>
        <w:r w:rsidR="008044EE" w:rsidRPr="00BA156B" w:rsidDel="006F7425">
          <w:delText>.</w:delText>
        </w:r>
      </w:del>
    </w:p>
    <w:p w14:paraId="13365756" w14:textId="75635D8E" w:rsidR="00AD62EA" w:rsidRPr="00211937" w:rsidDel="006F7425" w:rsidRDefault="00A12DD0">
      <w:pPr>
        <w:pStyle w:val="Texto"/>
        <w:rPr>
          <w:del w:id="577" w:author="Regina Casanova" w:date="2018-07-07T15:30:00Z"/>
          <w:lang w:val="es-PE"/>
        </w:rPr>
        <w:pPrChange w:id="578" w:author="Regina Casanova" w:date="2018-07-07T15:41:00Z">
          <w:pPr>
            <w:pStyle w:val="Ttulo2"/>
          </w:pPr>
        </w:pPrChange>
      </w:pPr>
      <w:bookmarkStart w:id="579" w:name="_Toc511166298"/>
      <w:del w:id="580" w:author="Regina Casanova" w:date="2018-07-07T15:30:00Z">
        <w:r w:rsidRPr="00BA156B" w:rsidDel="006F7425">
          <w:rPr>
            <w:lang w:val="es-PE"/>
          </w:rPr>
          <w:delText>Muestr</w:delText>
        </w:r>
        <w:r w:rsidR="00FB6147" w:rsidRPr="00BA156B" w:rsidDel="006F7425">
          <w:rPr>
            <w:lang w:val="es-PE"/>
          </w:rPr>
          <w:delText>a</w:delText>
        </w:r>
        <w:bookmarkEnd w:id="579"/>
      </w:del>
    </w:p>
    <w:p w14:paraId="26C14B58" w14:textId="20D92294" w:rsidR="002E5B65" w:rsidDel="006F7425" w:rsidRDefault="00C532C1">
      <w:pPr>
        <w:pStyle w:val="Texto"/>
        <w:rPr>
          <w:del w:id="581" w:author="Regina Casanova" w:date="2018-07-07T15:30:00Z"/>
        </w:rPr>
      </w:pPr>
      <w:del w:id="582" w:author="Regina Casanova" w:date="2018-07-07T15:30:00Z">
        <w:r w:rsidRPr="00BA156B" w:rsidDel="006F7425">
          <w:lastRenderedPageBreak/>
          <w:delText xml:space="preserve">Para este estudio se </w:delText>
        </w:r>
        <w:r w:rsidR="00816A41" w:rsidRPr="00BA156B" w:rsidDel="006F7425">
          <w:delText xml:space="preserve">programó entrevistas </w:delText>
        </w:r>
        <w:r w:rsidR="0059544B" w:rsidRPr="00BA156B" w:rsidDel="006F7425">
          <w:delText xml:space="preserve">con </w:delText>
        </w:r>
        <w:r w:rsidR="007E3601" w:rsidRPr="00BA156B" w:rsidDel="006F7425">
          <w:delText>por lo menos</w:delText>
        </w:r>
        <w:r w:rsidRPr="00BA156B" w:rsidDel="006F7425">
          <w:delText xml:space="preserve"> tres personas </w:delText>
        </w:r>
        <w:r w:rsidR="00816A41" w:rsidRPr="00BA156B" w:rsidDel="006F7425">
          <w:delText xml:space="preserve">de </w:delText>
        </w:r>
        <w:r w:rsidRPr="00BA156B" w:rsidDel="006F7425">
          <w:delText xml:space="preserve">cada </w:delText>
        </w:r>
        <w:r w:rsidR="0086507C" w:rsidRPr="00BA156B" w:rsidDel="006F7425">
          <w:delText>uno de los tres</w:delText>
        </w:r>
        <w:r w:rsidR="0059544B" w:rsidRPr="00BA156B" w:rsidDel="006F7425">
          <w:delText xml:space="preserve"> </w:delText>
        </w:r>
        <w:r w:rsidRPr="00BA156B" w:rsidDel="006F7425">
          <w:delText>tipo</w:delText>
        </w:r>
        <w:r w:rsidR="00043E74" w:rsidRPr="00BA156B" w:rsidDel="006F7425">
          <w:delText>s</w:delText>
        </w:r>
        <w:r w:rsidRPr="00BA156B" w:rsidDel="006F7425">
          <w:delText xml:space="preserve"> de usuario </w:delText>
        </w:r>
        <w:r w:rsidR="00043E74" w:rsidRPr="00BA156B" w:rsidDel="006F7425">
          <w:delText>descritos</w:delText>
        </w:r>
        <w:r w:rsidRPr="00BA156B" w:rsidDel="006F7425">
          <w:delText>.</w:delText>
        </w:r>
        <w:r w:rsidR="00F73463" w:rsidRPr="00BA156B" w:rsidDel="006F7425">
          <w:delText xml:space="preserve"> L</w:delText>
        </w:r>
        <w:r w:rsidR="002973BF" w:rsidRPr="00BA156B" w:rsidDel="006F7425">
          <w:delText>a muestra de</w:delText>
        </w:r>
        <w:r w:rsidR="00F73463" w:rsidRPr="00BA156B" w:rsidDel="006F7425">
          <w:delText xml:space="preserve"> ciudadanos entrevistados en la fase exploratoria </w:delText>
        </w:r>
        <w:r w:rsidR="002973BF" w:rsidRPr="00BA156B" w:rsidDel="006F7425">
          <w:delText xml:space="preserve">fue independiente de la muestra para </w:delText>
        </w:r>
        <w:r w:rsidR="00F73463" w:rsidRPr="00BA156B" w:rsidDel="006F7425">
          <w:delText xml:space="preserve">la fase de </w:delText>
        </w:r>
        <w:r w:rsidR="002973BF" w:rsidRPr="00BA156B" w:rsidDel="006F7425">
          <w:delText>evaluación</w:delText>
        </w:r>
        <w:r w:rsidR="002D03F7" w:rsidRPr="00BA156B" w:rsidDel="006F7425">
          <w:delText xml:space="preserve"> ya que la totalidad de personas entre</w:delText>
        </w:r>
        <w:r w:rsidR="008044EE" w:rsidRPr="00BA156B" w:rsidDel="006F7425">
          <w:delText>vistadas en la fase exploratoria</w:delText>
        </w:r>
        <w:r w:rsidR="002D03F7" w:rsidRPr="00BA156B" w:rsidDel="006F7425">
          <w:delText xml:space="preserve"> no se encontraban disponibles para la fase de evaluació</w:delText>
        </w:r>
        <w:r w:rsidR="00BA09FC" w:rsidRPr="00BA156B" w:rsidDel="006F7425">
          <w:delText xml:space="preserve">n. </w:delText>
        </w:r>
        <w:r w:rsidR="0086507C" w:rsidRPr="00BA156B" w:rsidDel="006F7425">
          <w:delText>Tanto e</w:delText>
        </w:r>
        <w:r w:rsidR="00BA09FC" w:rsidRPr="00BA156B" w:rsidDel="006F7425">
          <w:delText>n</w:delText>
        </w:r>
        <w:r w:rsidR="002D03F7" w:rsidRPr="00BA156B" w:rsidDel="006F7425">
          <w:delText xml:space="preserve"> la</w:delText>
        </w:r>
        <w:r w:rsidR="002E5B65" w:rsidRPr="00BA156B" w:rsidDel="006F7425">
          <w:delText xml:space="preserve"> fase exploratoria</w:delText>
        </w:r>
        <w:r w:rsidR="0086507C" w:rsidRPr="00BA156B" w:rsidDel="006F7425">
          <w:delText xml:space="preserve"> como en la fase de </w:delText>
        </w:r>
        <w:r w:rsidR="008044EE" w:rsidRPr="00BA156B" w:rsidDel="006F7425">
          <w:delText>evaluación</w:delText>
        </w:r>
        <w:r w:rsidR="0086507C" w:rsidRPr="00BA156B" w:rsidDel="006F7425">
          <w:delText xml:space="preserve">, y para todos los tipos de usuarios se </w:delText>
        </w:r>
        <w:r w:rsidR="00B14113" w:rsidRPr="00BA156B" w:rsidDel="006F7425">
          <w:delText>utilizó</w:delText>
        </w:r>
        <w:r w:rsidR="0086507C" w:rsidRPr="00BA156B" w:rsidDel="006F7425">
          <w:delText xml:space="preserve"> </w:delText>
        </w:r>
        <w:r w:rsidR="00D15E0F" w:rsidRPr="00BA156B" w:rsidDel="006F7425">
          <w:delText>muestreo propositivo</w:delText>
        </w:r>
        <w:r w:rsidR="00B14113" w:rsidRPr="00BA156B" w:rsidDel="006F7425">
          <w:delText>.</w:delText>
        </w:r>
      </w:del>
    </w:p>
    <w:p w14:paraId="0CB28AD9" w14:textId="45105E4F" w:rsidR="00B26073" w:rsidRPr="00BA156B" w:rsidDel="006F7425" w:rsidRDefault="00B26073">
      <w:pPr>
        <w:pStyle w:val="Texto"/>
        <w:rPr>
          <w:del w:id="583" w:author="Regina Casanova" w:date="2018-07-07T15:30:00Z"/>
        </w:rPr>
      </w:pPr>
    </w:p>
    <w:p w14:paraId="2CEEA61D" w14:textId="102B4396" w:rsidR="00FB6147" w:rsidRPr="00211937" w:rsidDel="006F7425" w:rsidRDefault="004C67AC">
      <w:pPr>
        <w:pStyle w:val="Texto"/>
        <w:rPr>
          <w:del w:id="584" w:author="Regina Casanova" w:date="2018-07-07T15:30:00Z"/>
          <w:lang w:val="es-PE"/>
        </w:rPr>
        <w:pPrChange w:id="585" w:author="Regina Casanova" w:date="2018-07-07T15:41:00Z">
          <w:pPr>
            <w:pStyle w:val="Ttulo2"/>
          </w:pPr>
        </w:pPrChange>
      </w:pPr>
      <w:bookmarkStart w:id="586" w:name="_Toc511166299"/>
      <w:del w:id="587" w:author="Regina Casanova" w:date="2018-07-07T15:30:00Z">
        <w:r w:rsidRPr="00BA156B" w:rsidDel="006F7425">
          <w:rPr>
            <w:lang w:val="es-PE"/>
          </w:rPr>
          <w:delText>Operacionalizació</w:delText>
        </w:r>
        <w:r w:rsidR="00A12DD0" w:rsidRPr="00BA156B" w:rsidDel="006F7425">
          <w:rPr>
            <w:lang w:val="es-PE"/>
          </w:rPr>
          <w:delText>n de variables</w:delText>
        </w:r>
        <w:bookmarkEnd w:id="586"/>
      </w:del>
    </w:p>
    <w:tbl>
      <w:tblPr>
        <w:tblStyle w:val="Tablacon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588"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589" w:author="Regina Casanova" w:date="2018-07-07T15:42:00Z"/>
              </w:rPr>
              <w:pPrChange w:id="590" w:author="Regina Casanova" w:date="2018-07-07T15:41:00Z">
                <w:pPr>
                  <w:pStyle w:val="Ttulo2"/>
                  <w:outlineLvl w:val="1"/>
                </w:pPr>
              </w:pPrChange>
            </w:pPr>
          </w:p>
          <w:p w14:paraId="5A677E5A" w14:textId="66CC80D8" w:rsidR="00041C8E" w:rsidRPr="00BA156B" w:rsidDel="006F7425" w:rsidRDefault="00041C8E" w:rsidP="00312225">
            <w:pPr>
              <w:pStyle w:val="Texto"/>
              <w:rPr>
                <w:del w:id="591" w:author="Regina Casanova" w:date="2018-07-07T15:30:00Z"/>
              </w:rPr>
            </w:pPr>
            <w:del w:id="592" w:author="Regina Casanova" w:date="2018-07-07T15:30:00Z">
              <w:r w:rsidRPr="00BA156B" w:rsidDel="006F7425">
                <w:delText>Nombre de Variable</w:delText>
              </w:r>
            </w:del>
          </w:p>
        </w:tc>
        <w:tc>
          <w:tcPr>
            <w:tcW w:w="2014" w:type="dxa"/>
          </w:tcPr>
          <w:p w14:paraId="4F67180A" w14:textId="4E77D6E1" w:rsidR="00041C8E" w:rsidRPr="00BA156B" w:rsidDel="006F7425" w:rsidRDefault="00041C8E" w:rsidP="00312225">
            <w:pPr>
              <w:pStyle w:val="Texto"/>
              <w:cnfStyle w:val="100000000000" w:firstRow="1" w:lastRow="0" w:firstColumn="0" w:lastColumn="0" w:oddVBand="0" w:evenVBand="0" w:oddHBand="0" w:evenHBand="0" w:firstRowFirstColumn="0" w:firstRowLastColumn="0" w:lastRowFirstColumn="0" w:lastRowLastColumn="0"/>
              <w:rPr>
                <w:del w:id="593" w:author="Regina Casanova" w:date="2018-07-07T15:30:00Z"/>
              </w:rPr>
            </w:pPr>
            <w:del w:id="594" w:author="Regina Casanova" w:date="2018-07-07T15:30:00Z">
              <w:r w:rsidRPr="00BA156B" w:rsidDel="006F7425">
                <w:delText>Descripción</w:delText>
              </w:r>
            </w:del>
          </w:p>
        </w:tc>
        <w:tc>
          <w:tcPr>
            <w:tcW w:w="1559" w:type="dxa"/>
          </w:tcPr>
          <w:p w14:paraId="41120D34" w14:textId="667B4B9B" w:rsidR="00041C8E" w:rsidRPr="00BA156B" w:rsidDel="006F7425" w:rsidRDefault="00041C8E" w:rsidP="00312225">
            <w:pPr>
              <w:pStyle w:val="Texto"/>
              <w:cnfStyle w:val="100000000000" w:firstRow="1" w:lastRow="0" w:firstColumn="0" w:lastColumn="0" w:oddVBand="0" w:evenVBand="0" w:oddHBand="0" w:evenHBand="0" w:firstRowFirstColumn="0" w:firstRowLastColumn="0" w:lastRowFirstColumn="0" w:lastRowLastColumn="0"/>
              <w:rPr>
                <w:del w:id="595" w:author="Regina Casanova" w:date="2018-07-07T15:30:00Z"/>
              </w:rPr>
            </w:pPr>
            <w:del w:id="596" w:author="Regina Casanova" w:date="2018-07-07T15:30:00Z">
              <w:r w:rsidRPr="00BA156B" w:rsidDel="006F7425">
                <w:delText>Tipo de Variable</w:delText>
              </w:r>
            </w:del>
          </w:p>
        </w:tc>
        <w:tc>
          <w:tcPr>
            <w:tcW w:w="1247" w:type="dxa"/>
          </w:tcPr>
          <w:p w14:paraId="6C914800" w14:textId="2310594B" w:rsidR="00041C8E" w:rsidRPr="00BA156B" w:rsidDel="006F7425" w:rsidRDefault="00041C8E" w:rsidP="00EC3670">
            <w:pPr>
              <w:pStyle w:val="Texto"/>
              <w:cnfStyle w:val="100000000000" w:firstRow="1" w:lastRow="0" w:firstColumn="0" w:lastColumn="0" w:oddVBand="0" w:evenVBand="0" w:oddHBand="0" w:evenHBand="0" w:firstRowFirstColumn="0" w:firstRowLastColumn="0" w:lastRowFirstColumn="0" w:lastRowLastColumn="0"/>
              <w:rPr>
                <w:del w:id="597" w:author="Regina Casanova" w:date="2018-07-07T15:30:00Z"/>
              </w:rPr>
            </w:pPr>
            <w:del w:id="598" w:author="Regina Casanova" w:date="2018-07-07T15:30:00Z">
              <w:r w:rsidRPr="00BA156B" w:rsidDel="006F7425">
                <w:delText>Opciones</w:delText>
              </w:r>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599" w:author="Regina Casanova" w:date="2018-07-07T15:30:00Z"/>
              </w:rPr>
              <w:pPrChange w:id="600"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601" w:author="Regina Casanova" w:date="2018-07-07T15:30:00Z">
              <w:r w:rsidRPr="00BA156B" w:rsidDel="006F7425">
                <w:delText>Fuente de Información</w:delText>
              </w:r>
            </w:del>
          </w:p>
        </w:tc>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602"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312225">
            <w:pPr>
              <w:pStyle w:val="Texto"/>
              <w:rPr>
                <w:del w:id="603" w:author="Regina Casanova" w:date="2018-07-07T15:30:00Z"/>
              </w:rPr>
            </w:pPr>
            <w:del w:id="604" w:author="Regina Casanova" w:date="2018-07-07T15:30:00Z">
              <w:r w:rsidRPr="00BA156B" w:rsidDel="006F7425">
                <w:delText>Resolución de Tareas</w:delText>
              </w:r>
            </w:del>
          </w:p>
        </w:tc>
        <w:tc>
          <w:tcPr>
            <w:tcW w:w="2014" w:type="dxa"/>
          </w:tcPr>
          <w:p w14:paraId="5A64185B" w14:textId="4BEF5B77" w:rsidR="00041C8E" w:rsidRPr="00BA156B" w:rsidDel="006F7425" w:rsidRDefault="00041C8E" w:rsidP="00312225">
            <w:pPr>
              <w:pStyle w:val="Texto"/>
              <w:cnfStyle w:val="000000100000" w:firstRow="0" w:lastRow="0" w:firstColumn="0" w:lastColumn="0" w:oddVBand="0" w:evenVBand="0" w:oddHBand="1" w:evenHBand="0" w:firstRowFirstColumn="0" w:firstRowLastColumn="0" w:lastRowFirstColumn="0" w:lastRowLastColumn="0"/>
              <w:rPr>
                <w:del w:id="605" w:author="Regina Casanova" w:date="2018-07-07T15:30:00Z"/>
              </w:rPr>
            </w:pPr>
            <w:del w:id="606" w:author="Regina Casanova" w:date="2018-07-07T15:30:00Z">
              <w:r w:rsidRPr="00BA156B" w:rsidDel="006F7425">
                <w:delText>El éxito o fracaso del usuario en la resoluc</w:delText>
              </w:r>
              <w:r w:rsidRPr="00BA156B" w:rsidDel="005956FA">
                <w:delText>i</w:delText>
              </w:r>
            </w:del>
            <w:ins w:id="607" w:author="Regina Casanova" w:date="2018-07-07T15:42:00Z">
              <w:r w:rsidRPr="00BA156B">
                <w:t>ó</w:t>
              </w:r>
            </w:ins>
            <w:del w:id="608"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 xml:space="preserve">utilizando el </w:delText>
              </w:r>
              <w:r w:rsidR="00B14113" w:rsidRPr="00BA156B" w:rsidDel="006F7425">
                <w:lastRenderedPageBreak/>
                <w:delText>prototipo del sistema</w:delText>
              </w:r>
            </w:del>
          </w:p>
        </w:tc>
        <w:tc>
          <w:tcPr>
            <w:tcW w:w="1559" w:type="dxa"/>
          </w:tcPr>
          <w:p w14:paraId="4D074442" w14:textId="3894CD81" w:rsidR="00041C8E" w:rsidRPr="00BA156B" w:rsidDel="006F7425" w:rsidRDefault="00041C8E" w:rsidP="00312225">
            <w:pPr>
              <w:pStyle w:val="Texto"/>
              <w:cnfStyle w:val="000000100000" w:firstRow="0" w:lastRow="0" w:firstColumn="0" w:lastColumn="0" w:oddVBand="0" w:evenVBand="0" w:oddHBand="1" w:evenHBand="0" w:firstRowFirstColumn="0" w:firstRowLastColumn="0" w:lastRowFirstColumn="0" w:lastRowLastColumn="0"/>
              <w:rPr>
                <w:del w:id="609" w:author="Regina Casanova" w:date="2018-07-07T15:30:00Z"/>
              </w:rPr>
            </w:pPr>
            <w:del w:id="610" w:author="Regina Casanova" w:date="2018-07-07T15:30:00Z">
              <w:r w:rsidRPr="00BA156B" w:rsidDel="006F7425">
                <w:lastRenderedPageBreak/>
                <w:delText>Cualitativa – Dicotómica</w:delText>
              </w:r>
            </w:del>
          </w:p>
        </w:tc>
        <w:tc>
          <w:tcPr>
            <w:tcW w:w="1247" w:type="dxa"/>
          </w:tcPr>
          <w:p w14:paraId="2AD272B7" w14:textId="7908487B" w:rsidR="00041C8E" w:rsidRPr="00BA156B" w:rsidDel="006F7425" w:rsidRDefault="00EE62F8" w:rsidP="00EC3670">
            <w:pPr>
              <w:pStyle w:val="Texto"/>
              <w:cnfStyle w:val="000000100000" w:firstRow="0" w:lastRow="0" w:firstColumn="0" w:lastColumn="0" w:oddVBand="0" w:evenVBand="0" w:oddHBand="1" w:evenHBand="0" w:firstRowFirstColumn="0" w:firstRowLastColumn="0" w:lastRowFirstColumn="0" w:lastRowLastColumn="0"/>
              <w:rPr>
                <w:del w:id="611" w:author="Regina Casanova" w:date="2018-07-07T15:30:00Z"/>
              </w:rPr>
            </w:pPr>
            <w:del w:id="612" w:author="Regina Casanova" w:date="2018-07-07T15:30:00Z">
              <w:r w:rsidDel="006F7425">
                <w:delText>Sí</w:delText>
              </w:r>
              <w:r w:rsidR="00041C8E" w:rsidRPr="00BA156B" w:rsidDel="006F7425">
                <w:delText xml:space="preserve"> - No</w:delText>
              </w:r>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613" w:author="Regina Casanova" w:date="2018-07-07T15:30:00Z"/>
              </w:rPr>
              <w:pPrChange w:id="614"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615" w:author="Regina Casanova" w:date="2018-07-07T15:30:00Z">
              <w:r w:rsidRPr="00BA156B" w:rsidDel="006F7425">
                <w:delText>Observación Directa</w:delText>
              </w:r>
            </w:del>
          </w:p>
        </w:tc>
      </w:tr>
      <w:tr w:rsidR="00944CD0" w:rsidRPr="00BA156B" w:rsidDel="006F7425" w14:paraId="027C9570" w14:textId="6CC6996A" w:rsidTr="008443A9">
        <w:trPr>
          <w:del w:id="616"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312225">
            <w:pPr>
              <w:pStyle w:val="Texto"/>
              <w:rPr>
                <w:del w:id="617" w:author="Regina Casanova" w:date="2018-07-07T15:30:00Z"/>
              </w:rPr>
            </w:pPr>
            <w:del w:id="618" w:author="Regina Casanova" w:date="2018-07-07T15:30:00Z">
              <w:r w:rsidRPr="00BA156B" w:rsidDel="006F7425">
                <w:delText>Comprensión de la interfaz gráfica</w:delText>
              </w:r>
            </w:del>
          </w:p>
        </w:tc>
        <w:tc>
          <w:tcPr>
            <w:tcW w:w="2014" w:type="dxa"/>
          </w:tcPr>
          <w:p w14:paraId="4C1869C1" w14:textId="4AC9CA7D" w:rsidR="00041C8E" w:rsidRPr="00BA156B" w:rsidDel="006F7425" w:rsidRDefault="00041C8E" w:rsidP="00312225">
            <w:pPr>
              <w:pStyle w:val="Texto"/>
              <w:cnfStyle w:val="000000000000" w:firstRow="0" w:lastRow="0" w:firstColumn="0" w:lastColumn="0" w:oddVBand="0" w:evenVBand="0" w:oddHBand="0" w:evenHBand="0" w:firstRowFirstColumn="0" w:firstRowLastColumn="0" w:lastRowFirstColumn="0" w:lastRowLastColumn="0"/>
              <w:rPr>
                <w:del w:id="619" w:author="Regina Casanova" w:date="2018-07-07T15:30:00Z"/>
              </w:rPr>
            </w:pPr>
            <w:del w:id="620"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del>
          </w:p>
        </w:tc>
        <w:tc>
          <w:tcPr>
            <w:tcW w:w="1559" w:type="dxa"/>
          </w:tcPr>
          <w:p w14:paraId="5F9DF25E" w14:textId="0CC974BD" w:rsidR="00041C8E" w:rsidRPr="00BA156B" w:rsidDel="006F7425" w:rsidRDefault="00041C8E" w:rsidP="00312225">
            <w:pPr>
              <w:pStyle w:val="Texto"/>
              <w:cnfStyle w:val="000000000000" w:firstRow="0" w:lastRow="0" w:firstColumn="0" w:lastColumn="0" w:oddVBand="0" w:evenVBand="0" w:oddHBand="0" w:evenHBand="0" w:firstRowFirstColumn="0" w:firstRowLastColumn="0" w:lastRowFirstColumn="0" w:lastRowLastColumn="0"/>
              <w:rPr>
                <w:del w:id="621" w:author="Regina Casanova" w:date="2018-07-07T15:30:00Z"/>
              </w:rPr>
            </w:pPr>
            <w:del w:id="622" w:author="Regina Casanova" w:date="2018-07-07T15:30:00Z">
              <w:r w:rsidRPr="00BA156B" w:rsidDel="006F7425">
                <w:delText>Cualitativa - Dicotómica</w:delText>
              </w:r>
            </w:del>
          </w:p>
        </w:tc>
        <w:tc>
          <w:tcPr>
            <w:tcW w:w="1247" w:type="dxa"/>
          </w:tcPr>
          <w:p w14:paraId="4967F782" w14:textId="6068557D" w:rsidR="00041C8E" w:rsidRPr="00BA156B" w:rsidDel="006F7425" w:rsidRDefault="00EE62F8" w:rsidP="00EC3670">
            <w:pPr>
              <w:pStyle w:val="Texto"/>
              <w:cnfStyle w:val="000000000000" w:firstRow="0" w:lastRow="0" w:firstColumn="0" w:lastColumn="0" w:oddVBand="0" w:evenVBand="0" w:oddHBand="0" w:evenHBand="0" w:firstRowFirstColumn="0" w:firstRowLastColumn="0" w:lastRowFirstColumn="0" w:lastRowLastColumn="0"/>
              <w:rPr>
                <w:del w:id="623" w:author="Regina Casanova" w:date="2018-07-07T15:30:00Z"/>
              </w:rPr>
            </w:pPr>
            <w:del w:id="624" w:author="Regina Casanova" w:date="2018-07-07T15:30:00Z">
              <w:r w:rsidDel="006F7425">
                <w:delText>Sí</w:delText>
              </w:r>
              <w:r w:rsidR="00041C8E" w:rsidRPr="00BA156B" w:rsidDel="006F7425">
                <w:delText xml:space="preserve"> - No</w:delText>
              </w:r>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625" w:author="Regina Casanova" w:date="2018-07-07T15:30:00Z"/>
              </w:rPr>
              <w:pPrChange w:id="626"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627" w:author="Regina Casanova" w:date="2018-07-07T15:30:00Z">
              <w:r w:rsidRPr="00625BCC" w:rsidDel="006F7425">
                <w:delText xml:space="preserve">Guía Estructurada de Entrevista a Profundidad para usuarios finales Nº2 </w:delText>
              </w:r>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628" w:author="Regina Casanova" w:date="2018-07-07T15:30:00Z"/>
              </w:rPr>
              <w:pPrChange w:id="629"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p>
        </w:tc>
      </w:tr>
    </w:tbl>
    <w:p w14:paraId="6AF5491B" w14:textId="58FD22C8" w:rsidR="00000DBF" w:rsidRPr="00B26073" w:rsidDel="006F7425" w:rsidRDefault="00A12DD0">
      <w:pPr>
        <w:pStyle w:val="Texto"/>
        <w:rPr>
          <w:del w:id="630" w:author="Regina Casanova" w:date="2018-07-07T15:30:00Z"/>
          <w:lang w:val="es-PE"/>
        </w:rPr>
        <w:pPrChange w:id="631" w:author="Regina Casanova" w:date="2018-07-07T15:41:00Z">
          <w:pPr>
            <w:pStyle w:val="Ttulo2"/>
          </w:pPr>
        </w:pPrChange>
      </w:pPr>
      <w:bookmarkStart w:id="632" w:name="_Toc511166300"/>
      <w:del w:id="633" w:author="Regina Casanova" w:date="2018-07-07T15:30:00Z">
        <w:r w:rsidRPr="00BA156B" w:rsidDel="006F7425">
          <w:rPr>
            <w:lang w:val="es-PE"/>
          </w:rPr>
          <w:delText>Procedimientos y técnicas</w:delText>
        </w:r>
        <w:bookmarkEnd w:id="632"/>
      </w:del>
    </w:p>
    <w:p w14:paraId="5F028996" w14:textId="75B2449E" w:rsidR="0053122A" w:rsidRPr="00BA156B" w:rsidDel="006F7425" w:rsidRDefault="0053122A">
      <w:pPr>
        <w:pStyle w:val="Texto"/>
        <w:rPr>
          <w:del w:id="634" w:author="Regina Casanova" w:date="2018-07-07T15:30:00Z"/>
          <w:lang w:val="es-PE"/>
        </w:rPr>
        <w:pPrChange w:id="635" w:author="Regina Casanova" w:date="2018-07-07T15:41:00Z">
          <w:pPr>
            <w:pStyle w:val="Ttulo3"/>
            <w:numPr>
              <w:ilvl w:val="0"/>
              <w:numId w:val="6"/>
            </w:numPr>
            <w:ind w:left="1440" w:hanging="360"/>
          </w:pPr>
        </w:pPrChange>
      </w:pPr>
      <w:bookmarkStart w:id="636" w:name="_Toc511166301"/>
      <w:del w:id="637" w:author="Regina Casanova" w:date="2018-07-07T15:30:00Z">
        <w:r w:rsidRPr="00BA156B" w:rsidDel="006F7425">
          <w:rPr>
            <w:lang w:val="es-PE"/>
          </w:rPr>
          <w:delText>Investigación de usuarios</w:delText>
        </w:r>
        <w:bookmarkEnd w:id="636"/>
      </w:del>
    </w:p>
    <w:p w14:paraId="664FCF1E" w14:textId="37E3A6F7" w:rsidR="00A0375B" w:rsidRPr="00B26073" w:rsidDel="006F7425" w:rsidRDefault="00EE62F8">
      <w:pPr>
        <w:pStyle w:val="Texto"/>
        <w:rPr>
          <w:del w:id="638" w:author="Regina Casanova" w:date="2018-07-07T15:30:00Z"/>
        </w:rPr>
      </w:pPr>
      <w:del w:id="639" w:author="Regina Casanova" w:date="2018-07-07T15:30:00Z">
        <w:r w:rsidDel="006F7425">
          <w:delText>Lo primero que se realizó</w:delText>
        </w:r>
        <w:r w:rsidR="008044EE" w:rsidRPr="00BA156B" w:rsidDel="006F7425">
          <w:delText xml:space="preserve"> fue l</w:delText>
        </w:r>
        <w:r w:rsidR="0053122A" w:rsidRPr="00BA156B" w:rsidDel="006F7425">
          <w:delText>a invest</w:delText>
        </w:r>
        <w:r w:rsidR="000604D5" w:rsidRPr="00BA156B" w:rsidDel="006F7425">
          <w:delText xml:space="preserve">igación de usuarios </w:delText>
        </w:r>
        <w:r w:rsidR="00CF1D12" w:rsidDel="006F7425">
          <w:delText xml:space="preserve">que </w:delText>
        </w:r>
        <w:r w:rsidR="000604D5" w:rsidRPr="00BA156B" w:rsidDel="006F7425">
          <w:delText>se realizó</w:delText>
        </w:r>
        <w:r w:rsidR="0053122A" w:rsidRPr="00BA156B" w:rsidDel="006F7425">
          <w:delText xml:space="preserve"> mediante entrevistas a profundidad, donde se </w:delText>
        </w:r>
        <w:r w:rsidR="000604D5" w:rsidRPr="00BA156B" w:rsidDel="006F7425">
          <w:delText>entrevistó</w:delText>
        </w:r>
        <w:r w:rsidR="0053122A" w:rsidRPr="00BA156B" w:rsidDel="006F7425">
          <w:delText xml:space="preserve"> a los diversos us</w:delText>
        </w:r>
        <w:r w:rsidR="008044EE" w:rsidRPr="00BA156B" w:rsidDel="006F7425">
          <w:delText xml:space="preserve">uarios del </w:delText>
        </w:r>
      </w:del>
      <w:del w:id="640" w:author="Regina Casanova" w:date="2018-06-18T17:53:00Z">
        <w:r w:rsidR="008044EE" w:rsidRPr="00BA156B" w:rsidDel="00E94926">
          <w:delText xml:space="preserve">sistema </w:delText>
        </w:r>
      </w:del>
      <w:del w:id="641" w:author="Regina Casanova" w:date="2018-07-07T15:30:00Z">
        <w:r w:rsidR="008044EE" w:rsidRPr="00BA156B" w:rsidDel="006F7425">
          <w:delText xml:space="preserve">para poder </w:delText>
        </w:r>
        <w:r w:rsidR="0053122A" w:rsidRPr="00BA156B" w:rsidDel="006F7425">
          <w:delText xml:space="preserve">conocer principalmente cuáles </w:delText>
        </w:r>
        <w:r w:rsidR="008044EE" w:rsidRPr="00BA156B" w:rsidDel="006F7425">
          <w:delText>eran sus diversa</w:delText>
        </w:r>
        <w:r w:rsidR="0053122A" w:rsidRPr="00BA156B" w:rsidDel="006F7425">
          <w:delText xml:space="preserve">s percepciones y opiniones sobre </w:delText>
        </w:r>
        <w:r w:rsidR="008044EE" w:rsidRPr="00BA156B" w:rsidDel="006F7425">
          <w:delText>los reclamos y la propuesta d</w:delText>
        </w:r>
        <w:r w:rsidR="0053122A" w:rsidRPr="00BA156B" w:rsidDel="006F7425">
          <w:delText xml:space="preserve">el </w:delText>
        </w:r>
      </w:del>
      <w:del w:id="642" w:author="Regina Casanova" w:date="2018-06-18T17:53:00Z">
        <w:r w:rsidR="0053122A" w:rsidRPr="00BA156B" w:rsidDel="00E94926">
          <w:delText>sistema</w:delText>
        </w:r>
      </w:del>
      <w:del w:id="643" w:author="Regina Casanova" w:date="2018-07-07T15:30:00Z">
        <w:r w:rsidR="0053122A" w:rsidRPr="00BA156B" w:rsidDel="006F7425">
          <w:delText xml:space="preserve">. </w:delText>
        </w:r>
        <w:r w:rsidR="00F847EF" w:rsidRPr="00BA156B" w:rsidDel="006F7425">
          <w:delText>Para esta etapa, se consideró entrevistar al menos a 3 personas por tipo de usuario.</w:delText>
        </w:r>
      </w:del>
    </w:p>
    <w:p w14:paraId="3519A24C" w14:textId="75D9472F" w:rsidR="00BE3E2C" w:rsidRPr="00B26073" w:rsidDel="006F7425" w:rsidRDefault="00EE62F8">
      <w:pPr>
        <w:pStyle w:val="Texto"/>
        <w:rPr>
          <w:del w:id="644" w:author="Regina Casanova" w:date="2018-07-07T15:30:00Z"/>
        </w:rPr>
      </w:pPr>
      <w:del w:id="645" w:author="Regina Casanova" w:date="2018-07-07T15:30:00Z">
        <w:r w:rsidDel="006F7425">
          <w:delText>Lo segundo que se realizó</w:delText>
        </w:r>
        <w:r w:rsidR="008044EE" w:rsidRPr="00BA156B" w:rsidDel="006F7425">
          <w:delText xml:space="preserve"> fue </w:delText>
        </w:r>
        <w:r w:rsidR="00BE3E2C" w:rsidRPr="00BA156B" w:rsidDel="006F7425">
          <w:delText>el análisis de</w:delText>
        </w:r>
        <w:r w:rsidR="00CF1D12" w:rsidDel="006F7425">
          <w:delText xml:space="preserve"> las entrevistas a</w:delText>
        </w:r>
        <w:r w:rsidR="00BE3E2C" w:rsidRPr="00BA156B" w:rsidDel="006F7425">
          <w:delText xml:space="preserve"> los tres tipos de usuarios, </w:delText>
        </w:r>
        <w:r w:rsidR="008044EE" w:rsidRPr="00BA156B" w:rsidDel="006F7425">
          <w:delText xml:space="preserve">donde </w:delText>
        </w:r>
        <w:r w:rsidR="00BE3E2C" w:rsidRPr="00BA156B" w:rsidDel="006F7425">
          <w:delText xml:space="preserve">se identificaron los objetivos a cumplir dentro del nuevo </w:delText>
        </w:r>
      </w:del>
      <w:del w:id="646" w:author="Regina Casanova" w:date="2018-06-18T17:53:00Z">
        <w:r w:rsidR="00BE3E2C" w:rsidRPr="00BA156B" w:rsidDel="00E94926">
          <w:delText xml:space="preserve">sistema </w:delText>
        </w:r>
      </w:del>
      <w:del w:id="647" w:author="Regina Casanova" w:date="2018-06-18T17:31:00Z">
        <w:r w:rsidR="00BE3E2C" w:rsidRPr="00BA156B" w:rsidDel="00A63767">
          <w:delText>de</w:delText>
        </w:r>
      </w:del>
      <w:del w:id="648" w:author="Regina Casanova" w:date="2018-07-07T15:30:00Z">
        <w:r w:rsidR="00BE3E2C" w:rsidRPr="00BA156B" w:rsidDel="006F7425">
          <w:delText xml:space="preserve"> cada tipo de usu</w:delText>
        </w:r>
        <w:r w:rsidR="008044EE" w:rsidRPr="00BA156B" w:rsidDel="006F7425">
          <w:delText>ario, además de sus necesidades,</w:delText>
        </w:r>
        <w:r w:rsidR="00BE3E2C" w:rsidRPr="00BA156B" w:rsidDel="006F7425">
          <w:delText xml:space="preserve"> desafíos y limitaciones </w:delText>
        </w:r>
        <w:r w:rsidR="008044EE" w:rsidRPr="00BA156B" w:rsidDel="006F7425">
          <w:delText xml:space="preserve">propias </w:delText>
        </w:r>
        <w:r w:rsidR="00BE3E2C" w:rsidRPr="00BA156B" w:rsidDel="006F7425">
          <w:delText xml:space="preserve">que podría presentar cada tipo de usuario. </w:delText>
        </w:r>
      </w:del>
    </w:p>
    <w:p w14:paraId="33741C65" w14:textId="725266ED" w:rsidR="009609C2" w:rsidRPr="00BA156B" w:rsidDel="006F7425" w:rsidRDefault="008044EE">
      <w:pPr>
        <w:pStyle w:val="Texto"/>
        <w:rPr>
          <w:del w:id="649" w:author="Regina Casanova" w:date="2018-07-07T15:30:00Z"/>
        </w:rPr>
      </w:pPr>
      <w:del w:id="650" w:author="Regina Casanova" w:date="2018-07-07T15:30:00Z">
        <w:r w:rsidRPr="00BA156B" w:rsidDel="006F7425">
          <w:lastRenderedPageBreak/>
          <w:delText>Se hizo</w:delText>
        </w:r>
        <w:r w:rsidR="009609C2" w:rsidRPr="00BA156B" w:rsidDel="006F7425">
          <w:delText xml:space="preserve"> la lista de necesid</w:delText>
        </w:r>
        <w:r w:rsidRPr="00BA156B" w:rsidDel="006F7425">
          <w:delText>ades por cada tipo de usuario con todas las necesidades identificadas</w:delText>
        </w:r>
        <w:r w:rsidR="009609C2" w:rsidRPr="00BA156B" w:rsidDel="006F7425">
          <w:delText>. Con es</w:delText>
        </w:r>
        <w:r w:rsidRPr="00BA156B" w:rsidDel="006F7425">
          <w:delText xml:space="preserve">ta lista de necesidades </w:delText>
        </w:r>
        <w:r w:rsidR="009609C2" w:rsidRPr="00BA156B" w:rsidDel="006F7425">
          <w:delText>se crearon Historias de Usuario par</w:delText>
        </w:r>
        <w:r w:rsidRPr="00BA156B" w:rsidDel="006F7425">
          <w:delText>a cada una de estas necesidades. L</w:delText>
        </w:r>
        <w:r w:rsidR="009609C2" w:rsidRPr="00BA156B" w:rsidDel="006F7425">
          <w:delText xml:space="preserve">as historias de usuario consisten en la creación de una frase pequeña que usualmente sigue el formato de </w:delText>
        </w:r>
      </w:del>
    </w:p>
    <w:p w14:paraId="1D3F29F4" w14:textId="5CD5793E" w:rsidR="009609C2" w:rsidRPr="00B26073" w:rsidDel="006F7425" w:rsidRDefault="009609C2">
      <w:pPr>
        <w:pStyle w:val="Texto"/>
        <w:rPr>
          <w:del w:id="651" w:author="Regina Casanova" w:date="2018-07-07T15:30:00Z"/>
          <w:rStyle w:val="Referenciaintensa"/>
          <w:rFonts w:cstheme="minorBidi"/>
          <w:color w:val="auto"/>
          <w:lang w:val="es-PE"/>
        </w:rPr>
        <w:pPrChange w:id="652" w:author="Regina Casanova" w:date="2018-07-07T15:41:00Z">
          <w:pPr>
            <w:pStyle w:val="Texto"/>
            <w:jc w:val="center"/>
          </w:pPr>
        </w:pPrChange>
      </w:pPr>
      <w:del w:id="653" w:author="Regina Casanova" w:date="2018-07-07T15:30:00Z">
        <w:r w:rsidRPr="00BA156B" w:rsidDel="006F7425">
          <w:rPr>
            <w:rStyle w:val="Referenciaintensa"/>
            <w:color w:val="auto"/>
            <w:lang w:val="es-PE"/>
          </w:rPr>
          <w:delText>“Como [usuario / tipo de usuario] quiero [necesidad] para poder [objetivo]”</w:delText>
        </w:r>
      </w:del>
    </w:p>
    <w:p w14:paraId="7CE23EEF" w14:textId="18CC0E56" w:rsidR="00A04522" w:rsidRPr="00B26073" w:rsidDel="006F7425" w:rsidRDefault="00CE6C8A">
      <w:pPr>
        <w:pStyle w:val="Texto"/>
        <w:rPr>
          <w:del w:id="654" w:author="Regina Casanova" w:date="2018-07-07T15:30:00Z"/>
        </w:rPr>
      </w:pPr>
      <w:del w:id="655" w:author="Regina Casanova" w:date="2018-07-07T15:30:00Z">
        <w:r w:rsidRPr="00BA156B" w:rsidDel="006F7425">
          <w:delText>Con estas Historias de Usuario se pudo realizar la tabla de requerimientos que implicaba agregar una columna de prioridad a cada requerimiento.</w:delText>
        </w:r>
      </w:del>
    </w:p>
    <w:p w14:paraId="134F4CAC" w14:textId="73284949" w:rsidR="001C33EF" w:rsidRPr="00B26073" w:rsidDel="006F7425" w:rsidRDefault="00A04522">
      <w:pPr>
        <w:pStyle w:val="Texto"/>
        <w:rPr>
          <w:del w:id="656" w:author="Regina Casanova" w:date="2018-07-07T15:30:00Z"/>
        </w:rPr>
      </w:pPr>
      <w:del w:id="657" w:author="Regina Casanova" w:date="2018-07-07T15:30:00Z">
        <w:r w:rsidRPr="00BA156B" w:rsidDel="006F7425">
          <w:delText>Finalmente, se vio necesari</w:delText>
        </w:r>
        <w:r w:rsidR="006F45B5" w:rsidRPr="00BA156B" w:rsidDel="006F7425">
          <w:delText>a</w:delText>
        </w:r>
        <w:r w:rsidRPr="00BA156B" w:rsidDel="006F7425">
          <w:delText xml:space="preserve"> </w:delText>
        </w:r>
        <w:r w:rsidR="00CE6C8A" w:rsidRPr="00BA156B" w:rsidDel="006F7425">
          <w:delText xml:space="preserve">la </w:delText>
        </w:r>
        <w:r w:rsidR="006F45B5" w:rsidRPr="00BA156B" w:rsidDel="006F7425">
          <w:delText xml:space="preserve">modificación </w:delText>
        </w:r>
        <w:r w:rsidR="00CE6C8A" w:rsidRPr="00BA156B" w:rsidDel="006F7425">
          <w:delText>de</w:delText>
        </w:r>
        <w:r w:rsidRPr="00BA156B" w:rsidDel="006F7425">
          <w:delText xml:space="preserve"> la tabla de clasificación de reclamos </w:delText>
        </w:r>
        <w:r w:rsidR="00CE6C8A" w:rsidRPr="00BA156B" w:rsidDel="006F7425">
          <w:delText xml:space="preserve">vigente </w:delText>
        </w:r>
        <w:r w:rsidRPr="00BA156B" w:rsidDel="006F7425">
          <w:delText xml:space="preserve">debido a que </w:delText>
        </w:r>
        <w:r w:rsidR="00CE6C8A" w:rsidRPr="00BA156B" w:rsidDel="006F7425">
          <w:delText>ella</w:delText>
        </w:r>
        <w:r w:rsidRPr="00BA156B" w:rsidDel="006F7425">
          <w:delText xml:space="preserve"> es engorrosa y </w:delText>
        </w:r>
        <w:r w:rsidR="00CE6C8A" w:rsidRPr="00BA156B" w:rsidDel="006F7425">
          <w:delText>compleja</w:delText>
        </w:r>
        <w:r w:rsidRPr="00BA156B" w:rsidDel="006F7425">
          <w:delText xml:space="preserve"> para encontrar el tipo adecuado de reclamo</w:delText>
        </w:r>
        <w:r w:rsidR="00CE6C8A" w:rsidRPr="00BA156B" w:rsidDel="006F7425">
          <w:delText>. Para</w:delText>
        </w:r>
        <w:r w:rsidRPr="00BA156B" w:rsidDel="006F7425">
          <w:delText xml:space="preserve"> proponer una nueva clasificación de reclamos se utilizó una técnica de </w:delText>
        </w:r>
        <w:r w:rsidR="007A54FF" w:rsidRPr="00BA156B" w:rsidDel="006F7425">
          <w:delText>UCD</w:delText>
        </w:r>
        <w:r w:rsidRPr="00BA156B" w:rsidDel="006F7425">
          <w:delText xml:space="preserve"> llamada </w:delText>
        </w:r>
        <w:r w:rsidRPr="00F916E3" w:rsidDel="006F7425">
          <w:delText>Car</w:delText>
        </w:r>
        <w:r w:rsidR="0069599A" w:rsidRPr="00F916E3" w:rsidDel="006F7425">
          <w:delText>d Sorting</w:delText>
        </w:r>
        <w:r w:rsidR="0069599A" w:rsidRPr="00BA156B" w:rsidDel="006F7425">
          <w:delText>, técnica</w:delText>
        </w:r>
        <w:r w:rsidRPr="00BA156B" w:rsidDel="006F7425">
          <w:delText xml:space="preserve"> utilizada para diseñar o evaluar la</w:delText>
        </w:r>
        <w:r w:rsidR="0069599A" w:rsidRPr="00BA156B" w:rsidDel="006F7425">
          <w:delText xml:space="preserve"> arquitectura de la información.</w:delText>
        </w:r>
        <w:r w:rsidRPr="00BA156B" w:rsidDel="006F7425">
          <w:delText xml:space="preserve"> </w:delText>
        </w:r>
        <w:r w:rsidR="0069599A" w:rsidRPr="00BA156B" w:rsidDel="006F7425">
          <w:delText>P</w:delText>
        </w:r>
        <w:r w:rsidR="00CE6C8A" w:rsidRPr="00BA156B" w:rsidDel="006F7425">
          <w:delText>ara</w:delText>
        </w:r>
        <w:r w:rsidRPr="00BA156B" w:rsidDel="006F7425">
          <w:delText xml:space="preserve"> esta investigación en particular se utilizó la variante ‘</w:delText>
        </w:r>
        <w:r w:rsidRPr="00F916E3" w:rsidDel="006F7425">
          <w:delText>Modified Delphi</w:delText>
        </w:r>
        <w:r w:rsidRPr="00160297" w:rsidDel="006F7425">
          <w:delText>’</w:delText>
        </w:r>
        <w:r w:rsidRPr="00BA156B" w:rsidDel="006F7425">
          <w:delText xml:space="preserve"> </w:delText>
        </w:r>
        <w:r w:rsidR="00EC2BAF" w:rsidRPr="00BA156B" w:rsidDel="006F7425">
          <w:fldChar w:fldCharType="begin" w:fldLock="1"/>
        </w:r>
        <w:r w:rsidR="00D92F33" w:rsidRPr="005956FA"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BA156B" w:rsidDel="006F7425">
          <w:fldChar w:fldCharType="separate"/>
        </w:r>
        <w:r w:rsidR="00D92F33" w:rsidRPr="00D92F33" w:rsidDel="006F7425">
          <w:rPr>
            <w:noProof/>
          </w:rPr>
          <w:delText>(45)</w:delText>
        </w:r>
        <w:r w:rsidR="00EC2BAF" w:rsidRPr="00BA156B" w:rsidDel="006F7425">
          <w:fldChar w:fldCharType="end"/>
        </w:r>
        <w:r w:rsidRPr="00BA156B" w:rsidDel="006F7425">
          <w:delText xml:space="preserve"> </w:delText>
        </w:r>
        <w:r w:rsidR="00721191" w:rsidRPr="00BA156B" w:rsidDel="006F7425">
          <w:delText>que requiere menor tiempo para las entrevistas</w:delText>
        </w:r>
        <w:r w:rsidRPr="00BA156B" w:rsidDel="006F7425">
          <w:delText>.</w:delText>
        </w:r>
        <w:r w:rsidR="0069599A" w:rsidRPr="00BA156B" w:rsidDel="006F7425">
          <w:delText xml:space="preserve"> Esta técnica consiste </w:delText>
        </w:r>
        <w:r w:rsidR="002B5A61" w:rsidDel="006F7425">
          <w:delText>en entregar</w:delText>
        </w:r>
        <w:r w:rsidR="000D16CA" w:rsidRPr="00BA156B" w:rsidDel="006F7425">
          <w:delText xml:space="preserve"> tarjetas físicas o virtuales</w:delText>
        </w:r>
        <w:r w:rsidR="00F853DD" w:rsidRPr="00BA156B" w:rsidDel="006F7425">
          <w:delText xml:space="preserve"> a cada</w:delText>
        </w:r>
        <w:r w:rsidR="0069599A" w:rsidRPr="00BA156B" w:rsidDel="006F7425">
          <w:delText xml:space="preserve"> entrevistado </w:delText>
        </w:r>
        <w:r w:rsidR="00F853DD" w:rsidRPr="00BA156B" w:rsidDel="006F7425">
          <w:delText>para que las</w:delText>
        </w:r>
        <w:r w:rsidR="0069599A" w:rsidRPr="00BA156B" w:rsidDel="006F7425">
          <w:delText xml:space="preserve"> ordene </w:delText>
        </w:r>
        <w:r w:rsidR="00130A52" w:rsidRPr="00BA156B" w:rsidDel="006F7425">
          <w:delText xml:space="preserve">de forma </w:delText>
        </w:r>
        <w:r w:rsidR="00F853DD" w:rsidRPr="00BA156B"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BA156B" w:rsidDel="006F7425">
          <w:delText>Los pasos siguientes fueron realizados por una persona experta en el tema de reclamos de IPRE</w:delText>
        </w:r>
        <w:r w:rsidR="002B5A61" w:rsidDel="006F7425">
          <w:delText>SS, a esta persona se le entregó</w:delText>
        </w:r>
        <w:r w:rsidR="00717F0C" w:rsidRPr="00BA156B" w:rsidDel="006F7425">
          <w:delText xml:space="preserve"> 45 tarjetas con los tipos de reclamos anteriormente encontrados escritos y se le pidió agruparlo en la manera que viera conveniente por similitud de reclamos. A esta persona experta se le dio la </w:delText>
        </w:r>
        <w:r w:rsidR="00717F0C" w:rsidRPr="00BA156B" w:rsidDel="006F7425">
          <w:lastRenderedPageBreak/>
          <w:delText>posibilidad de separar las tarjetas que consideraba q</w:delText>
        </w:r>
        <w:r w:rsidR="002B5A61" w:rsidDel="006F7425">
          <w:delText>ue no eran un tipo de reclamo vá</w:delText>
        </w:r>
        <w:r w:rsidR="00717F0C" w:rsidRPr="00BA156B" w:rsidDel="006F7425">
          <w:delText xml:space="preserve">lido y agregar nuevos tipos de reclamos que consideraba faltantes. Luego </w:delText>
        </w:r>
        <w:r w:rsidR="002B5A61" w:rsidDel="006F7425">
          <w:delText>que la persona experta realizará</w:delText>
        </w:r>
        <w:r w:rsidR="00717F0C" w:rsidRPr="00BA156B" w:rsidDel="006F7425">
          <w:delText xml:space="preserve"> su organización y revisión de las categorías que creo, se le pidió que colocara un tí</w:delText>
        </w:r>
        <w:r w:rsidR="002B5A61" w:rsidDel="006F7425">
          <w:delText>tulo a cada categoría y revisará</w:delText>
        </w:r>
        <w:r w:rsidR="00717F0C" w:rsidRPr="00BA156B" w:rsidDel="006F7425">
          <w:delText xml:space="preserve"> los tipos de reclamos contenidos en cada categoría para poder encontrar posibles cambios en la organización. </w:delText>
        </w:r>
      </w:del>
    </w:p>
    <w:p w14:paraId="643D2BC3" w14:textId="5F4082E2" w:rsidR="0053122A" w:rsidRPr="00BA156B" w:rsidDel="006F7425" w:rsidRDefault="0053122A">
      <w:pPr>
        <w:pStyle w:val="Texto"/>
        <w:rPr>
          <w:del w:id="658" w:author="Regina Casanova" w:date="2018-07-07T15:30:00Z"/>
          <w:lang w:val="es-PE"/>
        </w:rPr>
        <w:pPrChange w:id="659" w:author="Regina Casanova" w:date="2018-07-07T15:41:00Z">
          <w:pPr>
            <w:pStyle w:val="Ttulo3"/>
            <w:numPr>
              <w:ilvl w:val="0"/>
              <w:numId w:val="6"/>
            </w:numPr>
            <w:ind w:left="1440" w:hanging="360"/>
          </w:pPr>
        </w:pPrChange>
      </w:pPr>
      <w:bookmarkStart w:id="660" w:name="_Toc511166302"/>
      <w:del w:id="661" w:author="Regina Casanova" w:date="2018-07-07T15:30:00Z">
        <w:r w:rsidRPr="00BA156B" w:rsidDel="006F7425">
          <w:rPr>
            <w:lang w:val="es-PE"/>
          </w:rPr>
          <w:delText>Diseño y Prototipado</w:delText>
        </w:r>
        <w:bookmarkEnd w:id="660"/>
      </w:del>
    </w:p>
    <w:p w14:paraId="2D95C735" w14:textId="11BA983B" w:rsidR="008E130E" w:rsidRPr="00BA156B" w:rsidDel="006F7425" w:rsidRDefault="00AD6104">
      <w:pPr>
        <w:pStyle w:val="Texto"/>
        <w:rPr>
          <w:del w:id="662" w:author="Regina Casanova" w:date="2018-07-07T15:30:00Z"/>
        </w:rPr>
      </w:pPr>
      <w:del w:id="663" w:author="Regina Casanova" w:date="2018-07-07T15:30:00Z">
        <w:r w:rsidRPr="00BA156B" w:rsidDel="006F7425">
          <w:delText>Con los objetivos y requerimientos hechos por tipo de usuario</w:delText>
        </w:r>
        <w:r w:rsidR="00F631C4" w:rsidRPr="00BA156B" w:rsidDel="006F7425">
          <w:delText>, se hicieron</w:delText>
        </w:r>
        <w:r w:rsidR="0053122A" w:rsidRPr="00BA156B" w:rsidDel="006F7425">
          <w:delText xml:space="preserve"> diversos </w:delText>
        </w:r>
        <w:r w:rsidR="0053122A" w:rsidRPr="00F916E3" w:rsidDel="006F7425">
          <w:delText>wireframes</w:delText>
        </w:r>
        <w:r w:rsidR="0053122A" w:rsidRPr="00BA156B" w:rsidDel="006F7425">
          <w:delText xml:space="preserve"> en </w:delText>
        </w:r>
        <w:r w:rsidRPr="00BA156B" w:rsidDel="006F7425">
          <w:delText xml:space="preserve">lápiz y </w:delText>
        </w:r>
        <w:r w:rsidR="0053122A" w:rsidRPr="00BA156B" w:rsidDel="006F7425">
          <w:delText xml:space="preserve">papel </w:delText>
        </w:r>
        <w:r w:rsidRPr="00BA156B" w:rsidDel="006F7425">
          <w:delText>con posibles bocetos de cada p</w:delText>
        </w:r>
        <w:r w:rsidR="003C6FC8" w:rsidDel="006F7425">
          <w:delText>a</w:delText>
        </w:r>
      </w:del>
      <w:del w:id="664" w:author="Regina Casanova" w:date="2018-06-18T23:45:00Z">
        <w:r w:rsidRPr="00BA156B" w:rsidDel="003C6FC8">
          <w:delText>á</w:delText>
        </w:r>
      </w:del>
      <w:del w:id="665" w:author="Regina Casanova" w:date="2018-07-07T15:30:00Z">
        <w:r w:rsidR="003C6FC8" w:rsidDel="006F7425">
          <w:delText>ntalla</w:delText>
        </w:r>
      </w:del>
      <w:del w:id="666" w:author="Regina Casanova" w:date="2018-06-18T23:45:00Z">
        <w:r w:rsidRPr="00BA156B" w:rsidDel="003C6FC8">
          <w:delText>gina</w:delText>
        </w:r>
      </w:del>
      <w:del w:id="667" w:author="Regina Casanova" w:date="2018-07-07T15:30:00Z">
        <w:r w:rsidRPr="00BA156B" w:rsidDel="006F7425">
          <w:delText xml:space="preserve"> del </w:delText>
        </w:r>
      </w:del>
      <w:del w:id="668" w:author="Regina Casanova" w:date="2018-06-18T17:53:00Z">
        <w:r w:rsidRPr="00BA156B" w:rsidDel="00E94926">
          <w:delText>sistema</w:delText>
        </w:r>
      </w:del>
      <w:del w:id="669" w:author="Regina Casanova" w:date="2018-07-07T15:30:00Z">
        <w:r w:rsidRPr="00BA156B" w:rsidDel="006F7425">
          <w:delText>, sus elementos y ubicación</w:delText>
        </w:r>
        <w:r w:rsidR="00F631C4" w:rsidRPr="00BA156B" w:rsidDel="006F7425">
          <w:delText xml:space="preserve">. </w:delText>
        </w:r>
        <w:r w:rsidR="00766B86" w:rsidRPr="00BA156B" w:rsidDel="006F7425">
          <w:delText>La ventaja de realizar estos bocetos en lápiz y papel es que permite hacer cambios de forma muy rápida y poder añadir elementos adicionales necesarios mientras que la idea fue mejorando a lo largo de la creación de estos bocetos.</w:delText>
        </w:r>
      </w:del>
    </w:p>
    <w:p w14:paraId="5C9E06E9" w14:textId="16D08131" w:rsidR="008E130E" w:rsidRPr="00BA156B" w:rsidDel="006F7425" w:rsidRDefault="00F631C4">
      <w:pPr>
        <w:pStyle w:val="Texto"/>
        <w:rPr>
          <w:del w:id="670" w:author="Regina Casanova" w:date="2018-07-07T15:30:00Z"/>
        </w:rPr>
      </w:pPr>
      <w:del w:id="671" w:author="Regina Casanova" w:date="2018-07-07T15:30:00Z">
        <w:r w:rsidRPr="00BA156B" w:rsidDel="006F7425">
          <w:delText xml:space="preserve">Con estos </w:delText>
        </w:r>
        <w:r w:rsidRPr="00F916E3" w:rsidDel="006F7425">
          <w:delText>wireframes</w:delText>
        </w:r>
        <w:r w:rsidRPr="00BA156B" w:rsidDel="006F7425">
          <w:delText xml:space="preserve"> se determinó</w:delText>
        </w:r>
        <w:r w:rsidR="0053122A" w:rsidRPr="00BA156B" w:rsidDel="006F7425">
          <w:delText xml:space="preserve"> cuál</w:delText>
        </w:r>
        <w:r w:rsidR="00062156" w:rsidRPr="00BA156B" w:rsidDel="006F7425">
          <w:delText xml:space="preserve"> era</w:delText>
        </w:r>
        <w:r w:rsidR="00AD6104" w:rsidRPr="00BA156B" w:rsidDel="006F7425">
          <w:delText xml:space="preserve"> el boceto </w:delText>
        </w:r>
        <w:r w:rsidR="00062156" w:rsidRPr="00BA156B" w:rsidDel="006F7425">
          <w:delText>a prototipar con el que los diversos tipos de usuarios pudieran cumplir sus tareas.</w:delText>
        </w:r>
        <w:r w:rsidR="004A534F" w:rsidRPr="00BA156B" w:rsidDel="006F7425">
          <w:delText xml:space="preserve"> Una vez se tuvieron los </w:delText>
        </w:r>
        <w:r w:rsidR="004A534F" w:rsidRPr="00F916E3" w:rsidDel="006F7425">
          <w:delText>wireframes</w:delText>
        </w:r>
        <w:r w:rsidR="004A534F" w:rsidRPr="00BA156B" w:rsidDel="006F7425">
          <w:delText xml:space="preserve">, se hicieron los </w:delText>
        </w:r>
        <w:r w:rsidR="00AD6104" w:rsidRPr="00BA156B" w:rsidDel="006F7425">
          <w:delText>prototipos</w:delText>
        </w:r>
        <w:r w:rsidR="004A534F" w:rsidRPr="00BA156B" w:rsidDel="006F7425">
          <w:delText xml:space="preserve"> utilizando el software Axure RP </w:delText>
        </w:r>
        <w:r w:rsidR="0066664C" w:rsidRPr="00BA156B" w:rsidDel="006F7425">
          <w:delText>v</w:delText>
        </w:r>
        <w:r w:rsidR="004A534F" w:rsidRPr="00BA156B" w:rsidDel="006F7425">
          <w:delText>8</w:delText>
        </w:r>
        <w:r w:rsidR="00172054" w:rsidRPr="00BA156B" w:rsidDel="006F7425">
          <w:delText xml:space="preserve"> </w:delText>
        </w:r>
        <w:r w:rsidR="0066664C" w:rsidRPr="00BA156B" w:rsidDel="006F7425">
          <w:delText>(</w:delText>
        </w:r>
        <w:r w:rsidR="00C60E77" w:rsidRPr="00BA156B" w:rsidDel="006F7425">
          <w:delText xml:space="preserve">Axure </w:delText>
        </w:r>
        <w:r w:rsidR="00C60E77" w:rsidRPr="00F916E3" w:rsidDel="006F7425">
          <w:delText>Software Solutions</w:delText>
        </w:r>
        <w:r w:rsidR="00C60E77" w:rsidRPr="00BA156B" w:rsidDel="006F7425">
          <w:delText>, San Diego</w:delText>
        </w:r>
        <w:r w:rsidR="0066664C" w:rsidRPr="00BA156B" w:rsidDel="006F7425">
          <w:delText>, CA</w:delText>
        </w:r>
        <w:r w:rsidR="00B137E1" w:rsidRPr="00BA156B" w:rsidDel="006F7425">
          <w:delText xml:space="preserve"> b</w:delText>
        </w:r>
        <w:r w:rsidR="00C60E77" w:rsidRPr="00BA156B" w:rsidDel="006F7425">
          <w:delText xml:space="preserve">ajo la licencia completa de </w:delText>
        </w:r>
        <w:r w:rsidR="0066664C" w:rsidRPr="00BA156B" w:rsidDel="006F7425">
          <w:delText xml:space="preserve">Mg. </w:delText>
        </w:r>
        <w:r w:rsidR="00C60E77" w:rsidRPr="00BA156B" w:rsidDel="006F7425">
          <w:delText>Miguel Coloma</w:delText>
        </w:r>
        <w:r w:rsidR="009F4AF1" w:rsidRPr="00BA156B" w:rsidDel="006F7425">
          <w:delText>).</w:delText>
        </w:r>
        <w:r w:rsidR="00AD6104" w:rsidRPr="00BA156B" w:rsidDel="006F7425">
          <w:delText xml:space="preserve"> </w:delText>
        </w:r>
        <w:r w:rsidR="009F4AF1" w:rsidRPr="00BA156B" w:rsidDel="006F7425">
          <w:delText>S</w:delText>
        </w:r>
        <w:r w:rsidR="00AD6104" w:rsidRPr="00BA156B" w:rsidDel="006F7425">
          <w:delText>e eligió este software ya que permit</w:delText>
        </w:r>
        <w:r w:rsidR="009A4B92" w:rsidRPr="00BA156B" w:rsidDel="006F7425">
          <w:delText>í</w:delText>
        </w:r>
        <w:r w:rsidR="00AD6104" w:rsidRPr="00BA156B" w:rsidDel="006F7425">
          <w:delText>a dar funcionalidad a estos prototipos</w:delText>
        </w:r>
        <w:r w:rsidR="00172054" w:rsidRPr="00BA156B" w:rsidDel="006F7425">
          <w:delText xml:space="preserve">. </w:delText>
        </w:r>
        <w:r w:rsidR="00AD6104" w:rsidRPr="00BA156B" w:rsidDel="006F7425">
          <w:delText>Con estos</w:delText>
        </w:r>
        <w:r w:rsidR="00172054" w:rsidRPr="00BA156B" w:rsidDel="006F7425">
          <w:delText xml:space="preserve"> prototipos funcionales</w:delText>
        </w:r>
        <w:r w:rsidR="00AD6104" w:rsidRPr="00BA156B" w:rsidDel="006F7425">
          <w:delText>, se podrían</w:delText>
        </w:r>
        <w:r w:rsidR="00172054" w:rsidRPr="00BA156B" w:rsidDel="006F7425">
          <w:delText xml:space="preserve"> fácilmente probar para identific</w:delText>
        </w:r>
        <w:r w:rsidR="00AD6104" w:rsidRPr="00BA156B" w:rsidDel="006F7425">
          <w:delText>ar posibles mejoras y errores en el</w:delText>
        </w:r>
        <w:r w:rsidR="00172054" w:rsidRPr="00BA156B" w:rsidDel="006F7425">
          <w:delText xml:space="preserve"> diseño.</w:delText>
        </w:r>
      </w:del>
    </w:p>
    <w:p w14:paraId="71067A37" w14:textId="4A837527" w:rsidR="00766B86" w:rsidRPr="00B26073" w:rsidDel="006F7425" w:rsidRDefault="00AD6104">
      <w:pPr>
        <w:pStyle w:val="Texto"/>
        <w:rPr>
          <w:del w:id="672" w:author="Regina Casanova" w:date="2018-07-07T15:30:00Z"/>
        </w:rPr>
      </w:pPr>
      <w:del w:id="673" w:author="Regina Casanova" w:date="2018-07-07T15:30:00Z">
        <w:r w:rsidRPr="00BA156B" w:rsidDel="006F7425">
          <w:delText xml:space="preserve">Estos </w:delText>
        </w:r>
        <w:r w:rsidR="00172054" w:rsidRPr="00BA156B" w:rsidDel="006F7425">
          <w:delText>prototipo</w:delText>
        </w:r>
        <w:r w:rsidRPr="00BA156B" w:rsidDel="006F7425">
          <w:delText>s</w:delText>
        </w:r>
        <w:r w:rsidR="00172054" w:rsidRPr="00BA156B" w:rsidDel="006F7425">
          <w:delText xml:space="preserve"> </w:delText>
        </w:r>
        <w:r w:rsidRPr="00BA156B" w:rsidDel="006F7425">
          <w:delText>no contaban con mucho detalle gráfico. Esto se hizo adrede para que</w:delText>
        </w:r>
        <w:r w:rsidR="00172054" w:rsidRPr="00BA156B" w:rsidDel="006F7425">
          <w:delText xml:space="preserve"> durante las </w:delText>
        </w:r>
        <w:r w:rsidR="002B5A61" w:rsidDel="006F7425">
          <w:delText>pruebas los usuarios se enfocará</w:delText>
        </w:r>
        <w:r w:rsidR="00172054" w:rsidRPr="00BA156B" w:rsidDel="006F7425">
          <w:delText xml:space="preserve">n en la funcionalidad del </w:delText>
        </w:r>
      </w:del>
      <w:del w:id="674" w:author="Regina Casanova" w:date="2018-06-18T17:53:00Z">
        <w:r w:rsidR="00172054" w:rsidRPr="00BA156B" w:rsidDel="00E94926">
          <w:delText xml:space="preserve">sistema </w:delText>
        </w:r>
      </w:del>
      <w:del w:id="675" w:author="Regina Casanova" w:date="2018-07-07T15:30:00Z">
        <w:r w:rsidR="00172054" w:rsidRPr="00BA156B" w:rsidDel="006F7425">
          <w:delText>planteado y no en detalles estéticos de él.</w:delText>
        </w:r>
      </w:del>
    </w:p>
    <w:p w14:paraId="208B7536" w14:textId="30B5A98C" w:rsidR="0053122A" w:rsidRPr="00BA156B" w:rsidDel="006F7425" w:rsidRDefault="0053122A">
      <w:pPr>
        <w:pStyle w:val="Texto"/>
        <w:rPr>
          <w:del w:id="676" w:author="Regina Casanova" w:date="2018-07-07T15:30:00Z"/>
          <w:lang w:val="es-PE"/>
        </w:rPr>
        <w:pPrChange w:id="677" w:author="Regina Casanova" w:date="2018-07-07T15:41:00Z">
          <w:pPr>
            <w:pStyle w:val="Ttulo3"/>
            <w:numPr>
              <w:ilvl w:val="0"/>
              <w:numId w:val="6"/>
            </w:numPr>
            <w:ind w:left="1440" w:hanging="360"/>
          </w:pPr>
        </w:pPrChange>
      </w:pPr>
      <w:bookmarkStart w:id="678" w:name="_Toc511166303"/>
      <w:del w:id="679" w:author="Regina Casanova" w:date="2018-07-07T15:30:00Z">
        <w:r w:rsidRPr="00BA156B" w:rsidDel="006F7425">
          <w:rPr>
            <w:lang w:val="es-PE"/>
          </w:rPr>
          <w:lastRenderedPageBreak/>
          <w:delText>Pruebas de Usuario</w:delText>
        </w:r>
        <w:bookmarkEnd w:id="678"/>
      </w:del>
    </w:p>
    <w:p w14:paraId="57EA6C02" w14:textId="77E55465" w:rsidR="0053122A" w:rsidRPr="00B26073" w:rsidDel="006F7425" w:rsidRDefault="0053122A">
      <w:pPr>
        <w:pStyle w:val="Texto"/>
        <w:rPr>
          <w:del w:id="680" w:author="Regina Casanova" w:date="2018-07-07T15:30:00Z"/>
        </w:rPr>
      </w:pPr>
      <w:del w:id="681" w:author="Regina Casanova" w:date="2018-07-07T15:30:00Z">
        <w:r w:rsidRPr="00BA156B" w:rsidDel="006F7425">
          <w:delText xml:space="preserve">Se </w:delText>
        </w:r>
        <w:r w:rsidR="0069089C" w:rsidRPr="00BA156B" w:rsidDel="006F7425">
          <w:delText>realizaron</w:delText>
        </w:r>
        <w:r w:rsidRPr="00BA156B" w:rsidDel="006F7425">
          <w:delText xml:space="preserve"> evaluaciones </w:delText>
        </w:r>
        <w:r w:rsidR="006E2813" w:rsidRPr="00BA156B" w:rsidDel="006F7425">
          <w:delText>con</w:delText>
        </w:r>
        <w:r w:rsidR="008E38F2" w:rsidRPr="00BA156B" w:rsidDel="006F7425">
          <w:delText xml:space="preserve"> todos</w:delText>
        </w:r>
        <w:r w:rsidR="006E2813" w:rsidRPr="00BA156B" w:rsidDel="006F7425">
          <w:delText xml:space="preserve"> los </w:delText>
        </w:r>
        <w:r w:rsidR="008E38F2" w:rsidRPr="00BA156B" w:rsidDel="006F7425">
          <w:delText xml:space="preserve">tipos de </w:delText>
        </w:r>
        <w:r w:rsidR="006E2813" w:rsidRPr="00BA156B" w:rsidDel="006F7425">
          <w:delText xml:space="preserve">usuarios donde se enfocó </w:delText>
        </w:r>
        <w:r w:rsidRPr="00BA156B" w:rsidDel="006F7425">
          <w:delText>lo siguiente:</w:delText>
        </w:r>
      </w:del>
    </w:p>
    <w:p w14:paraId="2D888DDC" w14:textId="673C8C48" w:rsidR="00B26073" w:rsidRPr="00B26073" w:rsidDel="006F7425" w:rsidRDefault="0053122A">
      <w:pPr>
        <w:pStyle w:val="Texto"/>
        <w:rPr>
          <w:del w:id="682" w:author="Regina Casanova" w:date="2018-07-07T15:30:00Z"/>
          <w:lang w:val="es-PE"/>
        </w:rPr>
        <w:pPrChange w:id="683" w:author="Regina Casanova" w:date="2018-07-07T15:41:00Z">
          <w:pPr>
            <w:pStyle w:val="Ttulo4"/>
            <w:numPr>
              <w:numId w:val="29"/>
            </w:numPr>
          </w:pPr>
        </w:pPrChange>
      </w:pPr>
      <w:del w:id="684" w:author="Regina Casanova" w:date="2018-07-07T15:30:00Z">
        <w:r w:rsidRPr="00B26073" w:rsidDel="006F7425">
          <w:rPr>
            <w:lang w:val="es-PE"/>
          </w:rPr>
          <w:delText>R</w:delText>
        </w:r>
        <w:r w:rsidR="00FB7003" w:rsidRPr="00B26073" w:rsidDel="006F7425">
          <w:rPr>
            <w:lang w:val="es-PE"/>
          </w:rPr>
          <w:delText xml:space="preserve">esolución de tareas: </w:delText>
        </w:r>
      </w:del>
    </w:p>
    <w:p w14:paraId="0FC56170" w14:textId="59C1A077" w:rsidR="00BE7297" w:rsidRPr="00B26073" w:rsidDel="006F7425" w:rsidRDefault="00FB7003">
      <w:pPr>
        <w:pStyle w:val="Texto"/>
        <w:rPr>
          <w:del w:id="685" w:author="Regina Casanova" w:date="2018-07-07T15:30:00Z"/>
        </w:rPr>
      </w:pPr>
      <w:del w:id="686" w:author="Regina Casanova" w:date="2018-07-07T15:30:00Z">
        <w:r w:rsidRPr="00B26073" w:rsidDel="006F7425">
          <w:delText>Se definieron</w:delText>
        </w:r>
        <w:r w:rsidR="0053122A" w:rsidRPr="00B26073" w:rsidDel="006F7425">
          <w:delText xml:space="preserve"> tarea</w:delText>
        </w:r>
        <w:r w:rsidRPr="00B26073" w:rsidDel="006F7425">
          <w:delText>s</w:delText>
        </w:r>
        <w:r w:rsidR="0053122A" w:rsidRPr="00B26073" w:rsidDel="006F7425">
          <w:delText xml:space="preserve"> específica</w:delText>
        </w:r>
        <w:r w:rsidRPr="00B26073" w:rsidDel="006F7425">
          <w:delText>s</w:delText>
        </w:r>
        <w:r w:rsidR="0053122A" w:rsidRPr="00B26073" w:rsidDel="006F7425">
          <w:delText xml:space="preserve"> por cada </w:delText>
        </w:r>
        <w:r w:rsidRPr="00B26073" w:rsidDel="006F7425">
          <w:delText>tipo de usuario y se observó la</w:delText>
        </w:r>
        <w:r w:rsidR="00172054" w:rsidRPr="00B26073" w:rsidDel="006F7425">
          <w:delText xml:space="preserve"> forma de</w:delText>
        </w:r>
        <w:r w:rsidRPr="00B26073" w:rsidDel="006F7425">
          <w:delText xml:space="preserve"> realización de ella</w:delText>
        </w:r>
        <w:r w:rsidR="00172054" w:rsidRPr="00B26073" w:rsidDel="006F7425">
          <w:delText xml:space="preserve"> por los usuarios</w:delText>
        </w:r>
        <w:r w:rsidRPr="00B26073" w:rsidDel="006F7425">
          <w:delText>. Con esto se determinó</w:delText>
        </w:r>
        <w:r w:rsidR="0053122A" w:rsidRPr="00B26073" w:rsidDel="006F7425">
          <w:delText xml:space="preserve"> </w:delText>
        </w:r>
        <w:r w:rsidRPr="00B26073" w:rsidDel="006F7425">
          <w:delText xml:space="preserve">si el </w:delText>
        </w:r>
      </w:del>
      <w:del w:id="687" w:author="Regina Casanova" w:date="2018-06-18T17:53:00Z">
        <w:r w:rsidRPr="00B26073" w:rsidDel="00E94926">
          <w:delText xml:space="preserve">sistema </w:delText>
        </w:r>
      </w:del>
      <w:del w:id="688" w:author="Regina Casanova" w:date="2018-07-07T15:30:00Z">
        <w:r w:rsidRPr="00B26073" w:rsidDel="006F7425">
          <w:delText xml:space="preserve">funciona de la forma </w:delText>
        </w:r>
        <w:r w:rsidR="000E6EA6" w:rsidRPr="00B26073" w:rsidDel="006F7425">
          <w:delText>que</w:delText>
        </w:r>
        <w:r w:rsidRPr="00B26073" w:rsidDel="006F7425">
          <w:delText xml:space="preserve"> el </w:delText>
        </w:r>
        <w:r w:rsidR="00CF1D12" w:rsidDel="006F7425">
          <w:delText>investigador</w:delText>
        </w:r>
        <w:r w:rsidRPr="00B26073" w:rsidDel="006F7425">
          <w:delText xml:space="preserve"> esperaba que funcion</w:delText>
        </w:r>
        <w:r w:rsidR="000E6EA6" w:rsidRPr="00B26073" w:rsidDel="006F7425">
          <w:delText>e</w:delText>
        </w:r>
        <w:r w:rsidR="0053122A" w:rsidRPr="00B26073" w:rsidDel="006F7425">
          <w:delText>.</w:delText>
        </w:r>
      </w:del>
    </w:p>
    <w:p w14:paraId="3AFF40B4" w14:textId="6124BD6B" w:rsidR="00B26073" w:rsidDel="006F7425" w:rsidRDefault="00D9167B">
      <w:pPr>
        <w:pStyle w:val="Texto"/>
        <w:rPr>
          <w:del w:id="689" w:author="Regina Casanova" w:date="2018-07-07T15:30:00Z"/>
          <w:lang w:val="es-PE"/>
        </w:rPr>
        <w:pPrChange w:id="690" w:author="Regina Casanova" w:date="2018-07-07T15:41:00Z">
          <w:pPr>
            <w:pStyle w:val="Ttulo4"/>
          </w:pPr>
        </w:pPrChange>
      </w:pPr>
      <w:del w:id="691" w:author="Regina Casanova" w:date="2018-07-07T15:30:00Z">
        <w:r w:rsidRPr="00BA156B" w:rsidDel="006F7425">
          <w:rPr>
            <w:lang w:val="es-PE"/>
          </w:rPr>
          <w:delText>Comprensión de la interfaz gráfica</w:delText>
        </w:r>
        <w:r w:rsidR="00FB7003" w:rsidRPr="00BA156B" w:rsidDel="006F7425">
          <w:rPr>
            <w:lang w:val="es-PE"/>
          </w:rPr>
          <w:delText xml:space="preserve">: </w:delText>
        </w:r>
      </w:del>
    </w:p>
    <w:p w14:paraId="4E3D5823" w14:textId="4623355C" w:rsidR="00E340D1" w:rsidRPr="00B26073" w:rsidDel="006F7425" w:rsidRDefault="00B075F0">
      <w:pPr>
        <w:pStyle w:val="Texto"/>
        <w:rPr>
          <w:del w:id="692" w:author="Regina Casanova" w:date="2018-07-07T15:30:00Z"/>
        </w:rPr>
      </w:pPr>
      <w:del w:id="693" w:author="Regina Casanova" w:date="2018-07-07T15:30:00Z">
        <w:r w:rsidRPr="00B26073" w:rsidDel="006F7425">
          <w:delText xml:space="preserve">Para esto </w:delText>
        </w:r>
        <w:r w:rsidR="00FB7003" w:rsidRPr="00B26073" w:rsidDel="006F7425">
          <w:delText xml:space="preserve">se </w:delText>
        </w:r>
        <w:r w:rsidR="00BE7297" w:rsidRPr="00B26073" w:rsidDel="006F7425">
          <w:delText>utilizó</w:delText>
        </w:r>
        <w:r w:rsidR="005854B4" w:rsidRPr="00B26073" w:rsidDel="006F7425">
          <w:delText xml:space="preserve"> el método ‘</w:delText>
        </w:r>
        <w:r w:rsidR="005854B4" w:rsidRPr="00F916E3" w:rsidDel="006F7425">
          <w:delText>Think-Aloud’</w:delText>
        </w:r>
        <w:r w:rsidR="005854B4" w:rsidRPr="00B26073" w:rsidDel="006F7425">
          <w:delText xml:space="preserve">. Esto consiste en pedirle </w:delText>
        </w:r>
        <w:r w:rsidR="00FB7003" w:rsidRPr="00B26073" w:rsidDel="006F7425">
          <w:delText>a</w:delText>
        </w:r>
      </w:del>
      <w:del w:id="694" w:author="Regina Casanova" w:date="2018-06-15T15:59:00Z">
        <w:r w:rsidR="00FB7003" w:rsidRPr="00B26073" w:rsidDel="00A77F4C">
          <w:delText>l</w:delText>
        </w:r>
      </w:del>
      <w:del w:id="695" w:author="Regina Casanova" w:date="2018-07-07T15:30:00Z">
        <w:r w:rsidR="00FB7003" w:rsidRPr="00B26073" w:rsidDel="006F7425">
          <w:delText xml:space="preserve"> usuario que comentara en voz alta lo que iba viendo </w:delText>
        </w:r>
        <w:r w:rsidR="00842F17" w:rsidRPr="00B26073" w:rsidDel="006F7425">
          <w:delText>y lo que iba entendiendo del</w:delText>
        </w:r>
        <w:r w:rsidR="00FB7003" w:rsidRPr="00B26073" w:rsidDel="006F7425">
          <w:delText xml:space="preserve"> </w:delText>
        </w:r>
      </w:del>
      <w:del w:id="696" w:author="Regina Casanova" w:date="2018-06-18T17:53:00Z">
        <w:r w:rsidR="00842F17" w:rsidRPr="00B26073" w:rsidDel="00E94926">
          <w:delText>sistema</w:delText>
        </w:r>
      </w:del>
      <w:del w:id="697" w:author="Regina Casanova" w:date="2018-07-07T15:30:00Z">
        <w:r w:rsidR="00FB7003" w:rsidRPr="00B26073" w:rsidDel="006F7425">
          <w:delText>. Con esto se determinó</w:delText>
        </w:r>
        <w:r w:rsidR="00BE7297" w:rsidRPr="00B26073" w:rsidDel="006F7425">
          <w:delText xml:space="preserve"> si el usuario entendía fácilmente el propósito que cumplía cada pantalla del </w:delText>
        </w:r>
      </w:del>
      <w:del w:id="698" w:author="Regina Casanova" w:date="2018-06-18T17:53:00Z">
        <w:r w:rsidR="00BE7297" w:rsidRPr="00B26073" w:rsidDel="00E94926">
          <w:delText>sistema</w:delText>
        </w:r>
      </w:del>
      <w:del w:id="699" w:author="Regina Casanova" w:date="2018-07-07T15:30:00Z">
        <w:r w:rsidR="00FB7003" w:rsidRPr="00B26073" w:rsidDel="006F7425">
          <w:delText xml:space="preserve">. </w:delText>
        </w:r>
      </w:del>
    </w:p>
    <w:p w14:paraId="013B9FB1" w14:textId="491D83AB" w:rsidR="00DB066D" w:rsidRPr="00B26073" w:rsidDel="006F7425" w:rsidRDefault="00E340D1">
      <w:pPr>
        <w:pStyle w:val="Texto"/>
        <w:rPr>
          <w:del w:id="700" w:author="Regina Casanova" w:date="2018-07-07T15:30:00Z"/>
        </w:rPr>
      </w:pPr>
      <w:del w:id="701" w:author="Regina Casanova" w:date="2018-07-07T15:30:00Z">
        <w:r w:rsidRPr="00BA156B" w:rsidDel="006F7425">
          <w:delText xml:space="preserve">A cada usuario se </w:delText>
        </w:r>
        <w:r w:rsidR="000D16CA" w:rsidRPr="00BA156B" w:rsidDel="006F7425">
          <w:delText>le</w:delText>
        </w:r>
        <w:r w:rsidRPr="00BA156B" w:rsidDel="006F7425">
          <w:delText xml:space="preserve"> dio una versión específica del prototipo que permitía acceso a las pantallas disponibles según su tipo de usuario. A cada uno se le pidi</w:delText>
        </w:r>
        <w:r w:rsidR="008B0D80" w:rsidRPr="00BA156B" w:rsidDel="006F7425">
          <w:delText>ó que realizara tareas planteadas</w:delText>
        </w:r>
        <w:r w:rsidRPr="00BA156B" w:rsidDel="006F7425">
          <w:delText xml:space="preserve"> y que comentara en voz alta lo que iban viendo en cada pantalla, incluyendo lo que les parecía interesante, confuso y las sugerencias que se les ocurría. </w:delText>
        </w:r>
        <w:r w:rsidR="001508B6" w:rsidRPr="00BA156B"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del>
    </w:p>
    <w:p w14:paraId="684CAD61" w14:textId="104B7FC5" w:rsidR="00BC16E5" w:rsidRPr="00B26073" w:rsidDel="006F7425" w:rsidRDefault="00296153">
      <w:pPr>
        <w:pStyle w:val="Texto"/>
        <w:rPr>
          <w:del w:id="702" w:author="Regina Casanova" w:date="2018-07-07T15:30:00Z"/>
        </w:rPr>
      </w:pPr>
      <w:del w:id="703" w:author="Regina Casanova" w:date="2018-07-07T15:30:00Z">
        <w:r w:rsidRPr="00BA156B" w:rsidDel="006F7425">
          <w:lastRenderedPageBreak/>
          <w:delText>Se utilizó la página web</w:delText>
        </w:r>
        <w:r w:rsidR="00BE0437" w:rsidRPr="00BA156B" w:rsidDel="006F7425">
          <w:delText xml:space="preserve"> ShowMore</w:delText>
        </w:r>
        <w:r w:rsidR="000635A6" w:rsidRPr="00BA156B" w:rsidDel="006F7425">
          <w:delText xml:space="preserve"> </w:delText>
        </w:r>
        <w:r w:rsidR="00EC2BAF" w:rsidRPr="00BA156B" w:rsidDel="006F7425">
          <w:fldChar w:fldCharType="begin" w:fldLock="1"/>
        </w:r>
        <w:r w:rsidR="00D92F3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BA156B" w:rsidDel="006F7425">
          <w:fldChar w:fldCharType="separate"/>
        </w:r>
        <w:r w:rsidR="00D92F33" w:rsidRPr="00D92F33" w:rsidDel="006F7425">
          <w:rPr>
            <w:noProof/>
          </w:rPr>
          <w:delText>(46)</w:delText>
        </w:r>
        <w:r w:rsidR="00EC2BAF" w:rsidRPr="00BA156B" w:rsidDel="006F7425">
          <w:fldChar w:fldCharType="end"/>
        </w:r>
        <w:r w:rsidR="00BE0437" w:rsidRPr="00BA156B" w:rsidDel="006F7425">
          <w:delText xml:space="preserve"> </w:delText>
        </w:r>
        <w:r w:rsidR="00F93763" w:rsidRPr="00BA156B" w:rsidDel="006F7425">
          <w:delText xml:space="preserve">producido por la empresa ShowMore con sede en Hong Kong </w:delText>
        </w:r>
        <w:r w:rsidR="00BE0437" w:rsidRPr="00BA156B" w:rsidDel="006F7425">
          <w:delText xml:space="preserve">que permitía grabar la pantalla de la computadora y grabar lo que iba comentando la persona mediante el micrófono. </w:delText>
        </w:r>
        <w:r w:rsidR="005854B4" w:rsidRPr="00BA156B" w:rsidDel="006F7425">
          <w:delText>Terminadas las pruebas, se observaba la grabación y se</w:delText>
        </w:r>
        <w:r w:rsidR="00BE0437" w:rsidRPr="00BA156B" w:rsidDel="006F7425">
          <w:delText xml:space="preserve"> anotaban los resultados</w:delText>
        </w:r>
        <w:r w:rsidRPr="00BA156B" w:rsidDel="006F7425">
          <w:delText xml:space="preserve"> más importantes dentro de una hoja de c</w:delText>
        </w:r>
        <w:r w:rsidR="00BE0437" w:rsidRPr="00BA156B" w:rsidDel="006F7425">
          <w:delText xml:space="preserve">álculo de Excel, de esta forma se podía dar una mirada rápida a los datos que se iban recopilando de todas las </w:delText>
        </w:r>
        <w:r w:rsidR="005854B4" w:rsidRPr="00BA156B" w:rsidDel="006F7425">
          <w:delText>pruebas</w:delText>
        </w:r>
        <w:r w:rsidR="00BE0437" w:rsidRPr="00BA156B" w:rsidDel="006F7425">
          <w:delText>.</w:delText>
        </w:r>
      </w:del>
    </w:p>
    <w:p w14:paraId="186DB3C2" w14:textId="40EE1720" w:rsidR="003F2CA5" w:rsidRPr="00B26073" w:rsidRDefault="00A12DD0" w:rsidP="005956FA">
      <w:pPr>
        <w:pStyle w:val="Ttulo2"/>
      </w:pPr>
      <w:bookmarkStart w:id="704" w:name="_Toc511166304"/>
      <w:r w:rsidRPr="00BA156B">
        <w:rPr>
          <w:rStyle w:val="Ttulo3Car"/>
          <w:lang w:val="es-PE"/>
        </w:rPr>
        <w:t>Consideraciones éticas</w:t>
      </w:r>
      <w:bookmarkEnd w:id="704"/>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705" w:name="_Toc511166305"/>
      <w:r w:rsidRPr="00BA156B">
        <w:rPr>
          <w:lang w:val="es-PE"/>
        </w:rPr>
        <w:t>A</w:t>
      </w:r>
      <w:r w:rsidR="00A12DD0" w:rsidRPr="00BA156B">
        <w:rPr>
          <w:lang w:val="es-PE"/>
        </w:rPr>
        <w:t>nálisis</w:t>
      </w:r>
      <w:bookmarkEnd w:id="705"/>
    </w:p>
    <w:p w14:paraId="58BD28A6" w14:textId="1351A524"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D92F33">
        <w:instrText>ADDIN CSL_CITATION {"citationItems":[{"id":"ITEM-1","itemData":{"URL":"http://otranscribe.com/","accessed":{"date-parts":[["2018","3","27"]]},"id":"ITEM-1","issued":{"date-parts":[["0"]]},"title":"oTranscribe","type":"webpage"},"uris":["http://www.mendeley.com/documents/?uuid=a0b69d88-9a89-3ba2-bc2d-e8fc2e189542"]}],"mendeley":{"formattedCitation":"(47)","plainTextFormattedCitation":"(47)","previouslyFormattedCitation":"(46)"},"properties":{"noteIndex":0},"schema":"https://github.com/citation-style-language/schema/raw/master/csl-citation.json"}</w:instrText>
      </w:r>
      <w:r w:rsidR="00EC2BAF" w:rsidRPr="00BA156B">
        <w:fldChar w:fldCharType="separate"/>
      </w:r>
      <w:r w:rsidR="00D92F33" w:rsidRPr="00D92F33">
        <w:rPr>
          <w:noProof/>
        </w:rPr>
        <w:t>(47)</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w:t>
      </w:r>
      <w:r w:rsidR="006B68D6" w:rsidRPr="00BA156B">
        <w:lastRenderedPageBreak/>
        <w:t xml:space="preserve">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706" w:name="_Toc511166306"/>
      <w:r w:rsidRPr="00BA156B">
        <w:lastRenderedPageBreak/>
        <w:t>Resultados</w:t>
      </w:r>
      <w:bookmarkEnd w:id="706"/>
    </w:p>
    <w:p w14:paraId="63470BC4" w14:textId="77777777" w:rsidR="00FE7867" w:rsidRPr="00BA156B" w:rsidRDefault="00FE7867" w:rsidP="00A50DD7">
      <w:pPr>
        <w:pStyle w:val="Ttulo2"/>
        <w:numPr>
          <w:ilvl w:val="0"/>
          <w:numId w:val="9"/>
        </w:numPr>
        <w:rPr>
          <w:lang w:val="es-PE"/>
        </w:rPr>
      </w:pPr>
      <w:bookmarkStart w:id="707" w:name="_Toc511166307"/>
      <w:r w:rsidRPr="00BA156B">
        <w:rPr>
          <w:lang w:val="es-PE"/>
        </w:rPr>
        <w:t>Fase Exploratori</w:t>
      </w:r>
      <w:r w:rsidR="00F847EF" w:rsidRPr="00BA156B">
        <w:rPr>
          <w:lang w:val="es-PE"/>
        </w:rPr>
        <w:t>a</w:t>
      </w:r>
      <w:bookmarkEnd w:id="707"/>
    </w:p>
    <w:p w14:paraId="5B4E524F" w14:textId="60E3C8E6"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708" w:author="Regina Casanova" w:date="2018-06-25T12:41:00Z">
        <w:r w:rsidR="003B4DBC">
          <w:t xml:space="preserve">los </w:t>
        </w:r>
      </w:ins>
      <w:ins w:id="709" w:author="Regina Casanova" w:date="2018-06-25T12:39:00Z">
        <w:r w:rsidR="003B4DBC">
          <w:t>temas</w:t>
        </w:r>
      </w:ins>
      <w:ins w:id="710" w:author="Regina Casanova" w:date="2018-06-25T12:41:00Z">
        <w:r w:rsidR="003B4DBC">
          <w:t xml:space="preserve"> señalados en la Guía de Entrevistas Nº1</w:t>
        </w:r>
      </w:ins>
      <w:del w:id="711" w:author="Regina Casanova" w:date="2018-06-25T12:39:00Z">
        <w:r w:rsidR="00630815" w:rsidRPr="00BA156B" w:rsidDel="003B4DBC">
          <w:delText>tipo de usuario</w:delText>
        </w:r>
      </w:del>
      <w:r w:rsidR="00F84BBE" w:rsidRPr="00BA156B">
        <w:t>:</w:t>
      </w:r>
      <w:r w:rsidR="006746CC" w:rsidRPr="00BA156B">
        <w:t xml:space="preserve"> </w:t>
      </w:r>
      <w:ins w:id="712" w:author="Regina Casanova" w:date="2018-06-25T12:39:00Z">
        <w:r w:rsidR="003B4DBC">
          <w:t xml:space="preserve">Percepción de los reclamos, </w:t>
        </w:r>
      </w:ins>
      <w:ins w:id="713" w:author="Regina Casanova" w:date="2018-06-25T12:40:00Z">
        <w:r w:rsidR="003B4DBC">
          <w:t>r</w:t>
        </w:r>
      </w:ins>
      <w:ins w:id="714" w:author="Regina Casanova" w:date="2018-06-25T12:39:00Z">
        <w:r w:rsidR="003B4DBC">
          <w:t xml:space="preserve">ol de los reclamos y manejo de </w:t>
        </w:r>
      </w:ins>
      <w:ins w:id="715" w:author="Regina Casanova" w:date="2018-06-25T12:40:00Z">
        <w:r w:rsidR="003B4DBC">
          <w:t>información, herramienta informática y temas adicionales mencionados por los entrevistados</w:t>
        </w:r>
      </w:ins>
      <w:del w:id="716"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717"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718" w:author="Regina Casanova" w:date="2018-06-25T12:40:00Z">
        <w:r w:rsidR="003B4DBC">
          <w:t xml:space="preserve">Estas </w:t>
        </w:r>
      </w:ins>
      <w:ins w:id="719" w:author="Regina Casanova" w:date="2018-06-25T12:41:00Z">
        <w:r w:rsidR="003B4DBC">
          <w:t xml:space="preserve">entrevistas se </w:t>
        </w:r>
        <w:del w:id="720" w:author="USER" w:date="2018-07-09T15:23:00Z">
          <w:r w:rsidR="003B4DBC" w:rsidDel="00EC3670">
            <w:delText>les</w:delText>
          </w:r>
        </w:del>
      </w:ins>
      <w:ins w:id="721" w:author="USER" w:date="2018-07-09T15:23:00Z">
        <w:r w:rsidR="00EC3670">
          <w:t>le</w:t>
        </w:r>
      </w:ins>
      <w:ins w:id="722" w:author="Regina Casanova" w:date="2018-06-25T12:41:00Z">
        <w:r w:rsidR="003B4DBC">
          <w:t xml:space="preserve">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w:t>
      </w:r>
      <w:del w:id="723"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Default="0015683A" w:rsidP="008D23C7">
      <w:pPr>
        <w:pStyle w:val="Texto"/>
        <w:rPr>
          <w:ins w:id="724" w:author="Regina Casanova" w:date="2018-06-25T12:42:00Z"/>
        </w:rPr>
      </w:pPr>
      <w:r w:rsidRPr="00BA156B">
        <w:lastRenderedPageBreak/>
        <w:t xml:space="preserve">Las respuestas de ellos </w:t>
      </w:r>
      <w:r w:rsidR="006746CC" w:rsidRPr="00BA156B">
        <w:t>se presentan a continuación</w:t>
      </w:r>
      <w:r w:rsidRPr="00BA156B">
        <w:t>.</w:t>
      </w:r>
    </w:p>
    <w:p w14:paraId="1C124F72" w14:textId="375BE3F5" w:rsidR="003B4DBC" w:rsidRDefault="003B4DBC">
      <w:pPr>
        <w:pStyle w:val="Ttulo3"/>
        <w:rPr>
          <w:ins w:id="725" w:author="Regina Casanova" w:date="2018-06-25T12:42:00Z"/>
        </w:rPr>
        <w:pPrChange w:id="726" w:author="Regina Casanova" w:date="2018-06-25T12:42:00Z">
          <w:pPr/>
        </w:pPrChange>
      </w:pPr>
      <w:ins w:id="727" w:author="Regina Casanova" w:date="2018-06-25T12:42:00Z">
        <w:r>
          <w:t>Percepción de los reclamos</w:t>
        </w:r>
      </w:ins>
    </w:p>
    <w:p w14:paraId="628B92AB" w14:textId="04618DDC" w:rsidR="003B4DBC" w:rsidRPr="00BC4099" w:rsidRDefault="003B4DBC">
      <w:pPr>
        <w:pStyle w:val="Texto"/>
        <w:rPr>
          <w:ins w:id="728" w:author="Regina Casanova" w:date="2018-06-25T12:42:00Z"/>
        </w:rPr>
        <w:pPrChange w:id="729" w:author="Regina Casanova" w:date="2018-06-25T12:42:00Z">
          <w:pPr/>
        </w:pPrChange>
      </w:pPr>
      <w:ins w:id="730"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0897EDFD" w14:textId="5B44ED18" w:rsidR="003B4DBC" w:rsidRDefault="003B4DBC">
      <w:pPr>
        <w:pStyle w:val="Texto"/>
        <w:rPr>
          <w:ins w:id="731" w:author="Regina Casanova" w:date="2018-06-25T12:42:00Z"/>
        </w:rPr>
        <w:pPrChange w:id="732" w:author="Regina Casanova" w:date="2018-06-25T12:42:00Z">
          <w:pPr/>
        </w:pPrChange>
      </w:pPr>
      <w:ins w:id="733" w:author="Regina Casanova" w:date="2018-06-25T12:42:00Z">
        <w:r w:rsidRPr="00BC4099">
          <w:t>El personal de SUSALUD definió los reclamos como una manifestación verbal o escrita de incomodidad o insatisfacción por un servicio o producto. Los gestores de IPRESS definieron los reclamos como el descontento de las personas por un servicio mal brindado y los ciudadanos lo describieron como una insatisfacción o inconformidad por un producto o servicio que no cumplió las expectativas, se refi</w:t>
        </w:r>
        <w:r>
          <w:t>ri</w:t>
        </w:r>
        <w:r w:rsidRPr="00BC4099">
          <w:t>eron a que ellos reclaman para exigir una buena atención ya que es su derecho.</w:t>
        </w:r>
      </w:ins>
    </w:p>
    <w:p w14:paraId="3C1A451F" w14:textId="7E48894E" w:rsidR="003B4DBC" w:rsidRDefault="003B4DBC">
      <w:pPr>
        <w:pStyle w:val="Texto"/>
        <w:rPr>
          <w:ins w:id="734" w:author="Regina Casanova" w:date="2018-06-25T12:42:00Z"/>
        </w:rPr>
        <w:pPrChange w:id="735" w:author="Regina Casanova" w:date="2018-06-25T12:42:00Z">
          <w:pPr/>
        </w:pPrChange>
      </w:pPr>
      <w:ins w:id="736" w:author="Regina Casanova" w:date="2018-06-25T12:42:00Z">
        <w:r w:rsidRPr="00BC4099">
          <w:t>En el tema de la importancia de los reclamos,</w:t>
        </w:r>
        <w:r>
          <w:t xml:space="preserve"> el personal de SUSALUD mencionó</w:t>
        </w:r>
        <w:r w:rsidRPr="00BC4099">
          <w:t xml:space="preserve"> que los reclamos son importantes porque sirven para mejorar y encontrar las deficiencias y fallas dentro de una IPRESS y con eso mejorar los servicios que brinda</w:t>
        </w:r>
        <w:r>
          <w:t>n</w:t>
        </w:r>
        <w:r w:rsidRPr="00BC4099">
          <w:t xml:space="preserve"> al usuario. Los gestores de las IPRESS reconocen a los reclamos como un reto y lo ven como la</w:t>
        </w:r>
        <w:r>
          <w:t xml:space="preserve"> forma en que los pacientes </w:t>
        </w:r>
        <w:r w:rsidRPr="00BC4099">
          <w:t>expresan como desean que se</w:t>
        </w:r>
        <w:r>
          <w:t xml:space="preserve"> les</w:t>
        </w:r>
        <w:r w:rsidRPr="00BC4099">
          <w:t xml:space="preserve"> brinden los servicios de salud. Mientras que los ciudadanos ven importantes los reclamos ya que ayudan a brindar un mejor servicio y cumplir las expectativas de los usuarios, de paso que ayuda a encontrar donde están las fallas y dificultades.</w:t>
        </w:r>
      </w:ins>
    </w:p>
    <w:p w14:paraId="56DA7F2A" w14:textId="77777777" w:rsidR="003B4DBC" w:rsidRPr="00BC4099" w:rsidRDefault="003B4DBC" w:rsidP="003B4DBC">
      <w:pPr>
        <w:pStyle w:val="Cita"/>
        <w:rPr>
          <w:ins w:id="737" w:author="Regina Casanova" w:date="2018-06-25T12:42:00Z"/>
          <w:b/>
          <w:sz w:val="32"/>
        </w:rPr>
      </w:pPr>
      <w:ins w:id="738" w:author="Regina Casanova" w:date="2018-06-25T12:42:00Z">
        <w:r w:rsidRPr="008D23C7">
          <w:t>“…Para mí lo más importante de un reclamo es que te permita encontrar las causas del reclamo y por lo tanto eliminarlas.”</w:t>
        </w:r>
      </w:ins>
    </w:p>
    <w:p w14:paraId="0F0F6800" w14:textId="3FC88280" w:rsidR="003B4DBC" w:rsidRPr="003B4DBC" w:rsidRDefault="003B4DBC">
      <w:pPr>
        <w:pStyle w:val="Texto"/>
        <w:rPr>
          <w:ins w:id="739" w:author="Regina Casanova" w:date="2018-06-25T12:42:00Z"/>
        </w:rPr>
        <w:pPrChange w:id="740" w:author="Regina Casanova" w:date="2018-06-25T12:43:00Z">
          <w:pPr/>
        </w:pPrChange>
      </w:pPr>
      <w:ins w:id="741" w:author="Regina Casanova" w:date="2018-06-25T12:42:00Z">
        <w:r w:rsidRPr="00BC4099">
          <w:lastRenderedPageBreak/>
          <w:t>S</w:t>
        </w:r>
        <w:r>
          <w:t>obre impedimentos que presenta la resolución de</w:t>
        </w:r>
        <w:r w:rsidRPr="00BC4099">
          <w:t xml:space="preserve"> los reclamos, el personal de SUSALUD se refirió a que no existe un consenso sobre qué información era necesaria para el manejo de reclamos por parte de una IPRESS y </w:t>
        </w:r>
        <w:r>
          <w:t>lo que</w:t>
        </w:r>
        <w:r w:rsidRPr="00BC4099">
          <w:t xml:space="preserve"> lleva a que los reclamos sean vistos de forma negativa y que no se desee encontrar las causas de ellos. Como consecuencia, existe poca capacidad resolutiva de los reclamos a niveles inferiores de atención</w:t>
        </w:r>
        <w:r>
          <w:t>,</w:t>
        </w:r>
        <w:r w:rsidRPr="00BC4099">
          <w:t xml:space="preserve"> y que las IPRESS se cierren argumentando que no cuentan con presupuesto necesario para implementar mejoras. Esto conlleva a que exista una mala gestión de recursos económicos y </w:t>
        </w:r>
        <w:r>
          <w:t xml:space="preserve">a </w:t>
        </w:r>
        <w:r w:rsidRPr="00BC4099">
          <w:t xml:space="preserve">que los directores no se encuentren del todo enterados de problemas dentro del establecimiento. L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Los ciudadanos ven como impedimentos la nula capacidad de decisión que tienen los niveles bajos de atención</w:t>
        </w:r>
        <w:r>
          <w:t>,</w:t>
        </w:r>
        <w:r w:rsidRPr="00BC4099">
          <w:t xml:space="preserve"> ya que existe mucha burocracia para resolver los reclamos y que se necesita autonomía para ello, además que el tiempo de acción para dar solución a un reclamo de 30 días es muy largo. </w:t>
        </w:r>
      </w:ins>
    </w:p>
    <w:p w14:paraId="5D158E48" w14:textId="77777777" w:rsidR="003B4DBC" w:rsidRPr="00BC4099" w:rsidRDefault="003B4DBC" w:rsidP="003B4DBC">
      <w:pPr>
        <w:pStyle w:val="Cita"/>
        <w:rPr>
          <w:ins w:id="742" w:author="Regina Casanova" w:date="2018-06-25T12:42:00Z"/>
          <w:b/>
          <w:sz w:val="32"/>
        </w:rPr>
      </w:pPr>
      <w:ins w:id="743" w:author="Regina Casanova" w:date="2018-06-25T12:42:00Z">
        <w:r w:rsidRPr="008D23C7">
          <w:t xml:space="preserve">“Los procesos y la autonomía, o sea tienes tu autonomía de A a B, si va a C pasa a la siguiente persona pero la siguiente </w:t>
        </w:r>
        <w:r w:rsidRPr="008D23C7">
          <w:lastRenderedPageBreak/>
          <w:t>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ins>
    </w:p>
    <w:p w14:paraId="68EB6438" w14:textId="7B6174DB" w:rsidR="003B4DBC" w:rsidRPr="00BC4099" w:rsidRDefault="003B4DBC">
      <w:pPr>
        <w:pStyle w:val="Texto"/>
        <w:rPr>
          <w:ins w:id="744" w:author="Regina Casanova" w:date="2018-06-25T12:42:00Z"/>
        </w:rPr>
        <w:pPrChange w:id="745" w:author="Regina Casanova" w:date="2018-06-25T12:43:00Z">
          <w:pPr/>
        </w:pPrChange>
      </w:pPr>
      <w:ins w:id="746" w:author="Regina Casanova" w:date="2018-06-25T12:42:00Z">
        <w:r w:rsidRPr="00BC4099">
          <w:t>C</w:t>
        </w:r>
        <w:r>
          <w:t>uando se les preguntó</w:t>
        </w:r>
        <w:r w:rsidRPr="00BC4099">
          <w:t xml:space="preserve"> sobre el procedimiento a seguir para colocar reclamos, el personal de </w:t>
        </w:r>
        <w:del w:id="747" w:author="USER" w:date="2018-07-09T15:24:00Z">
          <w:r w:rsidRPr="00BC4099" w:rsidDel="00EC3670">
            <w:delText>SUSALUD  dijo</w:delText>
          </w:r>
        </w:del>
      </w:ins>
      <w:ins w:id="748" w:author="USER" w:date="2018-07-09T15:24:00Z">
        <w:r w:rsidR="00EC3670" w:rsidRPr="00BC4099">
          <w:t>SUSALUD dijo</w:t>
        </w:r>
      </w:ins>
      <w:ins w:id="749" w:author="Regina Casanova" w:date="2018-06-25T12:42:00Z">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 ambos actores y poder realizar una investigación de lo ocurrido. Los gestores de las IPRESS señalaron que el procedimiento para presentar reclamos era por medio de las PAUS, Unidades de Calidad, Libro de Reclamaciones y en ciertos casos donde se encuentre disponible, el sistema Totem. Por o</w:t>
        </w:r>
        <w:r>
          <w:t>tro lado, cuando se les preguntó</w:t>
        </w:r>
        <w:r w:rsidRPr="00BC4099">
          <w:t xml:space="preserve"> a los ciudadanos 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Algunos mencionaron que pedirían el </w:t>
        </w:r>
        <w:r w:rsidRPr="00BC4099">
          <w:lastRenderedPageBreak/>
          <w:t>Libro de Reclamaciones y otros que irían a redes sociales para presentar sus inconvenientes.</w:t>
        </w:r>
      </w:ins>
    </w:p>
    <w:p w14:paraId="5F7F5CEA" w14:textId="7B295493" w:rsidR="003B4DBC" w:rsidRDefault="003B4DBC">
      <w:pPr>
        <w:pStyle w:val="Texto"/>
        <w:rPr>
          <w:ins w:id="750" w:author="Regina Casanova" w:date="2018-06-25T12:42:00Z"/>
        </w:rPr>
        <w:pPrChange w:id="751" w:author="Regina Casanova" w:date="2018-06-25T12:43:00Z">
          <w:pPr/>
        </w:pPrChange>
      </w:pPr>
      <w:ins w:id="752" w:author="Regina Casanova" w:date="2018-06-25T12:42:00Z">
        <w:r w:rsidRPr="00BC4099">
          <w:t xml:space="preserve">Los entrevistados contaron diversas experiencias que </w:t>
        </w:r>
        <w:r>
          <w:t>tuvieron</w:t>
        </w:r>
        <w:r w:rsidRPr="00BC4099">
          <w:t xml:space="preserve"> en el ámbito personal como laboral en relación a los reclamos, algunos señalaron que habían</w:t>
        </w:r>
        <w:r>
          <w:t xml:space="preserve"> presentado</w:t>
        </w:r>
        <w:r w:rsidRPr="00BC4099">
          <w:t xml:space="preserve"> reclamos y que llegaron a solucionar el problema </w:t>
        </w:r>
        <w:r>
          <w:t>presentado</w:t>
        </w:r>
        <w:r w:rsidRPr="00BC4099">
          <w:t>, otros que nunca les dieron una respuesta</w:t>
        </w:r>
        <w:r>
          <w:t>,</w:t>
        </w:r>
        <w:r w:rsidRPr="00BC4099">
          <w:t xml:space="preserve"> e incluso algunos mencionaron que no les dieron información sobre donde poder presentar el reclamo ni cómo hacerlo. Los gestores de las IPRESS señalaron que por experiencia el hecho que el personal prestador de salud no pueda presentar reclamos hace difícil que el persona</w:t>
        </w:r>
        <w:r>
          <w:t>l</w:t>
        </w:r>
        <w:r w:rsidRPr="00BC4099">
          <w:t xml:space="preserve"> se sienta considerado, además que sienten que SUSALUD le toma más importancia a los ciudadanos que a ellos mismos. También señalaron que al tener problemas de comunicación con SUSALUD, ellos les entregan de forma tardía repo</w:t>
        </w:r>
        <w:r>
          <w:t>rtes de reclamos presentados por</w:t>
        </w:r>
        <w:r w:rsidRPr="00BC4099">
          <w:t xml:space="preserve"> lo que</w:t>
        </w:r>
        <w:r>
          <w:t xml:space="preserve"> a</w:t>
        </w:r>
        <w:r w:rsidRPr="00BC4099">
          <w:t xml:space="preserve"> ellos </w:t>
        </w:r>
        <w:r>
          <w:t>se les dificulta</w:t>
        </w:r>
        <w:r w:rsidRPr="00BC4099">
          <w:t xml:space="preserve"> encontrar una solución </w:t>
        </w:r>
        <w:r>
          <w:t>por un</w:t>
        </w:r>
        <w:r w:rsidRPr="00BC4099">
          <w:t xml:space="preserve"> hecho </w:t>
        </w:r>
        <w:r>
          <w:t xml:space="preserve">que </w:t>
        </w:r>
        <w:r w:rsidRPr="00BC4099">
          <w:t>ocurrió tiempo</w:t>
        </w:r>
        <w:r>
          <w:t xml:space="preserve"> atrás</w:t>
        </w:r>
        <w:r w:rsidRPr="00BC4099">
          <w:t xml:space="preserve">. 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753" w:author="Regina Casanova" w:date="2018-06-25T12:47:00Z"/>
        </w:rPr>
      </w:pPr>
      <w:ins w:id="754"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755" w:author="Regina Casanova" w:date="2018-06-25T12:42:00Z"/>
        </w:rPr>
        <w:pPrChange w:id="756" w:author="Regina Casanova" w:date="2018-06-25T12:47:00Z">
          <w:pPr>
            <w:pStyle w:val="Cita"/>
          </w:pPr>
        </w:pPrChange>
      </w:pPr>
    </w:p>
    <w:p w14:paraId="7D2C801C" w14:textId="0495972E" w:rsidR="003B4DBC" w:rsidRDefault="003B4DBC">
      <w:pPr>
        <w:pStyle w:val="Ttulo3"/>
        <w:rPr>
          <w:ins w:id="757" w:author="Regina Casanova" w:date="2018-06-25T12:42:00Z"/>
        </w:rPr>
        <w:pPrChange w:id="758" w:author="Regina Casanova" w:date="2018-06-25T12:47:00Z">
          <w:pPr/>
        </w:pPrChange>
      </w:pPr>
      <w:ins w:id="759" w:author="Regina Casanova" w:date="2018-06-25T12:42:00Z">
        <w:r>
          <w:t>Rol de los reclamos y manejo de información</w:t>
        </w:r>
      </w:ins>
    </w:p>
    <w:p w14:paraId="1F2B8ABA" w14:textId="7B9E7D71" w:rsidR="003B4DBC" w:rsidRDefault="003B4DBC">
      <w:pPr>
        <w:pStyle w:val="Texto"/>
        <w:rPr>
          <w:ins w:id="760" w:author="Regina Casanova" w:date="2018-06-25T12:42:00Z"/>
        </w:rPr>
        <w:pPrChange w:id="761" w:author="Regina Casanova" w:date="2018-06-25T12:43:00Z">
          <w:pPr/>
        </w:pPrChange>
      </w:pPr>
      <w:ins w:id="762" w:author="Regina Casanova" w:date="2018-06-25T12:42:00Z">
        <w:r w:rsidRPr="008017B3">
          <w:t>Sobre el rol actual que tienen los reclamos, personal de SUSALUD señalo que los establecimientos de salud los ven como una traba, ofensa o una carga para sus procesos, que lo ven como irrelevantes o que van en contra de la institución. Resaltaron qu</w:t>
        </w:r>
        <w:r>
          <w:t>e no</w:t>
        </w:r>
        <w:r w:rsidRPr="008017B3">
          <w:t xml:space="preserve"> son vistos como una oportunidad de mejora. Los gestores de IP</w:t>
        </w:r>
        <w:r>
          <w:t xml:space="preserve">RESS dijeron que actualmente </w:t>
        </w:r>
        <w:r w:rsidRPr="008017B3">
          <w:t xml:space="preserve">el personal prestador de salud ve a los reclamos como </w:t>
        </w:r>
        <w:r>
          <w:t xml:space="preserve">una </w:t>
        </w:r>
        <w:r w:rsidRPr="008017B3">
          <w:t xml:space="preserve">interferencia </w:t>
        </w:r>
        <w:r>
          <w:t>en la atención o algo punitivo</w:t>
        </w:r>
        <w:r w:rsidRPr="008017B3">
          <w:t xml:space="preserve">, pero que ellos lo ven como una ayuda para mejorar la atención brindada. Algunos ciudadanos mencionaron que ellos sienten que los reclamos son un tema fastidioso al cual los establecimientos de salud no le toman importancia, otros ciudadanos dijeron que esperaban que lo vieran como una forma de decir que </w:t>
        </w:r>
        <w:r>
          <w:t xml:space="preserve">es lo que </w:t>
        </w:r>
        <w:r w:rsidRPr="008017B3">
          <w:t>no está funcionado dentro del establecimiento.</w:t>
        </w:r>
      </w:ins>
    </w:p>
    <w:p w14:paraId="6475C228" w14:textId="77777777" w:rsidR="003B4DBC" w:rsidRPr="008D23C7" w:rsidRDefault="003B4DBC" w:rsidP="003B4DBC">
      <w:pPr>
        <w:pStyle w:val="Cita"/>
        <w:rPr>
          <w:ins w:id="763" w:author="Regina Casanova" w:date="2018-06-25T12:42:00Z"/>
        </w:rPr>
      </w:pPr>
      <w:ins w:id="764" w:author="Regina Casanova" w:date="2018-06-25T12:42:00Z">
        <w:r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4EFFF229" w14:textId="0A3F4394" w:rsidR="003B4DBC" w:rsidRPr="003B4DBC" w:rsidRDefault="003B4DBC">
      <w:pPr>
        <w:pStyle w:val="Texto"/>
        <w:rPr>
          <w:ins w:id="765" w:author="Regina Casanova" w:date="2018-06-25T12:42:00Z"/>
        </w:rPr>
        <w:pPrChange w:id="766" w:author="Regina Casanova" w:date="2018-06-25T12:44:00Z">
          <w:pPr/>
        </w:pPrChange>
      </w:pPr>
      <w:ins w:id="767" w:author="Regina Casanova" w:date="2018-06-25T12:42:00Z">
        <w:r w:rsidRPr="008017B3">
          <w:lastRenderedPageBreak/>
          <w:t>Sobre el rol que deberían tener los reclamos,</w:t>
        </w:r>
        <w:r>
          <w:t xml:space="preserve"> el personal de SUSALUD mencionó</w:t>
        </w:r>
        <w:r w:rsidRPr="008017B3">
          <w:t xml:space="preserve"> que, al ser los reclamos una retroalimentación de parte de los ciudadanos, debería ser visto de manera positiva porque son una llamada de atención que permite ver en qué parte del proceso no se cumple las expectativas del ciudadano y poder mejorar en esas partes. Es por esto que </w:t>
        </w:r>
        <w:r>
          <w:t>les parece importante</w:t>
        </w:r>
        <w:r w:rsidRPr="008017B3">
          <w:t xml:space="preserve"> ver los reclamos como un beneficio que permitirá revisar procesos, estándares y también, elaborar proyectos de mejora para satisfacer a los pacientes.</w:t>
        </w:r>
        <w:r>
          <w:t xml:space="preserve"> L</w:t>
        </w:r>
        <w:r w:rsidRPr="008017B3">
          <w:t>os gestores indicaron que los reclamos deberían ser vistos como oportunidades de mejora que servirán para mejorar la atención brindada. Esto último también fue mencionado por los ciudadanos que dijeron que los reclamos deberían ser vistos como el reflejo del servicio que se está brindando.</w:t>
        </w:r>
      </w:ins>
    </w:p>
    <w:p w14:paraId="4BF9F851" w14:textId="77777777" w:rsidR="003B4DBC" w:rsidRPr="008D23C7" w:rsidRDefault="003B4DBC" w:rsidP="003B4DBC">
      <w:pPr>
        <w:pStyle w:val="Cita"/>
        <w:rPr>
          <w:ins w:id="768" w:author="Regina Casanova" w:date="2018-06-25T12:42:00Z"/>
        </w:rPr>
      </w:pPr>
      <w:ins w:id="769" w:author="Regina Casanova" w:date="2018-06-25T12:42:00Z">
        <w:r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67591DBD" w14:textId="38102B0E" w:rsidR="003B4DBC" w:rsidRPr="003B4DBC" w:rsidRDefault="003B4DBC">
      <w:pPr>
        <w:pStyle w:val="Texto"/>
        <w:rPr>
          <w:ins w:id="770" w:author="Regina Casanova" w:date="2018-06-25T12:42:00Z"/>
        </w:rPr>
        <w:pPrChange w:id="771" w:author="Regina Casanova" w:date="2018-06-25T12:44:00Z">
          <w:pPr/>
        </w:pPrChange>
      </w:pPr>
      <w:ins w:id="772" w:author="Regina Casanova" w:date="2018-06-25T12:42:00Z">
        <w:r w:rsidRPr="008017B3">
          <w:lastRenderedPageBreak/>
          <w:t>Acerca del manejo actual de los reclamos, el personal de SUSALUD indico que como no todas las IPRESS tienen PAUS todavía, la información que manejan de sus reclamos es limitada y desconocen los pasos hechos para resolver los reclamos anteriores y por esto, los gestores no se enteran de todo lo acontecido dentro de la IPRESS. Señalaron que el libro de reclamaciones no es suficiente, porque no tienen como interiorizar la información presentada por dicho canal e incluso a veces se esconde de los ciudadanos, es por esto que no está siendo utilizado para mejorar el servicio brindado. Sobre el mismo tema, los gestores señalaron que manejan los reclamos recibidos por medio de las PAUS y el Totem de una forma directa y personal con el paciente. Posteriormente a ello, realizan estadísticas de forma manual para solucionar el reclamo y ver si se puede brindar una solución a nivel general ante el problema. Comentaron que el Totem es capaz de enviar correos electrónicos para tener información en tiempo real sobre los reclamos</w:t>
        </w:r>
        <w:r>
          <w:t>, pero</w:t>
        </w:r>
        <w:r w:rsidRPr="008017B3">
          <w:t xml:space="preserve"> existen problemas de mucha delegación por lo cual se extiende el proceso de resolución. Cuando los ciudadanos fueron consultados de cómo creían que se manejaban actualmente los reclamos, dijeron que sentían que les tomaban poca importancia y que no </w:t>
        </w:r>
        <w:r>
          <w:t>eran manejados</w:t>
        </w:r>
        <w:r w:rsidRPr="008017B3">
          <w:t xml:space="preserve"> </w:t>
        </w:r>
        <w:r>
          <w:t>en su totalidad</w:t>
        </w:r>
        <w:r w:rsidRPr="008017B3">
          <w:t>. Mencionaron esto ya que argumentaron que toman mucho tiempo en resolver reclamos y que aún se pueden ver fallas durante el servicio brindado.</w:t>
        </w:r>
      </w:ins>
    </w:p>
    <w:p w14:paraId="60D6D172" w14:textId="77777777" w:rsidR="003B4DBC" w:rsidRPr="008017B3" w:rsidRDefault="003B4DBC" w:rsidP="003B4DBC">
      <w:pPr>
        <w:pStyle w:val="Cita"/>
        <w:rPr>
          <w:ins w:id="773" w:author="Regina Casanova" w:date="2018-06-25T12:42:00Z"/>
        </w:rPr>
      </w:pPr>
      <w:ins w:id="774" w:author="Regina Casanova" w:date="2018-06-25T12:42:00Z">
        <w:r w:rsidRPr="008D23C7">
          <w:t xml:space="preserve">“El libro no basta, definitivamente, si yo implemento una herramienta adicional definitivamente va a sumar y que mejor que estaríamos interconectados en este caso todos los que estaríamos inmersos en el tema de salud, más aún nosotros </w:t>
        </w:r>
        <w:r w:rsidRPr="008D23C7">
          <w:lastRenderedPageBreak/>
          <w:t>como entidad que vela por los derechos, por la protección de los derechos en salud de los pacientes.”</w:t>
        </w:r>
      </w:ins>
    </w:p>
    <w:p w14:paraId="2C2DF0EF" w14:textId="77777777" w:rsidR="003B4DBC" w:rsidRDefault="003B4DBC">
      <w:pPr>
        <w:pStyle w:val="Texto"/>
        <w:rPr>
          <w:ins w:id="775" w:author="Regina Casanova" w:date="2018-06-25T12:42:00Z"/>
        </w:rPr>
        <w:pPrChange w:id="776" w:author="Regina Casanova" w:date="2018-06-25T12:44:00Z">
          <w:pPr/>
        </w:pPrChange>
      </w:pPr>
      <w:ins w:id="777" w:author="Regina Casanova" w:date="2018-06-25T12:42:00Z">
        <w:r w:rsidRPr="008017B3">
          <w:t xml:space="preserve">Sobre cómo deberían ser manejados los reclamos, personal de SUSALUD </w:t>
        </w:r>
        <w:r>
          <w:t>señalaron</w:t>
        </w:r>
        <w:r w:rsidRPr="008017B3">
          <w:t xml:space="preserve"> que deberían difundir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 los usuarios que utilizan el servicio, y que deberían realizar copia periódica de todos </w:t>
        </w:r>
        <w:r>
          <w:t>ellos</w:t>
        </w:r>
        <w:r w:rsidRPr="008017B3">
          <w:t xml:space="preserve"> para que no ocurran inconvenientes con dicha información.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Los ciudadanos dijeron que deberían tratar los reclamos a más profundidad con una investigación que fomente la comunicación entre el ciudadano afectado y personal del establecimiento de salud. Comentaron que las soluciones que presenten deberían ser</w:t>
        </w:r>
        <w:r>
          <w:t xml:space="preserve"> en</w:t>
        </w:r>
        <w:r w:rsidRPr="008017B3">
          <w:t xml:space="preserve"> general para toda la ciudadanía y no de manera aislada para un paciente, y que esto mejoraría si se automatizaran los procesos de gestión de reclamos.</w:t>
        </w:r>
      </w:ins>
    </w:p>
    <w:p w14:paraId="5EDBA2BB" w14:textId="5F508AF4" w:rsidR="003B4DBC" w:rsidRPr="008017B3" w:rsidRDefault="003B4DBC">
      <w:pPr>
        <w:pStyle w:val="Cita"/>
        <w:rPr>
          <w:ins w:id="778" w:author="Regina Casanova" w:date="2018-06-25T12:42:00Z"/>
        </w:rPr>
        <w:pPrChange w:id="779" w:author="Regina Casanova" w:date="2018-06-25T12:44:00Z">
          <w:pPr/>
        </w:pPrChange>
      </w:pPr>
      <w:ins w:id="780"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w:t>
        </w:r>
        <w:r w:rsidRPr="008D23C7">
          <w:lastRenderedPageBreak/>
          <w:t>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781" w:author="Regina Casanova" w:date="2018-06-25T12:42:00Z"/>
        </w:rPr>
        <w:pPrChange w:id="782" w:author="Regina Casanova" w:date="2018-06-25T12:44:00Z">
          <w:pPr/>
        </w:pPrChange>
      </w:pPr>
      <w:ins w:id="783" w:author="Regina Casanova" w:date="2018-06-25T12:42:00Z">
        <w:r>
          <w:t>Herramienta Informática</w:t>
        </w:r>
      </w:ins>
    </w:p>
    <w:p w14:paraId="2EB2D56D" w14:textId="04300530" w:rsidR="003B4DBC" w:rsidRDefault="003B4DBC">
      <w:pPr>
        <w:pStyle w:val="Texto"/>
        <w:rPr>
          <w:ins w:id="784" w:author="Regina Casanova" w:date="2018-06-25T12:42:00Z"/>
        </w:rPr>
        <w:pPrChange w:id="785" w:author="Regina Casanova" w:date="2018-06-25T12:44:00Z">
          <w:pPr/>
        </w:pPrChange>
      </w:pPr>
      <w:ins w:id="786" w:author="Regina Casanova" w:date="2018-06-25T12:42:00Z">
        <w:r>
          <w:t>Se les preguntó</w:t>
        </w:r>
        <w:r w:rsidRPr="00DF2384">
          <w:t xml:space="preserve"> a todos sus percepciones de la herramienta informática planteada para gestionar los reclamos, se les hizo preguntas sobre </w:t>
        </w:r>
      </w:ins>
      <w:ins w:id="787" w:author="Regina Casanova" w:date="2018-06-25T12:44:00Z">
        <w:r w:rsidRPr="00DF2384">
          <w:t>qué</w:t>
        </w:r>
      </w:ins>
      <w:ins w:id="788"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1FADFCD7" w:rsidR="003B4DBC" w:rsidRDefault="003B4DBC">
      <w:pPr>
        <w:pStyle w:val="Texto"/>
        <w:rPr>
          <w:ins w:id="789" w:author="Regina Casanova" w:date="2018-06-25T12:42:00Z"/>
        </w:rPr>
        <w:pPrChange w:id="790" w:author="Regina Casanova" w:date="2018-06-25T12:44:00Z">
          <w:pPr/>
        </w:pPrChange>
      </w:pPr>
      <w:ins w:id="791" w:author="Regina Casanova" w:date="2018-06-25T12:42:00Z">
        <w:del w:id="792" w:author="USER" w:date="2018-07-09T15:24:00Z">
          <w:r w:rsidRPr="00DF2384" w:rsidDel="00EC3670">
            <w:delText>Todo los tipos</w:delText>
          </w:r>
        </w:del>
      </w:ins>
      <w:ins w:id="793" w:author="USER" w:date="2018-07-09T15:24:00Z">
        <w:r w:rsidR="00EC3670" w:rsidRPr="00DF2384">
          <w:t>Todos los tipos</w:t>
        </w:r>
      </w:ins>
      <w:ins w:id="794" w:author="Regina Casanova" w:date="2018-06-25T12:42:00Z">
        <w:r w:rsidRPr="00DF2384">
          <w:t xml:space="preserve">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795" w:author="Regina Casanova" w:date="2018-06-25T12:42:00Z"/>
        </w:rPr>
      </w:pPr>
      <w:ins w:id="796"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2296FC09" w:rsidR="003B4DBC" w:rsidRDefault="003B4DBC">
      <w:pPr>
        <w:pStyle w:val="Texto"/>
        <w:rPr>
          <w:ins w:id="797" w:author="Regina Casanova" w:date="2018-06-25T12:42:00Z"/>
        </w:rPr>
        <w:pPrChange w:id="798" w:author="Regina Casanova" w:date="2018-06-25T12:44:00Z">
          <w:pPr/>
        </w:pPrChange>
      </w:pPr>
      <w:ins w:id="799" w:author="Regina Casanova" w:date="2018-06-25T12:42:00Z">
        <w:r w:rsidRPr="00DF2384">
          <w:lastRenderedPageBreak/>
          <w:t>Acerca de las características que les gustaría que tuviera la herramienta, el pers</w:t>
        </w:r>
        <w:r>
          <w:t>onal de SUSALUD mencionó</w:t>
        </w:r>
        <w:r w:rsidRPr="00DF2384">
          <w:t xml:space="preserve"> que le gustaría que fuera al</w:t>
        </w:r>
        <w:r>
          <w:t>tamente intuitivo, directo y grá</w:t>
        </w:r>
        <w:r w:rsidRPr="00DF2384">
          <w:t>fico</w:t>
        </w:r>
        <w:r>
          <w:t>,</w:t>
        </w:r>
        <w:r w:rsidRPr="00DF2384">
          <w:t xml:space="preserve"> que pudiera accederse desde un dispositivo móvil. Mencionaron que sería ideal que los ciudadanos recibieran una confirmación, sea por mensaje de texto o correo electrónico</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Que debería considerar idiomas nativos para personas que </w:t>
        </w:r>
        <w:r>
          <w:t>no entendieran español y que pudiera ser accedido</w:t>
        </w:r>
        <w:r w:rsidRPr="00DF2384">
          <w:t xml:space="preserve"> por personas discapacitadas. Dijeron que les gustaría poder visualizar estadísticas de reclamos de las IPRESS y que muestre</w:t>
        </w:r>
        <w:r>
          <w:t>n</w:t>
        </w:r>
        <w:r w:rsidRPr="00DF2384">
          <w:t xml:space="preserve"> reportes consolidados aplicando filtros seleccionados. Argumentaron que esta herramienta serviría mucho para mejorar la comunicación entre paciente e IPRESS y que se colocara una información de contacto en caso el ciudadano desee averiguar más sobre el estado de su reclamo. Los gestores de las IPRESS, </w:t>
        </w:r>
        <w:r>
          <w:t xml:space="preserve">añadieron </w:t>
        </w:r>
        <w:r w:rsidRPr="00DF2384">
          <w:t xml:space="preserve">que les parece importante contar un formulario físico que permita acercarse </w:t>
        </w:r>
        <w:r>
          <w:t>a personas que no son digitales.</w:t>
        </w:r>
        <w:r w:rsidRPr="00DF2384">
          <w:t xml:space="preserve"> </w:t>
        </w:r>
        <w:del w:id="800" w:author="USER" w:date="2018-07-09T15:24:00Z">
          <w:r w:rsidDel="00EC3670">
            <w:delText>A</w:delText>
          </w:r>
          <w:r w:rsidRPr="00DF2384" w:rsidDel="00EC3670">
            <w:delText>demás</w:delText>
          </w:r>
        </w:del>
      </w:ins>
      <w:ins w:id="801" w:author="USER" w:date="2018-07-09T15:24:00Z">
        <w:r w:rsidR="00EC3670">
          <w:t>A</w:t>
        </w:r>
        <w:r w:rsidR="00EC3670" w:rsidRPr="00DF2384">
          <w:t>demás,</w:t>
        </w:r>
      </w:ins>
      <w:ins w:id="802" w:author="Regina Casanova" w:date="2018-06-25T12:42:00Z">
        <w:r w:rsidRPr="00DF2384">
          <w:t xml:space="preserve"> mencionaron que una parte educativa en donde se dé a conocer los servicios de salud brindados sería</w:t>
        </w:r>
        <w:r>
          <w:t xml:space="preserve"> muy provechosa</w:t>
        </w:r>
        <w:r w:rsidRPr="00DF2384">
          <w:t xml:space="preserve"> para que los reclamos presentados sean valiosos y puedan encontrar verdaderas fallas en sus procesos. Para ellos es importante conocer que es lo que sucede en tiempo real en e</w:t>
        </w:r>
        <w:r>
          <w:t xml:space="preserve">l hospital y dijeron que no </w:t>
        </w:r>
        <w:r w:rsidRPr="00DF2384">
          <w:t>sirve de nada información desactualizada.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803" w:author="Regina Casanova" w:date="2018-06-25T12:42:00Z"/>
        </w:rPr>
      </w:pPr>
      <w:ins w:id="804" w:author="Regina Casanova" w:date="2018-06-25T12:42:00Z">
        <w:r w:rsidRPr="008D23C7">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2DA8BAC3" w:rsidR="003B4DBC" w:rsidRDefault="003B4DBC">
      <w:pPr>
        <w:pStyle w:val="Texto"/>
        <w:rPr>
          <w:ins w:id="805" w:author="Regina Casanova" w:date="2018-06-25T12:42:00Z"/>
        </w:rPr>
        <w:pPrChange w:id="806" w:author="Regina Casanova" w:date="2018-06-25T12:45:00Z">
          <w:pPr/>
        </w:pPrChange>
      </w:pPr>
      <w:ins w:id="807"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del w:id="808" w:author="USER" w:date="2018-07-09T15:25:00Z">
          <w:r w:rsidRPr="00DF2384" w:rsidDel="00EC3670">
            <w:delText>hubieran</w:delText>
          </w:r>
        </w:del>
      </w:ins>
      <w:ins w:id="809" w:author="USER" w:date="2018-07-09T15:25:00Z">
        <w:r w:rsidR="00EC3670" w:rsidRPr="00DF2384">
          <w:t>hubiera</w:t>
        </w:r>
      </w:ins>
      <w:ins w:id="810" w:author="Regina Casanova" w:date="2018-06-25T12:42:00Z">
        <w:r w:rsidRPr="00DF2384">
          <w:t xml:space="preserve">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res de IPRESS mencionaron además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 Expresaron que si se </w:t>
        </w:r>
        <w:r w:rsidRPr="00DF2384">
          <w:lastRenderedPageBreak/>
          <w:t>pudiera incluir una parte donde los ciudadanos colocaran sugerencias, probablemente se mejoraría la comunicación entre ciudadanos y establecimientos de salud. Los ciudadanos mencionaron que sus requerimientos más van por la autonomía de los procesos para resolución de reclamos y poder asegurarse que el reclamo llegue a alguien.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811" w:author="Regina Casanova" w:date="2018-06-25T12:42:00Z"/>
        </w:rPr>
      </w:pPr>
      <w:ins w:id="812"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813" w:author="Regina Casanova" w:date="2018-06-25T12:42:00Z"/>
        </w:rPr>
        <w:pPrChange w:id="814" w:author="Regina Casanova" w:date="2018-06-25T12:45:00Z">
          <w:pPr>
            <w:pStyle w:val="Prrafodelista"/>
            <w:numPr>
              <w:numId w:val="46"/>
            </w:numPr>
            <w:ind w:hanging="360"/>
          </w:pPr>
        </w:pPrChange>
      </w:pPr>
      <w:ins w:id="815" w:author="Regina Casanova" w:date="2018-06-25T12:42:00Z">
        <w:r>
          <w:t>Adicionales mencionados por los entrevistados</w:t>
        </w:r>
      </w:ins>
    </w:p>
    <w:p w14:paraId="1FAB2023" w14:textId="57235B0D" w:rsidR="003B4DBC" w:rsidRDefault="003B4DBC">
      <w:pPr>
        <w:pStyle w:val="Texto"/>
        <w:rPr>
          <w:ins w:id="816" w:author="Regina Casanova" w:date="2018-06-25T12:42:00Z"/>
        </w:rPr>
        <w:pPrChange w:id="817" w:author="Regina Casanova" w:date="2018-06-25T12:45:00Z">
          <w:pPr>
            <w:spacing w:line="480" w:lineRule="auto"/>
          </w:pPr>
        </w:pPrChange>
      </w:pPr>
      <w:ins w:id="818" w:author="Regina Casanova" w:date="2018-06-25T12:42:00Z">
        <w:r>
          <w:t xml:space="preserve">Adicionalmente a las preguntas efectuadas, los entrevistados mencionaron los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819" w:author="Regina Casanova" w:date="2018-06-25T12:45:00Z">
        <w:r>
          <w:t>también</w:t>
        </w:r>
      </w:ins>
      <w:ins w:id="820"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w:t>
        </w:r>
        <w:r>
          <w:lastRenderedPageBreak/>
          <w:t xml:space="preserve">acorten u </w:t>
        </w:r>
      </w:ins>
      <w:ins w:id="821" w:author="Regina Casanova" w:date="2018-06-25T12:45:00Z">
        <w:r>
          <w:t>optimicen</w:t>
        </w:r>
      </w:ins>
      <w:ins w:id="822"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823" w:author="Regina Casanova" w:date="2018-06-25T12:45:00Z">
        <w:r>
          <w:t>todavía</w:t>
        </w:r>
      </w:ins>
      <w:ins w:id="824"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825" w:author="Regina Casanova" w:date="2018-06-25T12:45:00Z">
        <w:r>
          <w:t>haría</w:t>
        </w:r>
      </w:ins>
      <w:ins w:id="826"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827" w:author="Regina Casanova" w:date="2018-06-25T12:42:00Z"/>
        </w:rPr>
      </w:pPr>
      <w:ins w:id="828"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663597EB" w:rsidR="003B4DBC" w:rsidRPr="009C3A61" w:rsidRDefault="003B4DBC">
      <w:pPr>
        <w:pStyle w:val="Texto"/>
        <w:rPr>
          <w:ins w:id="829" w:author="Regina Casanova" w:date="2018-06-25T12:42:00Z"/>
        </w:rPr>
        <w:pPrChange w:id="830" w:author="Regina Casanova" w:date="2018-06-25T12:45:00Z">
          <w:pPr>
            <w:spacing w:line="480" w:lineRule="auto"/>
          </w:pPr>
        </w:pPrChange>
      </w:pPr>
      <w:ins w:id="831"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del w:id="832" w:author="USER" w:date="2018-07-09T15:25:00Z">
          <w:r w:rsidDel="00EC3670">
            <w:delText>si</w:delText>
          </w:r>
        </w:del>
      </w:ins>
      <w:ins w:id="833" w:author="USER" w:date="2018-07-09T15:25:00Z">
        <w:r w:rsidR="00EC3670">
          <w:t>sí</w:t>
        </w:r>
      </w:ins>
      <w:ins w:id="834" w:author="Regina Casanova" w:date="2018-06-25T12:42:00Z">
        <w:r>
          <w:t xml:space="preserve">, mientras que los ciudadanos mencionaron la importancia de reclamos, la educación que se le da a los ciudadanos </w:t>
        </w:r>
        <w:r>
          <w:lastRenderedPageBreak/>
          <w:t>sobre servicios y la informatización del proceso de gestión de reclamos con el uso de una herramienta informática.</w:t>
        </w:r>
      </w:ins>
    </w:p>
    <w:p w14:paraId="4F2CCA81" w14:textId="77777777" w:rsidR="003B4DBC" w:rsidRPr="002826AD" w:rsidRDefault="003B4DBC" w:rsidP="003B4DBC">
      <w:pPr>
        <w:pStyle w:val="Cita"/>
        <w:rPr>
          <w:ins w:id="835" w:author="Regina Casanova" w:date="2018-06-25T12:42:00Z"/>
        </w:rPr>
      </w:pPr>
      <w:ins w:id="836" w:author="Regina Casanova" w:date="2018-06-25T12:42:00Z">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ins>
    </w:p>
    <w:p w14:paraId="01E69993" w14:textId="0268D7F8" w:rsidR="003B4DBC" w:rsidRPr="003B4DBC" w:rsidDel="003B4DBC" w:rsidRDefault="003B4DBC" w:rsidP="008D23C7">
      <w:pPr>
        <w:pStyle w:val="Texto"/>
        <w:rPr>
          <w:del w:id="837" w:author="Regina Casanova" w:date="2018-06-25T12:46:00Z"/>
          <w:lang w:val="es-ES_tradnl"/>
          <w:rPrChange w:id="838" w:author="Regina Casanova" w:date="2018-06-25T12:42:00Z">
            <w:rPr>
              <w:del w:id="839" w:author="Regina Casanova" w:date="2018-06-25T12:46:00Z"/>
            </w:rPr>
          </w:rPrChange>
        </w:rPr>
      </w:pPr>
    </w:p>
    <w:p w14:paraId="49250F73" w14:textId="016B89A8" w:rsidR="00AD075D" w:rsidRPr="008D23C7" w:rsidDel="00154DB8" w:rsidRDefault="006746CC" w:rsidP="008D23C7">
      <w:pPr>
        <w:pStyle w:val="Ttulo3"/>
        <w:rPr>
          <w:del w:id="840" w:author="Regina Casanova" w:date="2018-06-25T12:32:00Z"/>
        </w:rPr>
      </w:pPr>
      <w:bookmarkStart w:id="841" w:name="_Toc511166308"/>
      <w:del w:id="842" w:author="Regina Casanova" w:date="2018-06-25T12:32:00Z">
        <w:r w:rsidRPr="008D23C7" w:rsidDel="00154DB8">
          <w:delText>Personal de SUSALUD</w:delText>
        </w:r>
        <w:bookmarkEnd w:id="841"/>
      </w:del>
    </w:p>
    <w:p w14:paraId="678FA4BE" w14:textId="1EC78B76" w:rsidR="006746CC" w:rsidRPr="008D23C7" w:rsidDel="00154DB8" w:rsidRDefault="002B60A2" w:rsidP="008D23C7">
      <w:pPr>
        <w:pStyle w:val="Texto"/>
        <w:rPr>
          <w:del w:id="843" w:author="Regina Casanova" w:date="2018-06-25T12:32:00Z"/>
        </w:rPr>
      </w:pPr>
      <w:del w:id="844"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del>
    </w:p>
    <w:p w14:paraId="5388FA56" w14:textId="683DF067" w:rsidR="006746CC" w:rsidRPr="008D23C7" w:rsidDel="00154DB8" w:rsidRDefault="006746CC" w:rsidP="008D23C7">
      <w:pPr>
        <w:pStyle w:val="Cita"/>
        <w:rPr>
          <w:del w:id="845" w:author="Regina Casanova" w:date="2018-06-25T12:32:00Z"/>
        </w:rPr>
      </w:pPr>
      <w:del w:id="846" w:author="Regina Casanova" w:date="2018-06-25T12:32:00Z">
        <w:r w:rsidRPr="008D23C7" w:rsidDel="00154DB8">
          <w:delText>“…Para mí lo más importante de un reclamo es que te permita encontrar las causas del reclamo y por lo tanto eliminarlas.”</w:delText>
        </w:r>
      </w:del>
    </w:p>
    <w:p w14:paraId="02792B99" w14:textId="16670ECD" w:rsidR="006746CC" w:rsidRPr="008D23C7" w:rsidDel="00154DB8" w:rsidRDefault="006122C1" w:rsidP="008D23C7">
      <w:pPr>
        <w:pStyle w:val="Texto"/>
        <w:rPr>
          <w:del w:id="847" w:author="Regina Casanova" w:date="2018-06-25T12:32:00Z"/>
        </w:rPr>
      </w:pPr>
      <w:del w:id="848"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 xml:space="preserve">s por esto que para ellos es importante que el ciudadano presente el reclamo en la misma IPRESS antes de presentarlo a </w:delText>
        </w:r>
        <w:r w:rsidR="006746CC" w:rsidRPr="00BA156B" w:rsidDel="00154DB8">
          <w:lastRenderedPageBreak/>
          <w:delText>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del>
    </w:p>
    <w:p w14:paraId="3C244CFC" w14:textId="7127FADC" w:rsidR="00BE774A" w:rsidRPr="008D23C7" w:rsidDel="00154DB8" w:rsidRDefault="00BE774A" w:rsidP="008D23C7">
      <w:pPr>
        <w:pStyle w:val="Texto"/>
        <w:rPr>
          <w:del w:id="849" w:author="Regina Casanova" w:date="2018-06-25T12:32:00Z"/>
        </w:rPr>
      </w:pPr>
      <w:del w:id="850"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del>
    </w:p>
    <w:p w14:paraId="57AA3F3B" w14:textId="27091AA6" w:rsidR="003200E4" w:rsidRPr="008D23C7" w:rsidDel="00154DB8" w:rsidRDefault="003200E4" w:rsidP="008D23C7">
      <w:pPr>
        <w:pStyle w:val="Cita"/>
        <w:rPr>
          <w:del w:id="851" w:author="Regina Casanova" w:date="2018-06-25T12:32:00Z"/>
        </w:rPr>
      </w:pPr>
      <w:del w:id="852"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del>
    </w:p>
    <w:p w14:paraId="302AF614" w14:textId="10A480F5" w:rsidR="006746CC" w:rsidRPr="008D23C7" w:rsidDel="00154DB8" w:rsidRDefault="0066763B" w:rsidP="008D23C7">
      <w:pPr>
        <w:pStyle w:val="Cita"/>
        <w:rPr>
          <w:del w:id="853" w:author="Regina Casanova" w:date="2018-06-25T12:32:00Z"/>
        </w:rPr>
      </w:pPr>
      <w:del w:id="854" w:author="Regina Casanova" w:date="2018-06-25T12:32:00Z">
        <w:r w:rsidRPr="008D23C7" w:rsidDel="00154DB8">
          <w:lastRenderedPageBreak/>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del>
    </w:p>
    <w:p w14:paraId="5A459C4D" w14:textId="4B2E97DD" w:rsidR="006746CC" w:rsidRPr="008D23C7" w:rsidDel="00154DB8" w:rsidRDefault="00BE774A" w:rsidP="008D23C7">
      <w:pPr>
        <w:pStyle w:val="Texto"/>
        <w:rPr>
          <w:del w:id="855" w:author="Regina Casanova" w:date="2018-06-25T12:32:00Z"/>
        </w:rPr>
      </w:pPr>
      <w:del w:id="856"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del>
    </w:p>
    <w:p w14:paraId="3ED77ED5" w14:textId="3A6ABD52" w:rsidR="00630088" w:rsidRPr="008D23C7" w:rsidDel="00154DB8" w:rsidRDefault="00007DC8" w:rsidP="008D23C7">
      <w:pPr>
        <w:pStyle w:val="Texto"/>
        <w:rPr>
          <w:del w:id="857" w:author="Regina Casanova" w:date="2018-06-25T12:32:00Z"/>
        </w:rPr>
      </w:pPr>
      <w:del w:id="858"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859" w:author="Regina Casanova" w:date="2018-06-18T17:53:00Z">
        <w:r w:rsidRPr="00BA156B" w:rsidDel="00E94926">
          <w:delText>sistema</w:delText>
        </w:r>
      </w:del>
      <w:del w:id="860"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861" w:author="Regina Casanova" w:date="2018-06-18T17:53:00Z">
        <w:r w:rsidR="006746CC" w:rsidRPr="00BA156B" w:rsidDel="00E94926">
          <w:delText xml:space="preserve">sistema </w:delText>
        </w:r>
      </w:del>
      <w:del w:id="862"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del>
    </w:p>
    <w:p w14:paraId="1089B81F" w14:textId="077931AA" w:rsidR="006746CC" w:rsidRPr="008D23C7" w:rsidDel="00154DB8" w:rsidRDefault="00630088" w:rsidP="008D23C7">
      <w:pPr>
        <w:pStyle w:val="Cita"/>
        <w:rPr>
          <w:del w:id="863" w:author="Regina Casanova" w:date="2018-06-25T12:32:00Z"/>
        </w:rPr>
      </w:pPr>
      <w:del w:id="864" w:author="Regina Casanova" w:date="2018-06-25T12:32:00Z">
        <w:r w:rsidRPr="008D23C7" w:rsidDel="00154DB8">
          <w:lastRenderedPageBreak/>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del>
    </w:p>
    <w:p w14:paraId="77C6EE91" w14:textId="50F2C3DA" w:rsidR="00630088" w:rsidRPr="008D23C7" w:rsidDel="00154DB8" w:rsidRDefault="006746CC" w:rsidP="008D23C7">
      <w:pPr>
        <w:pStyle w:val="Texto"/>
        <w:rPr>
          <w:del w:id="865" w:author="Regina Casanova" w:date="2018-06-25T12:32:00Z"/>
        </w:rPr>
      </w:pPr>
      <w:del w:id="866"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del>
    </w:p>
    <w:p w14:paraId="25BB2258" w14:textId="3C6926FC" w:rsidR="00630088" w:rsidRPr="008D23C7" w:rsidDel="00154DB8" w:rsidRDefault="00630088" w:rsidP="008D23C7">
      <w:pPr>
        <w:pStyle w:val="Cita"/>
        <w:rPr>
          <w:del w:id="867" w:author="Regina Casanova" w:date="2018-06-25T12:32:00Z"/>
        </w:rPr>
      </w:pPr>
      <w:del w:id="868" w:author="Regina Casanova" w:date="2018-06-25T12:32:00Z">
        <w:r w:rsidRPr="008D23C7" w:rsidDel="00154DB8">
          <w:delText xml:space="preserve">“Entonces lo que se está haciendo es solamente atender a los que reclaman, pero el problema que es la oferta limitada no se está resolviendo, entonces eso es para mí lo más importante. </w:delText>
        </w:r>
        <w:r w:rsidRPr="008D23C7" w:rsidDel="00154DB8">
          <w:lastRenderedPageBreak/>
          <w:delText>Que haya cambios, no cosméticos, sino de fondo en la gestión de los establecimientos.”</w:delText>
        </w:r>
      </w:del>
    </w:p>
    <w:p w14:paraId="7469AB9D" w14:textId="3A85615D" w:rsidR="006746CC" w:rsidRPr="008D23C7" w:rsidDel="00154DB8" w:rsidRDefault="0066763B" w:rsidP="008D23C7">
      <w:pPr>
        <w:pStyle w:val="Cita"/>
        <w:rPr>
          <w:del w:id="869" w:author="Regina Casanova" w:date="2018-06-25T12:32:00Z"/>
        </w:rPr>
      </w:pPr>
      <w:del w:id="870"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del>
    </w:p>
    <w:p w14:paraId="60DAD815" w14:textId="7C62BA54" w:rsidR="006746CC" w:rsidRPr="008D23C7" w:rsidDel="00154DB8" w:rsidRDefault="00007DC8" w:rsidP="008D23C7">
      <w:pPr>
        <w:pStyle w:val="Texto"/>
        <w:rPr>
          <w:del w:id="871" w:author="Regina Casanova" w:date="2018-06-25T12:32:00Z"/>
        </w:rPr>
      </w:pPr>
      <w:del w:id="872"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del>
    </w:p>
    <w:p w14:paraId="46A074B2" w14:textId="5D31B5D2" w:rsidR="00BE774A" w:rsidRPr="00BA156B" w:rsidDel="00154DB8" w:rsidRDefault="006746CC" w:rsidP="008D23C7">
      <w:pPr>
        <w:pStyle w:val="Texto"/>
        <w:rPr>
          <w:del w:id="873" w:author="Regina Casanova" w:date="2018-06-25T12:32:00Z"/>
        </w:rPr>
      </w:pPr>
      <w:del w:id="874"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 xml:space="preserve">s </w:delText>
        </w:r>
        <w:r w:rsidR="00630088" w:rsidRPr="00BA156B" w:rsidDel="00154DB8">
          <w:lastRenderedPageBreak/>
          <w:delText>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del>
    </w:p>
    <w:p w14:paraId="4C60A423" w14:textId="1E4A0736" w:rsidR="006746CC" w:rsidRPr="008D23C7" w:rsidDel="00154DB8" w:rsidRDefault="00BE774A" w:rsidP="008D23C7">
      <w:pPr>
        <w:pStyle w:val="Cita"/>
        <w:rPr>
          <w:del w:id="875" w:author="Regina Casanova" w:date="2018-06-25T12:32:00Z"/>
        </w:rPr>
      </w:pPr>
      <w:del w:id="876" w:author="Regina Casanova" w:date="2018-06-25T12:32:00Z">
        <w:r w:rsidRPr="008D23C7" w:rsidDel="00154DB8">
          <w:delText>“Es un síntoma de que algo está mal, pero quieren evitarlo, no quieren verlo mucho menos encontrar las causas.”</w:delText>
        </w:r>
      </w:del>
    </w:p>
    <w:p w14:paraId="3285B971" w14:textId="6D651CB8" w:rsidR="00BE774A" w:rsidRPr="00BA156B" w:rsidDel="00154DB8" w:rsidRDefault="00BE774A" w:rsidP="008D23C7">
      <w:pPr>
        <w:pStyle w:val="Texto"/>
        <w:rPr>
          <w:del w:id="877" w:author="Regina Casanova" w:date="2018-06-25T12:32:00Z"/>
        </w:rPr>
      </w:pPr>
      <w:del w:id="878"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879" w:author="Regina Casanova" w:date="2018-06-18T17:53:00Z">
        <w:r w:rsidR="00630088" w:rsidRPr="00BA156B" w:rsidDel="00E94926">
          <w:delText xml:space="preserve">sistema </w:delText>
        </w:r>
      </w:del>
      <w:del w:id="880"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881" w:author="Regina Casanova" w:date="2018-06-18T17:53:00Z">
        <w:r w:rsidR="006746CC" w:rsidRPr="00BA156B" w:rsidDel="00E94926">
          <w:delText xml:space="preserve">sistema </w:delText>
        </w:r>
      </w:del>
      <w:del w:id="882"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883" w:author="Regina Casanova" w:date="2018-06-18T17:53:00Z">
        <w:r w:rsidR="006746CC" w:rsidRPr="00BA156B" w:rsidDel="00E94926">
          <w:delText xml:space="preserve">sistema </w:delText>
        </w:r>
      </w:del>
      <w:del w:id="884" w:author="Regina Casanova" w:date="2018-06-25T12:32:00Z">
        <w:r w:rsidR="006746CC" w:rsidRPr="00BA156B" w:rsidDel="00154DB8">
          <w:delText xml:space="preserve">planteado. </w:delText>
        </w:r>
      </w:del>
    </w:p>
    <w:p w14:paraId="4F27FF03" w14:textId="678A8AFD" w:rsidR="006746CC" w:rsidRPr="008D23C7" w:rsidDel="00154DB8" w:rsidRDefault="00BE774A" w:rsidP="008D23C7">
      <w:pPr>
        <w:pStyle w:val="Cita"/>
        <w:rPr>
          <w:del w:id="885" w:author="Regina Casanova" w:date="2018-06-25T12:32:00Z"/>
        </w:rPr>
      </w:pPr>
      <w:del w:id="886"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del>
    </w:p>
    <w:p w14:paraId="4C6F038F" w14:textId="3ADA3E54" w:rsidR="00CF177C" w:rsidRPr="008D23C7" w:rsidDel="00154DB8" w:rsidRDefault="003E4E3C" w:rsidP="008D23C7">
      <w:pPr>
        <w:pStyle w:val="Ttulo3"/>
        <w:rPr>
          <w:del w:id="887" w:author="Regina Casanova" w:date="2018-06-25T12:32:00Z"/>
        </w:rPr>
      </w:pPr>
      <w:bookmarkStart w:id="888" w:name="_Toc511166309"/>
      <w:del w:id="889" w:author="Regina Casanova" w:date="2018-06-25T12:32:00Z">
        <w:r w:rsidRPr="008D23C7" w:rsidDel="00154DB8">
          <w:lastRenderedPageBreak/>
          <w:delText>Gestores</w:delText>
        </w:r>
        <w:r w:rsidR="006746CC" w:rsidRPr="008D23C7" w:rsidDel="00154DB8">
          <w:delText xml:space="preserve"> de IPRESS</w:delText>
        </w:r>
        <w:bookmarkEnd w:id="888"/>
      </w:del>
    </w:p>
    <w:p w14:paraId="59E86D40" w14:textId="6E7DEB7D" w:rsidR="000C417A" w:rsidRPr="00BA156B" w:rsidDel="00154DB8" w:rsidRDefault="00FC4E53" w:rsidP="008D23C7">
      <w:pPr>
        <w:pStyle w:val="Texto"/>
        <w:rPr>
          <w:del w:id="890" w:author="Regina Casanova" w:date="2018-06-25T12:32:00Z"/>
        </w:rPr>
      </w:pPr>
      <w:del w:id="891"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del>
    </w:p>
    <w:p w14:paraId="44B40418" w14:textId="5CC6FE77" w:rsidR="00FC4E53" w:rsidRPr="008D23C7" w:rsidDel="00154DB8" w:rsidRDefault="00341389" w:rsidP="008D23C7">
      <w:pPr>
        <w:pStyle w:val="Cita"/>
        <w:rPr>
          <w:del w:id="892" w:author="Regina Casanova" w:date="2018-06-25T12:32:00Z"/>
        </w:rPr>
      </w:pPr>
      <w:del w:id="893"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del>
    </w:p>
    <w:p w14:paraId="490DF060" w14:textId="763E67F9" w:rsidR="00FC4E53" w:rsidRPr="00BA156B" w:rsidDel="00154DB8" w:rsidRDefault="00FC4E53" w:rsidP="008D23C7">
      <w:pPr>
        <w:pStyle w:val="Texto"/>
        <w:rPr>
          <w:del w:id="894" w:author="Regina Casanova" w:date="2018-06-25T12:32:00Z"/>
        </w:rPr>
      </w:pPr>
      <w:del w:id="895"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w:delText>
        </w:r>
        <w:r w:rsidRPr="00BA156B" w:rsidDel="00154DB8">
          <w:lastRenderedPageBreak/>
          <w:delText xml:space="preserve">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del>
    </w:p>
    <w:p w14:paraId="36CB5CAE" w14:textId="7B52E051" w:rsidR="00FC4E53" w:rsidRPr="008D23C7" w:rsidDel="00154DB8" w:rsidRDefault="000C417A" w:rsidP="008D23C7">
      <w:pPr>
        <w:pStyle w:val="Cita"/>
        <w:rPr>
          <w:del w:id="896" w:author="Regina Casanova" w:date="2018-06-25T12:32:00Z"/>
        </w:rPr>
      </w:pPr>
      <w:del w:id="897"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del>
    </w:p>
    <w:p w14:paraId="32AF55D4" w14:textId="10F1143F" w:rsidR="00FC4E53" w:rsidRPr="00BA156B" w:rsidDel="00154DB8" w:rsidRDefault="00FC4E53" w:rsidP="008D23C7">
      <w:pPr>
        <w:pStyle w:val="Texto"/>
        <w:rPr>
          <w:del w:id="898" w:author="Regina Casanova" w:date="2018-06-25T12:32:00Z"/>
        </w:rPr>
      </w:pPr>
      <w:del w:id="899"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900" w:author="Regina Casanova" w:date="2018-06-18T17:53:00Z">
        <w:r w:rsidR="00DE453E" w:rsidRPr="00BA156B" w:rsidDel="00E94926">
          <w:delText xml:space="preserve">sistema </w:delText>
        </w:r>
      </w:del>
      <w:del w:id="901" w:author="Regina Casanova" w:date="2018-06-25T12:32:00Z">
        <w:r w:rsidR="00E87C58" w:rsidRPr="00BA156B" w:rsidDel="00154DB8">
          <w:delText xml:space="preserve">único que también </w:delText>
        </w:r>
      </w:del>
      <w:del w:id="902" w:author="Regina Casanova" w:date="2018-06-18T15:30:00Z">
        <w:r w:rsidR="00E87C58" w:rsidRPr="00BA156B" w:rsidDel="00965288">
          <w:delText>permita</w:delText>
        </w:r>
      </w:del>
      <w:del w:id="903"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 xml:space="preserve">ver </w:delText>
        </w:r>
        <w:r w:rsidR="00E87C58" w:rsidRPr="00BA156B" w:rsidDel="00154DB8">
          <w:lastRenderedPageBreak/>
          <w:delText>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del>
    </w:p>
    <w:p w14:paraId="0B7C7EF6" w14:textId="695E06FE" w:rsidR="00FC4E53" w:rsidRPr="008D23C7" w:rsidDel="00154DB8" w:rsidRDefault="00FC4E53" w:rsidP="008D23C7">
      <w:pPr>
        <w:pStyle w:val="Cita"/>
        <w:rPr>
          <w:del w:id="904" w:author="Regina Casanova" w:date="2018-06-25T12:32:00Z"/>
        </w:rPr>
      </w:pPr>
      <w:del w:id="905"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del>
    </w:p>
    <w:p w14:paraId="4511A823" w14:textId="0836C022" w:rsidR="00FC4E53" w:rsidRPr="008D23C7" w:rsidDel="00154DB8" w:rsidRDefault="00FC4E53" w:rsidP="008D23C7">
      <w:pPr>
        <w:pStyle w:val="Texto"/>
        <w:rPr>
          <w:del w:id="906" w:author="Regina Casanova" w:date="2018-06-25T12:32:00Z"/>
        </w:rPr>
      </w:pPr>
      <w:del w:id="907"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del>
    </w:p>
    <w:p w14:paraId="516C1072" w14:textId="756B2984" w:rsidR="000C417A" w:rsidRPr="00BA156B" w:rsidDel="00154DB8" w:rsidRDefault="00FC4E53" w:rsidP="008D23C7">
      <w:pPr>
        <w:pStyle w:val="Texto"/>
        <w:rPr>
          <w:del w:id="908" w:author="Regina Casanova" w:date="2018-06-25T12:32:00Z"/>
        </w:rPr>
      </w:pPr>
      <w:del w:id="909"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w:delText>
        </w:r>
        <w:r w:rsidRPr="00BA156B" w:rsidDel="00154DB8">
          <w:lastRenderedPageBreak/>
          <w:delText xml:space="preserve">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del>
    </w:p>
    <w:p w14:paraId="0A9203E1" w14:textId="5FD22EF6" w:rsidR="00341389" w:rsidRPr="008D23C7" w:rsidDel="00154DB8" w:rsidRDefault="000C417A" w:rsidP="008D23C7">
      <w:pPr>
        <w:pStyle w:val="Cita"/>
        <w:rPr>
          <w:del w:id="910" w:author="Regina Casanova" w:date="2018-06-25T12:32:00Z"/>
        </w:rPr>
      </w:pPr>
      <w:del w:id="911"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del>
    </w:p>
    <w:p w14:paraId="1EAB72C8" w14:textId="6B6E55AF" w:rsidR="00FC4E53" w:rsidRPr="008D23C7" w:rsidDel="00154DB8" w:rsidRDefault="00341389" w:rsidP="008D23C7">
      <w:pPr>
        <w:pStyle w:val="Cita"/>
        <w:rPr>
          <w:del w:id="912" w:author="Regina Casanova" w:date="2018-06-25T12:32:00Z"/>
        </w:rPr>
      </w:pPr>
      <w:del w:id="913"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del>
    </w:p>
    <w:p w14:paraId="325F244B" w14:textId="03D91313" w:rsidR="00FC4E53" w:rsidRPr="00BA156B" w:rsidDel="00154DB8" w:rsidRDefault="00FC4E53" w:rsidP="008D23C7">
      <w:pPr>
        <w:pStyle w:val="Texto"/>
        <w:rPr>
          <w:del w:id="914" w:author="Regina Casanova" w:date="2018-06-25T12:32:00Z"/>
        </w:rPr>
      </w:pPr>
      <w:del w:id="915"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w:delText>
        </w:r>
        <w:r w:rsidRPr="00BA156B" w:rsidDel="00154DB8">
          <w:lastRenderedPageBreak/>
          <w:delText xml:space="preserve">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del>
    </w:p>
    <w:p w14:paraId="07002F96" w14:textId="16933385" w:rsidR="00FC4E53" w:rsidRPr="008D23C7" w:rsidDel="00154DB8" w:rsidRDefault="00341389" w:rsidP="008D23C7">
      <w:pPr>
        <w:pStyle w:val="Cita"/>
        <w:rPr>
          <w:del w:id="916" w:author="Regina Casanova" w:date="2018-06-25T12:32:00Z"/>
        </w:rPr>
      </w:pPr>
      <w:del w:id="917"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del>
    </w:p>
    <w:p w14:paraId="2D2E34E8" w14:textId="4B096A83" w:rsidR="000C417A" w:rsidRPr="00BA156B" w:rsidDel="00154DB8" w:rsidRDefault="00FC4E53" w:rsidP="008D23C7">
      <w:pPr>
        <w:pStyle w:val="Texto"/>
        <w:rPr>
          <w:del w:id="918" w:author="Regina Casanova" w:date="2018-06-25T12:32:00Z"/>
        </w:rPr>
      </w:pPr>
      <w:del w:id="919"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w:delText>
        </w:r>
        <w:r w:rsidRPr="00BA156B" w:rsidDel="00154DB8">
          <w:lastRenderedPageBreak/>
          <w:delText xml:space="preserve">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del>
    </w:p>
    <w:p w14:paraId="60B07096" w14:textId="2F260A0D" w:rsidR="00FC4E53" w:rsidRPr="008D23C7" w:rsidDel="00154DB8" w:rsidRDefault="000C417A" w:rsidP="008D23C7">
      <w:pPr>
        <w:pStyle w:val="Cita"/>
        <w:rPr>
          <w:del w:id="920" w:author="Regina Casanova" w:date="2018-06-25T12:32:00Z"/>
        </w:rPr>
      </w:pPr>
      <w:del w:id="921"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del>
    </w:p>
    <w:p w14:paraId="743FCFCC" w14:textId="2D8C8FB7" w:rsidR="00FC4E53" w:rsidRPr="008D23C7" w:rsidDel="00154DB8" w:rsidRDefault="00FC4E53" w:rsidP="008D23C7">
      <w:pPr>
        <w:pStyle w:val="Texto"/>
        <w:rPr>
          <w:del w:id="922" w:author="Regina Casanova" w:date="2018-06-25T12:32:00Z"/>
        </w:rPr>
      </w:pPr>
      <w:del w:id="923" w:author="Regina Casanova" w:date="2018-06-25T12:32:00Z">
        <w:r w:rsidRPr="00BA156B" w:rsidDel="00154DB8">
          <w:delText>Finalmente, los gestores resaltaron que la herramienta informática planteada podría ser de una gran ayuda para manejar la información contenida dentro de los reclamos.</w:delText>
        </w:r>
      </w:del>
    </w:p>
    <w:p w14:paraId="4F13AED5" w14:textId="6C257E0D" w:rsidR="00E77F1B" w:rsidRPr="008D23C7" w:rsidDel="00154DB8" w:rsidRDefault="006746CC" w:rsidP="008D23C7">
      <w:pPr>
        <w:pStyle w:val="Ttulo3"/>
        <w:rPr>
          <w:del w:id="924" w:author="Regina Casanova" w:date="2018-06-25T12:32:00Z"/>
        </w:rPr>
      </w:pPr>
      <w:bookmarkStart w:id="925" w:name="_Toc511166310"/>
      <w:del w:id="926" w:author="Regina Casanova" w:date="2018-06-25T12:32:00Z">
        <w:r w:rsidRPr="008D23C7" w:rsidDel="00154DB8">
          <w:delText>Ciudadanos</w:delText>
        </w:r>
        <w:bookmarkEnd w:id="925"/>
      </w:del>
    </w:p>
    <w:p w14:paraId="1135515C" w14:textId="1AD6B352" w:rsidR="00E77F1B" w:rsidRPr="008D23C7" w:rsidDel="00154DB8" w:rsidRDefault="00E77F1B" w:rsidP="008D23C7">
      <w:pPr>
        <w:pStyle w:val="Texto"/>
        <w:rPr>
          <w:del w:id="927" w:author="Regina Casanova" w:date="2018-06-25T12:32:00Z"/>
        </w:rPr>
      </w:pPr>
      <w:del w:id="928"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w:delText>
        </w:r>
        <w:r w:rsidR="000F66CB" w:rsidRPr="00BA156B" w:rsidDel="00154DB8">
          <w:lastRenderedPageBreak/>
          <w:delText>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del>
    </w:p>
    <w:p w14:paraId="457F0339" w14:textId="0BD5A7EA" w:rsidR="00E77F1B" w:rsidRPr="00BA156B" w:rsidDel="00154DB8" w:rsidRDefault="005912AE" w:rsidP="008D23C7">
      <w:pPr>
        <w:pStyle w:val="Texto"/>
        <w:rPr>
          <w:del w:id="929" w:author="Regina Casanova" w:date="2018-06-25T12:32:00Z"/>
        </w:rPr>
      </w:pPr>
      <w:del w:id="930"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del>
    </w:p>
    <w:p w14:paraId="32BACF81" w14:textId="4202765E" w:rsidR="00E77F1B" w:rsidRPr="008D23C7" w:rsidDel="00154DB8" w:rsidRDefault="00954D43" w:rsidP="008D23C7">
      <w:pPr>
        <w:pStyle w:val="Cita"/>
        <w:rPr>
          <w:del w:id="931" w:author="Regina Casanova" w:date="2018-06-25T12:32:00Z"/>
        </w:rPr>
      </w:pPr>
      <w:del w:id="932"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del>
    </w:p>
    <w:p w14:paraId="6D292830" w14:textId="4F10B0E5" w:rsidR="00E77F1B" w:rsidRPr="008D23C7" w:rsidDel="00154DB8" w:rsidRDefault="00E77F1B" w:rsidP="008D23C7">
      <w:pPr>
        <w:pStyle w:val="Texto"/>
        <w:rPr>
          <w:del w:id="933" w:author="Regina Casanova" w:date="2018-06-25T12:32:00Z"/>
        </w:rPr>
      </w:pPr>
      <w:del w:id="934"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w:delText>
        </w:r>
        <w:r w:rsidRPr="00BA156B" w:rsidDel="00154DB8">
          <w:lastRenderedPageBreak/>
          <w:delText xml:space="preserve">o médico tratante o preguntaría a personal uniformado dentro del mismo </w:delText>
        </w:r>
        <w:r w:rsidR="00887A03" w:rsidRPr="00BA156B" w:rsidDel="00154DB8">
          <w:delText>establecimiento de salud</w:delText>
        </w:r>
        <w:r w:rsidRPr="00BA156B" w:rsidDel="00154DB8">
          <w:delText>.</w:delText>
        </w:r>
      </w:del>
    </w:p>
    <w:p w14:paraId="5EF7BD4F" w14:textId="08A88268" w:rsidR="00E77F1B" w:rsidRPr="00BA156B" w:rsidDel="00154DB8" w:rsidRDefault="00E77F1B" w:rsidP="008D23C7">
      <w:pPr>
        <w:pStyle w:val="Texto"/>
        <w:rPr>
          <w:del w:id="935" w:author="Regina Casanova" w:date="2018-06-25T12:32:00Z"/>
        </w:rPr>
      </w:pPr>
      <w:del w:id="936"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del>
    </w:p>
    <w:p w14:paraId="1B39A749" w14:textId="4EF23021" w:rsidR="0033734E" w:rsidRPr="008D23C7" w:rsidDel="00154DB8" w:rsidRDefault="0015501B" w:rsidP="008D23C7">
      <w:pPr>
        <w:pStyle w:val="Cita"/>
        <w:rPr>
          <w:del w:id="937" w:author="Regina Casanova" w:date="2018-06-25T12:32:00Z"/>
        </w:rPr>
      </w:pPr>
      <w:del w:id="938"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del>
    </w:p>
    <w:p w14:paraId="7F8D12AA" w14:textId="2146CE25" w:rsidR="00E77F1B" w:rsidRPr="008D23C7" w:rsidDel="00154DB8" w:rsidRDefault="00E77F1B" w:rsidP="008D23C7">
      <w:pPr>
        <w:pStyle w:val="Texto"/>
        <w:rPr>
          <w:del w:id="939" w:author="Regina Casanova" w:date="2018-06-25T12:32:00Z"/>
        </w:rPr>
      </w:pPr>
      <w:del w:id="940"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w:delText>
        </w:r>
        <w:r w:rsidR="002C4CA9" w:rsidRPr="00BA156B" w:rsidDel="00154DB8">
          <w:lastRenderedPageBreak/>
          <w:delText xml:space="preserve">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del>
    </w:p>
    <w:p w14:paraId="6A0630E7" w14:textId="6D81544C" w:rsidR="00E77F1B" w:rsidRPr="008D23C7" w:rsidDel="00154DB8" w:rsidRDefault="00E77F1B" w:rsidP="008D23C7">
      <w:pPr>
        <w:pStyle w:val="Texto"/>
        <w:rPr>
          <w:del w:id="941" w:author="Regina Casanova" w:date="2018-06-25T12:32:00Z"/>
        </w:rPr>
      </w:pPr>
      <w:del w:id="942"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del>
    </w:p>
    <w:p w14:paraId="0A8EFCF7" w14:textId="4BFF6C3B" w:rsidR="00E77F1B" w:rsidRPr="00BA156B" w:rsidDel="00154DB8" w:rsidRDefault="00E77F1B" w:rsidP="008D23C7">
      <w:pPr>
        <w:pStyle w:val="Texto"/>
        <w:rPr>
          <w:del w:id="943" w:author="Regina Casanova" w:date="2018-06-25T12:32:00Z"/>
        </w:rPr>
      </w:pPr>
      <w:del w:id="944"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del>
    </w:p>
    <w:p w14:paraId="2A8B4A8D" w14:textId="404E6A5B" w:rsidR="0033734E" w:rsidRPr="008D23C7" w:rsidDel="00154DB8" w:rsidRDefault="0033734E" w:rsidP="008D23C7">
      <w:pPr>
        <w:pStyle w:val="Cita"/>
        <w:rPr>
          <w:del w:id="945" w:author="Regina Casanova" w:date="2018-06-25T12:32:00Z"/>
        </w:rPr>
      </w:pPr>
      <w:del w:id="946"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w:delText>
        </w:r>
        <w:r w:rsidRPr="008D23C7" w:rsidDel="00154DB8">
          <w:lastRenderedPageBreak/>
          <w:delText xml:space="preserve">como para que te </w:delText>
        </w:r>
        <w:r w:rsidR="005C6825" w:rsidRPr="008D23C7" w:rsidDel="00154DB8">
          <w:delText>dé</w:delText>
        </w:r>
        <w:r w:rsidRPr="008D23C7" w:rsidDel="00154DB8">
          <w:delText xml:space="preserve"> respuestas inmediatas y que las cosas se automaticen e incluso por un tema de costos”</w:delText>
        </w:r>
      </w:del>
    </w:p>
    <w:p w14:paraId="7249FBC5" w14:textId="56A92804" w:rsidR="00946A0E" w:rsidRPr="008D23C7" w:rsidDel="00154DB8" w:rsidRDefault="00946A0E" w:rsidP="008D23C7">
      <w:pPr>
        <w:pStyle w:val="Texto"/>
        <w:rPr>
          <w:del w:id="947" w:author="Regina Casanova" w:date="2018-06-25T12:32:00Z"/>
        </w:rPr>
      </w:pPr>
      <w:del w:id="948"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949" w:author="Regina Casanova" w:date="2018-06-18T17:53:00Z">
        <w:r w:rsidRPr="00BA156B" w:rsidDel="00E94926">
          <w:delText xml:space="preserve">sistema </w:delText>
        </w:r>
      </w:del>
      <w:del w:id="950" w:author="Regina Casanova" w:date="2018-06-25T12:32:00Z">
        <w:r w:rsidRPr="00BA156B" w:rsidDel="00154DB8">
          <w:delText>tenga la importancia debida y ayude a mostrar mejoras dentro de</w:delText>
        </w:r>
      </w:del>
      <w:del w:id="951" w:author="Regina Casanova" w:date="2018-06-18T16:43:00Z">
        <w:r w:rsidRPr="00BA156B" w:rsidDel="00EF06FE">
          <w:delText>l sistema de salud</w:delText>
        </w:r>
      </w:del>
      <w:del w:id="952" w:author="Regina Casanova" w:date="2018-06-25T12:32:00Z">
        <w:r w:rsidRPr="00BA156B" w:rsidDel="00154DB8">
          <w:delText xml:space="preserve">; es por ello que consideraron que es necesario que el ciudadano se identifique con algún documento de identidad. </w:delText>
        </w:r>
      </w:del>
    </w:p>
    <w:p w14:paraId="1B4CA782" w14:textId="378FADF0" w:rsidR="00946A0E" w:rsidRPr="008D23C7" w:rsidDel="00154DB8" w:rsidRDefault="00946A0E" w:rsidP="008D23C7">
      <w:pPr>
        <w:pStyle w:val="Cita"/>
        <w:rPr>
          <w:del w:id="953" w:author="Regina Casanova" w:date="2018-06-25T12:32:00Z"/>
        </w:rPr>
      </w:pPr>
      <w:del w:id="954"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del>
    </w:p>
    <w:p w14:paraId="5FD575A4" w14:textId="23EB2CDD" w:rsidR="00946A0E" w:rsidRPr="008D23C7" w:rsidDel="00154DB8" w:rsidRDefault="00946A0E" w:rsidP="008D23C7">
      <w:pPr>
        <w:pStyle w:val="Texto"/>
        <w:rPr>
          <w:del w:id="955" w:author="Regina Casanova" w:date="2018-06-25T12:32:00Z"/>
        </w:rPr>
      </w:pPr>
      <w:del w:id="956" w:author="Regina Casanova" w:date="2018-06-25T12:32:00Z">
        <w:r w:rsidRPr="00BA156B" w:rsidDel="00154DB8">
          <w:delText xml:space="preserve">Sobre la herramienta respondieron que consideraban como características importantes que esta herramienta cuente con una interfaz amigable para ellos, </w:delText>
        </w:r>
        <w:r w:rsidRPr="00BA156B" w:rsidDel="00154DB8">
          <w:lastRenderedPageBreak/>
          <w:delText xml:space="preserve">considerando bastante a personas que no se encuentran muy familiarizadas con los dispositivos digitales. También les gustaría que el </w:delText>
        </w:r>
      </w:del>
      <w:del w:id="957" w:author="Regina Casanova" w:date="2018-06-18T17:53:00Z">
        <w:r w:rsidRPr="00BA156B" w:rsidDel="00E94926">
          <w:delText>sistema</w:delText>
        </w:r>
      </w:del>
      <w:del w:id="958"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959" w:author="Regina Casanova" w:date="2018-06-18T17:53:00Z">
        <w:r w:rsidRPr="00BA156B" w:rsidDel="00E94926">
          <w:delText>sistema</w:delText>
        </w:r>
      </w:del>
      <w:del w:id="960" w:author="Regina Casanova" w:date="2018-06-25T12:32:00Z">
        <w:r w:rsidRPr="00BA156B" w:rsidDel="00154DB8">
          <w:delText xml:space="preserve"> y sugirieron que debería mostrarse aspectos positivos resaltados por los ciudadanos. </w:delText>
        </w:r>
      </w:del>
    </w:p>
    <w:p w14:paraId="2B32DEA0" w14:textId="34135ACC" w:rsidR="00717F0C" w:rsidRPr="008D23C7" w:rsidDel="00154DB8" w:rsidRDefault="00E77F1B" w:rsidP="008D23C7">
      <w:pPr>
        <w:pStyle w:val="Texto"/>
        <w:rPr>
          <w:del w:id="961" w:author="Regina Casanova" w:date="2018-06-25T12:32:00Z"/>
        </w:rPr>
      </w:pPr>
      <w:del w:id="962"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del>
    </w:p>
    <w:p w14:paraId="06FD69F6" w14:textId="7B92FDF1" w:rsidR="008C4674" w:rsidRPr="008D23C7" w:rsidDel="00154DB8" w:rsidRDefault="00717F0C" w:rsidP="008D23C7">
      <w:pPr>
        <w:pStyle w:val="Texto"/>
        <w:rPr>
          <w:del w:id="963" w:author="Regina Casanova" w:date="2018-06-25T12:32:00Z"/>
        </w:rPr>
      </w:pPr>
      <w:del w:id="964" w:author="Regina Casanova" w:date="2018-06-25T12:32:00Z">
        <w:r w:rsidRPr="00BA156B" w:rsidDel="00154DB8">
          <w:delText xml:space="preserve">Los entrevistados aceptaron sin problemas de que se utilice el término ‘Solicitudes’ en lugar del término ‘Reclamos’ para el nombre del </w:delText>
        </w:r>
      </w:del>
      <w:del w:id="965" w:author="Regina Casanova" w:date="2018-06-18T17:53:00Z">
        <w:r w:rsidRPr="00BA156B" w:rsidDel="00E94926">
          <w:delText>sistema</w:delText>
        </w:r>
      </w:del>
      <w:del w:id="966"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del>
    </w:p>
    <w:p w14:paraId="42D6BD7C" w14:textId="40934804" w:rsidR="00A0375B" w:rsidRPr="008D23C7" w:rsidRDefault="00A0375B" w:rsidP="008D23C7">
      <w:pPr>
        <w:pStyle w:val="Ttulo3"/>
      </w:pPr>
      <w:bookmarkStart w:id="967" w:name="_Toc511166311"/>
      <w:r w:rsidRPr="008D23C7">
        <w:t>Tabla</w:t>
      </w:r>
      <w:ins w:id="968" w:author="Regina Casanova" w:date="2018-06-18T16:35:00Z">
        <w:r w:rsidR="005C0CEB">
          <w:t>s</w:t>
        </w:r>
      </w:ins>
      <w:r w:rsidRPr="008D23C7">
        <w:t xml:space="preserve"> de hallazgos resaltantes</w:t>
      </w:r>
      <w:bookmarkEnd w:id="967"/>
      <w:r w:rsidR="001C33EF" w:rsidRPr="008D23C7">
        <w:t xml:space="preserve"> </w:t>
      </w:r>
    </w:p>
    <w:p w14:paraId="28DFFC51" w14:textId="41C5B551" w:rsidR="00EA0533" w:rsidRDefault="00A0375B" w:rsidP="008D23C7">
      <w:pPr>
        <w:pStyle w:val="Texto"/>
        <w:rPr>
          <w:ins w:id="969"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pPr>
        <w:pStyle w:val="Ttulo4"/>
        <w:numPr>
          <w:ilvl w:val="0"/>
          <w:numId w:val="45"/>
        </w:numPr>
        <w:rPr>
          <w:ins w:id="970" w:author="Regina Casanova" w:date="2018-06-18T15:42:00Z"/>
        </w:rPr>
        <w:pPrChange w:id="971" w:author="Regina Casanova" w:date="2018-06-18T16:36:00Z">
          <w:pPr>
            <w:pStyle w:val="Texto"/>
          </w:pPr>
        </w:pPrChange>
      </w:pPr>
      <w:ins w:id="972" w:author="Regina Casanova" w:date="2018-06-18T15:42:00Z">
        <w:r>
          <w:lastRenderedPageBreak/>
          <w:t xml:space="preserve">Objetivos a cumplir dentro del </w:t>
        </w:r>
      </w:ins>
      <w:ins w:id="973" w:author="Regina Casanova" w:date="2018-06-18T17:53:00Z">
        <w:r w:rsidR="00E94926">
          <w:t>software</w:t>
        </w:r>
      </w:ins>
      <w:ins w:id="974"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975" w:author="Regina Casanova" w:date="2018-06-18T15:42:00Z"/>
        </w:trPr>
        <w:tc>
          <w:tcPr>
            <w:tcW w:w="3960" w:type="dxa"/>
            <w:vMerge w:val="restart"/>
          </w:tcPr>
          <w:p w14:paraId="4075B9D9" w14:textId="7FA9ADAF" w:rsidR="00F46AAA" w:rsidRDefault="00F46AAA" w:rsidP="008D23C7">
            <w:pPr>
              <w:pStyle w:val="Texto"/>
              <w:rPr>
                <w:ins w:id="976" w:author="Regina Casanova" w:date="2018-06-18T15:42:00Z"/>
              </w:rPr>
            </w:pPr>
            <w:ins w:id="977" w:author="Regina Casanova" w:date="2018-06-18T15:42:00Z">
              <w:r>
                <w:t>Personal de SUSALUD</w:t>
              </w:r>
            </w:ins>
          </w:p>
        </w:tc>
        <w:tc>
          <w:tcPr>
            <w:tcW w:w="3961" w:type="dxa"/>
          </w:tcPr>
          <w:p w14:paraId="7F679AA3" w14:textId="4301A913" w:rsidR="00F46AAA" w:rsidRDefault="00F46AAA" w:rsidP="00F46AAA">
            <w:pPr>
              <w:pStyle w:val="Texto"/>
              <w:rPr>
                <w:ins w:id="978" w:author="Regina Casanova" w:date="2018-06-18T15:42:00Z"/>
              </w:rPr>
            </w:pPr>
            <w:ins w:id="979"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980"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981"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982"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983"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984" w:author="Regina Casanova" w:date="2018-06-18T15:45:00Z">
              <w:r>
                <w:t>Acortar procesos de resolución de reclamos.</w:t>
              </w:r>
            </w:ins>
          </w:p>
        </w:tc>
      </w:tr>
      <w:tr w:rsidR="00F46AAA" w14:paraId="1282B97B" w14:textId="77777777" w:rsidTr="00F46AAA">
        <w:trPr>
          <w:trHeight w:val="576"/>
          <w:ins w:id="985" w:author="Regina Casanova" w:date="2018-06-18T15:42:00Z"/>
        </w:trPr>
        <w:tc>
          <w:tcPr>
            <w:tcW w:w="3960" w:type="dxa"/>
            <w:vMerge w:val="restart"/>
          </w:tcPr>
          <w:p w14:paraId="6F15F2D3" w14:textId="5D98DC36" w:rsidR="00F46AAA" w:rsidRDefault="00F46AAA" w:rsidP="00F46AAA">
            <w:pPr>
              <w:pStyle w:val="Texto"/>
              <w:rPr>
                <w:ins w:id="986" w:author="Regina Casanova" w:date="2018-06-18T15:42:00Z"/>
              </w:rPr>
            </w:pPr>
            <w:ins w:id="987" w:author="Regina Casanova" w:date="2018-06-18T15:42:00Z">
              <w:r>
                <w:t>Gestores de IPRESS</w:t>
              </w:r>
            </w:ins>
          </w:p>
        </w:tc>
        <w:tc>
          <w:tcPr>
            <w:tcW w:w="3961" w:type="dxa"/>
          </w:tcPr>
          <w:p w14:paraId="381180B0" w14:textId="60D7E429" w:rsidR="00F46AAA" w:rsidRDefault="00F46AAA" w:rsidP="00F46AAA">
            <w:pPr>
              <w:pStyle w:val="Texto"/>
              <w:rPr>
                <w:ins w:id="988" w:author="Regina Casanova" w:date="2018-06-18T15:42:00Z"/>
              </w:rPr>
            </w:pPr>
            <w:ins w:id="989"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990"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991"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992"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993"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994" w:author="Regina Casanova" w:date="2018-06-18T15:47:00Z">
              <w:r>
                <w:t>Visualizar pasos realizados para resolución de reclamos anteriores.</w:t>
              </w:r>
            </w:ins>
          </w:p>
        </w:tc>
      </w:tr>
      <w:tr w:rsidR="00797ADC" w14:paraId="39B213AD" w14:textId="77777777" w:rsidTr="00797ADC">
        <w:trPr>
          <w:trHeight w:val="516"/>
          <w:ins w:id="995" w:author="Regina Casanova" w:date="2018-06-18T15:42:00Z"/>
        </w:trPr>
        <w:tc>
          <w:tcPr>
            <w:tcW w:w="3960" w:type="dxa"/>
            <w:vMerge w:val="restart"/>
          </w:tcPr>
          <w:p w14:paraId="3C12597C" w14:textId="4C44DFC7" w:rsidR="00797ADC" w:rsidRDefault="00797ADC" w:rsidP="00F46AAA">
            <w:pPr>
              <w:pStyle w:val="Texto"/>
              <w:rPr>
                <w:ins w:id="996" w:author="Regina Casanova" w:date="2018-06-18T15:42:00Z"/>
              </w:rPr>
            </w:pPr>
            <w:ins w:id="997" w:author="Regina Casanova" w:date="2018-06-18T15:42:00Z">
              <w:r>
                <w:t>Ciudadanos</w:t>
              </w:r>
            </w:ins>
          </w:p>
        </w:tc>
        <w:tc>
          <w:tcPr>
            <w:tcW w:w="3961" w:type="dxa"/>
          </w:tcPr>
          <w:p w14:paraId="26FFAD8F" w14:textId="6B50291C" w:rsidR="00797ADC" w:rsidRDefault="0015231C" w:rsidP="00F46AAA">
            <w:pPr>
              <w:pStyle w:val="Texto"/>
              <w:rPr>
                <w:ins w:id="998" w:author="Regina Casanova" w:date="2018-06-18T15:42:00Z"/>
              </w:rPr>
            </w:pPr>
            <w:ins w:id="999"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1000"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1001"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1002"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1003"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1004" w:author="Regina Casanova" w:date="2018-06-18T16:31:00Z">
              <w:r>
                <w:t>Cambiar percepción de reclamos de un fastidio al reflejo de la atenci</w:t>
              </w:r>
            </w:ins>
            <w:ins w:id="1005"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1006" w:author="Regina Casanova" w:date="2018-06-18T16:32:00Z">
              <w:r>
                <w:t>Hacer saber a la IPRESS sus fallas en atención.</w:t>
              </w:r>
            </w:ins>
          </w:p>
        </w:tc>
      </w:tr>
    </w:tbl>
    <w:p w14:paraId="2BC97892" w14:textId="1AF3DA32" w:rsidR="005C0CEB" w:rsidRPr="0051206E" w:rsidRDefault="00F305B6" w:rsidP="005C0CEB">
      <w:pPr>
        <w:pStyle w:val="Texto"/>
        <w:jc w:val="center"/>
        <w:rPr>
          <w:ins w:id="1007" w:author="Regina Casanova" w:date="2018-06-18T16:33:00Z"/>
          <w:sz w:val="22"/>
        </w:rPr>
      </w:pPr>
      <w:ins w:id="1008" w:author="Regina Casanova" w:date="2018-06-18T16:33:00Z">
        <w:r w:rsidRPr="00F305B6">
          <w:rPr>
            <w:sz w:val="22"/>
          </w:rPr>
          <w:t xml:space="preserve">Tabla </w:t>
        </w:r>
        <w:del w:id="1009" w:author="USER" w:date="2018-07-09T15:25:00Z">
          <w:r w:rsidRPr="00F305B6" w:rsidDel="00EC3670">
            <w:rPr>
              <w:sz w:val="22"/>
            </w:rPr>
            <w:delText>Nº</w:delText>
          </w:r>
        </w:del>
      </w:ins>
      <w:ins w:id="1010" w:author="USER" w:date="2018-07-09T15:25:00Z">
        <w:r w:rsidR="00EC3670" w:rsidRPr="00F305B6">
          <w:rPr>
            <w:sz w:val="22"/>
          </w:rPr>
          <w:t>N.º</w:t>
        </w:r>
      </w:ins>
      <w:ins w:id="1011" w:author="Regina Casanova" w:date="2018-06-18T16:33:00Z">
        <w:r w:rsidRPr="00F305B6">
          <w:rPr>
            <w:sz w:val="22"/>
          </w:rPr>
          <w:t xml:space="preserve"> </w:t>
        </w:r>
      </w:ins>
      <w:ins w:id="1012" w:author="Regina Casanova" w:date="2018-06-18T16:57:00Z">
        <w:r>
          <w:rPr>
            <w:sz w:val="22"/>
          </w:rPr>
          <w:t>2</w:t>
        </w:r>
      </w:ins>
      <w:ins w:id="1013" w:author="Regina Casanova" w:date="2018-06-18T16:33:00Z">
        <w:r w:rsidR="005C0CEB" w:rsidRPr="0051206E">
          <w:rPr>
            <w:sz w:val="22"/>
          </w:rPr>
          <w:t xml:space="preserve">. Tabla de hallazgos </w:t>
        </w:r>
      </w:ins>
      <w:ins w:id="1014" w:author="Regina Casanova" w:date="2018-06-18T16:34:00Z">
        <w:r w:rsidR="005C0CEB">
          <w:rPr>
            <w:sz w:val="22"/>
          </w:rPr>
          <w:t>objetivos</w:t>
        </w:r>
      </w:ins>
      <w:ins w:id="1015" w:author="Regina Casanova" w:date="2018-06-18T16:33:00Z">
        <w:r w:rsidR="005C0CEB" w:rsidRPr="005C0CEB">
          <w:rPr>
            <w:sz w:val="22"/>
          </w:rPr>
          <w:t xml:space="preserve"> encontrad</w:t>
        </w:r>
      </w:ins>
      <w:ins w:id="1016" w:author="Regina Casanova" w:date="2018-06-18T16:34:00Z">
        <w:r w:rsidR="005C0CEB">
          <w:rPr>
            <w:sz w:val="22"/>
          </w:rPr>
          <w:t>o</w:t>
        </w:r>
      </w:ins>
      <w:ins w:id="1017" w:author="Regina Casanova" w:date="2018-06-18T16:33:00Z">
        <w:r w:rsidR="005C0CEB" w:rsidRPr="0051206E">
          <w:rPr>
            <w:sz w:val="22"/>
          </w:rPr>
          <w:t>s por tipo de usuario.</w:t>
        </w:r>
      </w:ins>
    </w:p>
    <w:p w14:paraId="493AEAB7" w14:textId="3BF9EEDA" w:rsidR="00F46AAA" w:rsidRDefault="0015231C" w:rsidP="0051206E">
      <w:pPr>
        <w:pStyle w:val="Ttulo4"/>
        <w:rPr>
          <w:ins w:id="1018" w:author="Regina Casanova" w:date="2018-06-18T15:47:00Z"/>
        </w:rPr>
      </w:pPr>
      <w:ins w:id="1019" w:author="Regina Casanova" w:date="2018-06-18T16:29:00Z">
        <w:r>
          <w:t>Desafíos</w:t>
        </w:r>
      </w:ins>
      <w:ins w:id="1020"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1021" w:author="Regina Casanova" w:date="2018-06-18T15:47:00Z"/>
        </w:trPr>
        <w:tc>
          <w:tcPr>
            <w:tcW w:w="3960" w:type="dxa"/>
            <w:vMerge w:val="restart"/>
          </w:tcPr>
          <w:p w14:paraId="2E50C7E1" w14:textId="73778B3A" w:rsidR="00F46AAA" w:rsidRDefault="00F46AAA" w:rsidP="008D23C7">
            <w:pPr>
              <w:pStyle w:val="Texto"/>
              <w:rPr>
                <w:ins w:id="1022" w:author="Regina Casanova" w:date="2018-06-18T15:47:00Z"/>
              </w:rPr>
            </w:pPr>
            <w:ins w:id="1023" w:author="Regina Casanova" w:date="2018-06-18T15:49:00Z">
              <w:r>
                <w:t>Personal de SUSALUD</w:t>
              </w:r>
            </w:ins>
          </w:p>
        </w:tc>
        <w:tc>
          <w:tcPr>
            <w:tcW w:w="3961" w:type="dxa"/>
          </w:tcPr>
          <w:p w14:paraId="6C10C8DE" w14:textId="002524AC" w:rsidR="00F46AAA" w:rsidRDefault="00F46AAA" w:rsidP="008D23C7">
            <w:pPr>
              <w:pStyle w:val="Texto"/>
              <w:rPr>
                <w:ins w:id="1024" w:author="Regina Casanova" w:date="2018-06-18T15:47:00Z"/>
              </w:rPr>
            </w:pPr>
            <w:ins w:id="1025"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1026"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1027"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1028" w:author="Regina Casanova" w:date="2018-06-18T15:50:00Z">
              <w:r>
                <w:t xml:space="preserve">No hay procedimientos claros sobre </w:t>
              </w:r>
            </w:ins>
            <w:ins w:id="1029" w:author="Regina Casanova" w:date="2018-06-18T15:51:00Z">
              <w:r>
                <w:t>cómo</w:t>
              </w:r>
            </w:ins>
            <w:ins w:id="1030" w:author="Regina Casanova" w:date="2018-06-18T15:50:00Z">
              <w:r>
                <w:t xml:space="preserve"> </w:t>
              </w:r>
            </w:ins>
            <w:ins w:id="1031" w:author="Regina Casanova" w:date="2018-06-18T15:51:00Z">
              <w:r>
                <w:t>reaccionar para</w:t>
              </w:r>
            </w:ins>
            <w:ins w:id="1032"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1033" w:author="Regina Casanova" w:date="2018-06-18T15:52:00Z">
              <w:r>
                <w:t>Reclamos son vistos como trabas u ofensas hacia el personal prestador de salud.</w:t>
              </w:r>
            </w:ins>
          </w:p>
        </w:tc>
      </w:tr>
      <w:tr w:rsidR="000E7F05" w14:paraId="7E61175E" w14:textId="77777777" w:rsidTr="00F46AAA">
        <w:trPr>
          <w:trHeight w:val="576"/>
          <w:ins w:id="1034" w:author="Regina Casanova" w:date="2018-06-18T15:47:00Z"/>
        </w:trPr>
        <w:tc>
          <w:tcPr>
            <w:tcW w:w="3960" w:type="dxa"/>
            <w:vMerge w:val="restart"/>
          </w:tcPr>
          <w:p w14:paraId="4E0037E8" w14:textId="4C25208A" w:rsidR="000E7F05" w:rsidRDefault="000E7F05" w:rsidP="008D23C7">
            <w:pPr>
              <w:pStyle w:val="Texto"/>
              <w:rPr>
                <w:ins w:id="1035" w:author="Regina Casanova" w:date="2018-06-18T15:47:00Z"/>
              </w:rPr>
            </w:pPr>
            <w:ins w:id="1036" w:author="Regina Casanova" w:date="2018-06-18T15:49:00Z">
              <w:r>
                <w:t>Gestores de IPRESS</w:t>
              </w:r>
            </w:ins>
          </w:p>
        </w:tc>
        <w:tc>
          <w:tcPr>
            <w:tcW w:w="3961" w:type="dxa"/>
          </w:tcPr>
          <w:p w14:paraId="796DA508" w14:textId="310CB23E" w:rsidR="000E7F05" w:rsidRDefault="000E7F05" w:rsidP="008D23C7">
            <w:pPr>
              <w:pStyle w:val="Texto"/>
              <w:rPr>
                <w:ins w:id="1037" w:author="Regina Casanova" w:date="2018-06-18T15:47:00Z"/>
              </w:rPr>
            </w:pPr>
            <w:ins w:id="1038"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1039"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1040"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1041"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1042"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1043" w:author="Regina Casanova" w:date="2018-06-18T15:56:00Z">
              <w:r>
                <w:t>Resolución de reclamos de manera aislada y sin identificaci</w:t>
              </w:r>
            </w:ins>
            <w:ins w:id="1044" w:author="Regina Casanova" w:date="2018-06-18T15:57:00Z">
              <w:r>
                <w:t>ón del problema en trasfondo.</w:t>
              </w:r>
            </w:ins>
          </w:p>
        </w:tc>
      </w:tr>
      <w:tr w:rsidR="0015231C" w14:paraId="02F8D784" w14:textId="77777777" w:rsidTr="0015231C">
        <w:trPr>
          <w:trHeight w:val="531"/>
          <w:ins w:id="1045" w:author="Regina Casanova" w:date="2018-06-18T15:47:00Z"/>
        </w:trPr>
        <w:tc>
          <w:tcPr>
            <w:tcW w:w="3960" w:type="dxa"/>
            <w:vMerge w:val="restart"/>
          </w:tcPr>
          <w:p w14:paraId="6DCA6DE7" w14:textId="475E1A56" w:rsidR="0015231C" w:rsidRDefault="0015231C" w:rsidP="008D23C7">
            <w:pPr>
              <w:pStyle w:val="Texto"/>
              <w:rPr>
                <w:ins w:id="1046" w:author="Regina Casanova" w:date="2018-06-18T15:47:00Z"/>
              </w:rPr>
            </w:pPr>
            <w:ins w:id="1047" w:author="Regina Casanova" w:date="2018-06-18T15:49:00Z">
              <w:r>
                <w:t>Ciudadanos</w:t>
              </w:r>
            </w:ins>
          </w:p>
        </w:tc>
        <w:tc>
          <w:tcPr>
            <w:tcW w:w="3961" w:type="dxa"/>
          </w:tcPr>
          <w:p w14:paraId="09E72165" w14:textId="7BBDF1FD" w:rsidR="0015231C" w:rsidRDefault="0015231C" w:rsidP="008D23C7">
            <w:pPr>
              <w:pStyle w:val="Texto"/>
              <w:rPr>
                <w:ins w:id="1048" w:author="Regina Casanova" w:date="2018-06-18T15:47:00Z"/>
              </w:rPr>
            </w:pPr>
            <w:ins w:id="1049" w:author="Regina Casanova" w:date="2018-06-18T16:26:00Z">
              <w:r>
                <w:t xml:space="preserve">Personas no proclives al uso de </w:t>
              </w:r>
            </w:ins>
            <w:ins w:id="1050" w:author="Regina Casanova" w:date="2018-06-18T16:27:00Z">
              <w:r>
                <w:t>tecnología</w:t>
              </w:r>
            </w:ins>
            <w:ins w:id="1051"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1052"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1053"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1054" w:author="Regina Casanova" w:date="2018-06-18T16:29:00Z">
              <w:r>
                <w:t>Falta de</w:t>
              </w:r>
            </w:ins>
            <w:ins w:id="1055" w:author="Regina Casanova" w:date="2018-06-18T16:27:00Z">
              <w:r>
                <w:t xml:space="preserve"> capacidad de decisi</w:t>
              </w:r>
            </w:ins>
            <w:ins w:id="1056" w:author="Regina Casanova" w:date="2018-06-18T16:28:00Z">
              <w:r>
                <w:t xml:space="preserve">ón y de </w:t>
              </w:r>
            </w:ins>
            <w:ins w:id="1057" w:author="Regina Casanova" w:date="2018-06-18T16:29:00Z">
              <w:r>
                <w:t>autonomía</w:t>
              </w:r>
            </w:ins>
            <w:ins w:id="1058"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1059" w:author="Regina Casanova" w:date="2018-06-18T16:28:00Z">
              <w:r>
                <w:t>Tiempos largos para resolución de reclamos.</w:t>
              </w:r>
            </w:ins>
          </w:p>
        </w:tc>
      </w:tr>
    </w:tbl>
    <w:p w14:paraId="5E334282" w14:textId="24824423" w:rsidR="00A0375B" w:rsidRPr="0051206E" w:rsidRDefault="000E179A" w:rsidP="008D23C7">
      <w:pPr>
        <w:pStyle w:val="Texto"/>
        <w:jc w:val="center"/>
        <w:rPr>
          <w:sz w:val="22"/>
        </w:rPr>
      </w:pPr>
      <w:r w:rsidRPr="0051206E">
        <w:rPr>
          <w:sz w:val="22"/>
        </w:rPr>
        <w:t xml:space="preserve">Tabla </w:t>
      </w:r>
      <w:del w:id="1060" w:author="USER" w:date="2018-07-09T15:25:00Z">
        <w:r w:rsidRPr="0051206E" w:rsidDel="00EC3670">
          <w:rPr>
            <w:sz w:val="22"/>
          </w:rPr>
          <w:delText>Nº</w:delText>
        </w:r>
      </w:del>
      <w:ins w:id="1061" w:author="USER" w:date="2018-07-09T15:25:00Z">
        <w:r w:rsidR="00EC3670" w:rsidRPr="0051206E">
          <w:rPr>
            <w:sz w:val="22"/>
          </w:rPr>
          <w:t>N.º</w:t>
        </w:r>
      </w:ins>
      <w:r w:rsidRPr="0051206E">
        <w:rPr>
          <w:sz w:val="22"/>
        </w:rPr>
        <w:t xml:space="preserve"> </w:t>
      </w:r>
      <w:ins w:id="1062" w:author="Regina Casanova" w:date="2018-06-18T16:57:00Z">
        <w:r w:rsidR="00F305B6">
          <w:rPr>
            <w:sz w:val="22"/>
          </w:rPr>
          <w:t>3</w:t>
        </w:r>
      </w:ins>
      <w:r w:rsidRPr="0051206E">
        <w:rPr>
          <w:sz w:val="22"/>
        </w:rPr>
        <w:t xml:space="preserve">. Tabla de </w:t>
      </w:r>
      <w:r w:rsidR="00A0375B" w:rsidRPr="0051206E">
        <w:rPr>
          <w:sz w:val="22"/>
        </w:rPr>
        <w:t xml:space="preserve">hallazgos </w:t>
      </w:r>
      <w:ins w:id="1063"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1064" w:author="Regina Casanova" w:date="2018-07-07T15:18:00Z"/>
        </w:rPr>
      </w:pPr>
      <w:bookmarkStart w:id="1065" w:name="_Toc511166312"/>
      <w:del w:id="1066" w:author="Regina Casanova" w:date="2018-07-07T15:18:00Z">
        <w:r w:rsidRPr="008D23C7" w:rsidDel="00BA63BC">
          <w:lastRenderedPageBreak/>
          <w:delText>Tabla de requerimientos</w:delText>
        </w:r>
        <w:bookmarkEnd w:id="1065"/>
      </w:del>
    </w:p>
    <w:p w14:paraId="4745D140" w14:textId="75346B63" w:rsidR="001C33EF" w:rsidRPr="008D23C7" w:rsidDel="00BA63BC" w:rsidRDefault="0068015C" w:rsidP="008D23C7">
      <w:pPr>
        <w:pStyle w:val="Texto"/>
        <w:rPr>
          <w:del w:id="1067" w:author="Regina Casanova" w:date="2018-07-07T15:18:00Z"/>
        </w:rPr>
      </w:pPr>
      <w:del w:id="1068"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1069" w:author="Regina Casanova" w:date="2018-06-18T17:53:00Z">
        <w:r w:rsidR="00E47C11" w:rsidRPr="00BA156B" w:rsidDel="00E94926">
          <w:delText>sistema</w:delText>
        </w:r>
        <w:r w:rsidR="00820042" w:rsidRPr="00BA156B" w:rsidDel="00E94926">
          <w:delText xml:space="preserve"> </w:delText>
        </w:r>
      </w:del>
      <w:del w:id="1070"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1071" w:author="Regina Casanova" w:date="2018-07-07T15:18:00Z"/>
        </w:rPr>
      </w:pPr>
      <w:del w:id="1072"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1073" w:author="Regina Casanova" w:date="2018-06-18T17:53:00Z">
        <w:r w:rsidR="006F4488" w:rsidRPr="00BA156B" w:rsidDel="00E94926">
          <w:delText>sistema</w:delText>
        </w:r>
      </w:del>
      <w:del w:id="1074" w:author="Regina Casanova" w:date="2018-07-07T15:18:00Z">
        <w:r w:rsidR="006F4488" w:rsidRPr="00BA156B" w:rsidDel="00BA63BC">
          <w:delText xml:space="preserve"> sin tener que realizar un </w:delText>
        </w:r>
      </w:del>
      <w:del w:id="1075" w:author="Regina Casanova" w:date="2018-06-18T17:53:00Z">
        <w:r w:rsidR="006F4488" w:rsidRPr="00BA156B" w:rsidDel="00E94926">
          <w:delText>sistema</w:delText>
        </w:r>
      </w:del>
      <w:del w:id="1076"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1077" w:author="Regina Casanova" w:date="2018-07-07T15:18:00Z"/>
          <w:rFonts w:cs="Times New Roman"/>
          <w:lang w:val="es-PE"/>
        </w:rPr>
      </w:pPr>
      <w:del w:id="1078"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1079" w:author="Regina Casanova" w:date="2018-07-07T15:18:00Z"/>
          <w:rFonts w:cs="Times New Roman"/>
          <w:lang w:val="es-PE"/>
        </w:rPr>
        <w:sectPr w:rsidR="00BD5BF4" w:rsidRPr="00BA156B" w:rsidDel="00BA63BC" w:rsidSect="00823DF7">
          <w:pgSz w:w="11900" w:h="16840"/>
          <w:pgMar w:top="1701" w:right="1701" w:bottom="1701" w:left="2268" w:header="708" w:footer="708" w:gutter="0"/>
          <w:pgNumType w:start="1"/>
          <w:cols w:space="708"/>
          <w:titlePg/>
          <w:docGrid w:linePitch="360"/>
        </w:sectPr>
      </w:pPr>
    </w:p>
    <w:p w14:paraId="06097017" w14:textId="6A7D994B" w:rsidR="00BD5BF4" w:rsidRPr="00BA156B" w:rsidDel="00BA63BC" w:rsidRDefault="00BD5BF4" w:rsidP="00ED4396">
      <w:pPr>
        <w:spacing w:line="360" w:lineRule="auto"/>
        <w:jc w:val="center"/>
        <w:rPr>
          <w:del w:id="1080" w:author="Regina Casanova" w:date="2018-07-07T15:18:00Z"/>
          <w:rFonts w:cs="Times New Roman"/>
          <w:b/>
          <w:lang w:val="es-PE"/>
        </w:rPr>
      </w:pPr>
      <w:del w:id="1081" w:author="Regina Casanova" w:date="2018-07-07T15:18:00Z">
        <w:r w:rsidRPr="00BA156B" w:rsidDel="00BA63BC">
          <w:rPr>
            <w:rFonts w:cs="Times New Roman"/>
            <w:b/>
            <w:lang w:val="es-PE"/>
          </w:rPr>
          <w:lastRenderedPageBreak/>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1082"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1083" w:author="Regina Casanova" w:date="2018-07-07T15:18:00Z"/>
                <w:rFonts w:cs="Times New Roman"/>
                <w:b/>
                <w:bCs/>
                <w:color w:val="000000"/>
                <w:lang w:val="es-PE"/>
              </w:rPr>
            </w:pPr>
            <w:del w:id="1084"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1085" w:author="Regina Casanova" w:date="2018-07-07T15:18:00Z"/>
                <w:rFonts w:cs="Times New Roman"/>
                <w:b/>
                <w:bCs/>
                <w:color w:val="000000"/>
                <w:lang w:val="es-PE"/>
              </w:rPr>
            </w:pPr>
            <w:del w:id="1086"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1087" w:author="Regina Casanova" w:date="2018-07-07T15:18:00Z"/>
                <w:rFonts w:cs="Times New Roman"/>
                <w:b/>
                <w:bCs/>
                <w:color w:val="000000"/>
                <w:lang w:val="es-PE"/>
              </w:rPr>
            </w:pPr>
            <w:del w:id="1088"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1089" w:author="Regina Casanova" w:date="2018-07-07T15:18:00Z"/>
                <w:rFonts w:cs="Times New Roman"/>
                <w:b/>
                <w:bCs/>
                <w:color w:val="000000"/>
                <w:lang w:val="es-PE"/>
              </w:rPr>
            </w:pPr>
            <w:del w:id="1090"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1091" w:author="Regina Casanova" w:date="2018-07-07T15:18:00Z"/>
                <w:rFonts w:cs="Times New Roman"/>
                <w:b/>
                <w:bCs/>
                <w:color w:val="000000"/>
                <w:lang w:val="es-PE"/>
              </w:rPr>
            </w:pPr>
            <w:del w:id="1092"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1093" w:author="Regina Casanova" w:date="2018-07-07T15:18:00Z"/>
                <w:rFonts w:cs="Times New Roman"/>
                <w:b/>
                <w:bCs/>
                <w:color w:val="000000"/>
                <w:lang w:val="es-PE"/>
              </w:rPr>
            </w:pPr>
            <w:del w:id="1094"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1095"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1096" w:author="Regina Casanova" w:date="2018-07-07T15:18:00Z"/>
                <w:rFonts w:cs="Times New Roman"/>
                <w:color w:val="000000"/>
                <w:lang w:val="es-PE"/>
              </w:rPr>
            </w:pPr>
            <w:del w:id="1097"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1098" w:author="Regina Casanova" w:date="2018-07-07T15:18:00Z"/>
                <w:rFonts w:cs="Times New Roman"/>
                <w:color w:val="000000"/>
                <w:lang w:val="es-PE"/>
              </w:rPr>
            </w:pPr>
            <w:del w:id="109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1100" w:author="Regina Casanova" w:date="2018-07-07T15:18:00Z"/>
                <w:rFonts w:cs="Times New Roman"/>
                <w:color w:val="000000"/>
                <w:lang w:val="es-PE"/>
              </w:rPr>
            </w:pPr>
            <w:del w:id="1101"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1102" w:author="Regina Casanova" w:date="2018-07-07T15:18:00Z"/>
                <w:rFonts w:cs="Times New Roman"/>
                <w:color w:val="000000"/>
                <w:lang w:val="es-PE"/>
              </w:rPr>
            </w:pPr>
            <w:del w:id="110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1104" w:author="Regina Casanova" w:date="2018-07-07T15:18:00Z"/>
                <w:rFonts w:cs="Times New Roman"/>
                <w:color w:val="000000"/>
                <w:lang w:val="es-PE"/>
              </w:rPr>
            </w:pPr>
            <w:del w:id="1105"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1106" w:author="Regina Casanova" w:date="2018-07-07T15:18:00Z"/>
                <w:rFonts w:cs="Times New Roman"/>
                <w:color w:val="000000"/>
                <w:lang w:val="es-PE"/>
              </w:rPr>
            </w:pPr>
            <w:del w:id="1107"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110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1109" w:author="Regina Casanova" w:date="2018-07-07T15:18:00Z"/>
                <w:rFonts w:cs="Times New Roman"/>
                <w:color w:val="000000"/>
                <w:lang w:val="es-PE"/>
              </w:rPr>
            </w:pPr>
            <w:del w:id="1110"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1111" w:author="Regina Casanova" w:date="2018-07-07T15:18:00Z"/>
                <w:rFonts w:cs="Times New Roman"/>
                <w:color w:val="000000"/>
                <w:lang w:val="es-PE"/>
              </w:rPr>
            </w:pPr>
            <w:del w:id="111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1113" w:author="Regina Casanova" w:date="2018-07-07T15:18:00Z"/>
                <w:rFonts w:cs="Times New Roman"/>
                <w:color w:val="000000"/>
                <w:lang w:val="es-PE"/>
              </w:rPr>
            </w:pPr>
            <w:del w:id="1114"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1115" w:author="Regina Casanova" w:date="2018-07-07T15:18:00Z"/>
                <w:rFonts w:cs="Times New Roman"/>
                <w:color w:val="000000"/>
                <w:lang w:val="es-PE"/>
              </w:rPr>
            </w:pPr>
            <w:del w:id="111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1117" w:author="Regina Casanova" w:date="2018-06-18T17:53:00Z">
              <w:r w:rsidR="00ED4396" w:rsidRPr="00BA156B" w:rsidDel="00E94926">
                <w:rPr>
                  <w:rFonts w:cs="Times New Roman"/>
                  <w:color w:val="000000"/>
                  <w:lang w:val="es-PE"/>
                </w:rPr>
                <w:delText>sistema</w:delText>
              </w:r>
            </w:del>
            <w:del w:id="1118"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1119" w:author="Regina Casanova" w:date="2018-07-07T15:18:00Z"/>
                <w:rFonts w:cs="Times New Roman"/>
                <w:color w:val="000000"/>
                <w:lang w:val="es-PE"/>
              </w:rPr>
            </w:pPr>
            <w:del w:id="1120"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1121" w:author="Regina Casanova" w:date="2018-07-07T15:18:00Z"/>
                <w:rFonts w:cs="Times New Roman"/>
                <w:color w:val="000000"/>
                <w:lang w:val="es-PE"/>
              </w:rPr>
            </w:pPr>
            <w:del w:id="1122"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1123"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1124" w:author="Regina Casanova" w:date="2018-07-07T15:18:00Z"/>
                <w:rFonts w:cs="Times New Roman"/>
                <w:color w:val="000000"/>
                <w:lang w:val="es-PE"/>
              </w:rPr>
            </w:pPr>
            <w:del w:id="1125"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1126" w:author="Regina Casanova" w:date="2018-07-07T15:18:00Z"/>
                <w:rFonts w:cs="Times New Roman"/>
                <w:color w:val="000000"/>
                <w:lang w:val="es-PE"/>
              </w:rPr>
            </w:pPr>
            <w:del w:id="112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1128" w:author="Regina Casanova" w:date="2018-07-07T15:18:00Z"/>
                <w:rFonts w:cs="Times New Roman"/>
                <w:color w:val="000000"/>
                <w:lang w:val="es-PE"/>
              </w:rPr>
            </w:pPr>
            <w:del w:id="1129"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1130" w:author="Regina Casanova" w:date="2018-07-07T15:18:00Z"/>
                <w:rFonts w:cs="Times New Roman"/>
                <w:color w:val="000000"/>
                <w:lang w:val="es-PE"/>
              </w:rPr>
            </w:pPr>
            <w:del w:id="113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1132" w:author="Regina Casanova" w:date="2018-07-07T15:18:00Z"/>
                <w:rFonts w:cs="Times New Roman"/>
                <w:color w:val="000000"/>
                <w:lang w:val="es-PE"/>
              </w:rPr>
            </w:pPr>
            <w:del w:id="1133"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1134" w:author="Regina Casanova" w:date="2018-07-07T15:18:00Z"/>
                <w:rFonts w:cs="Times New Roman"/>
                <w:color w:val="000000"/>
                <w:lang w:val="es-PE"/>
              </w:rPr>
            </w:pPr>
            <w:del w:id="1135"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113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1137" w:author="Regina Casanova" w:date="2018-07-07T15:18:00Z"/>
                <w:rFonts w:cs="Times New Roman"/>
                <w:color w:val="000000"/>
                <w:lang w:val="es-PE"/>
              </w:rPr>
            </w:pPr>
            <w:del w:id="1138"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1139" w:author="Regina Casanova" w:date="2018-07-07T15:18:00Z"/>
                <w:rFonts w:cs="Times New Roman"/>
                <w:color w:val="000000"/>
                <w:lang w:val="es-PE"/>
              </w:rPr>
            </w:pPr>
            <w:del w:id="114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1141" w:author="Regina Casanova" w:date="2018-07-07T15:18:00Z"/>
                <w:rFonts w:cs="Times New Roman"/>
                <w:color w:val="000000"/>
                <w:lang w:val="es-PE"/>
              </w:rPr>
            </w:pPr>
            <w:del w:id="1142"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1143" w:author="Regina Casanova" w:date="2018-07-07T15:18:00Z"/>
                <w:rFonts w:cs="Times New Roman"/>
                <w:color w:val="000000"/>
                <w:lang w:val="es-PE"/>
              </w:rPr>
            </w:pPr>
            <w:del w:id="114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1145" w:author="Regina Casanova" w:date="2018-06-18T17:53:00Z">
              <w:r w:rsidR="00ED4396" w:rsidRPr="00BA156B" w:rsidDel="00E94926">
                <w:rPr>
                  <w:rFonts w:cs="Times New Roman"/>
                  <w:color w:val="000000"/>
                  <w:lang w:val="es-PE"/>
                </w:rPr>
                <w:delText>sistema</w:delText>
              </w:r>
            </w:del>
            <w:del w:id="1146"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1147" w:author="Regina Casanova" w:date="2018-07-07T15:18:00Z"/>
                <w:rFonts w:cs="Times New Roman"/>
                <w:color w:val="000000"/>
                <w:lang w:val="es-PE"/>
              </w:rPr>
            </w:pPr>
            <w:del w:id="1148"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1149" w:author="Regina Casanova" w:date="2018-07-07T15:18:00Z"/>
                <w:rFonts w:cs="Times New Roman"/>
                <w:color w:val="000000"/>
                <w:lang w:val="es-PE"/>
              </w:rPr>
            </w:pPr>
            <w:del w:id="1150"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1151"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1152" w:author="Regina Casanova" w:date="2018-07-07T15:18:00Z"/>
                <w:rFonts w:cs="Times New Roman"/>
                <w:color w:val="000000"/>
                <w:lang w:val="es-PE"/>
              </w:rPr>
            </w:pPr>
            <w:del w:id="1153"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1154" w:author="Regina Casanova" w:date="2018-07-07T15:18:00Z"/>
                <w:rFonts w:cs="Times New Roman"/>
                <w:color w:val="000000"/>
                <w:lang w:val="es-PE"/>
              </w:rPr>
            </w:pPr>
            <w:del w:id="115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1156" w:author="Regina Casanova" w:date="2018-07-07T15:18:00Z"/>
                <w:rFonts w:cs="Times New Roman"/>
                <w:color w:val="000000"/>
                <w:lang w:val="es-PE"/>
              </w:rPr>
            </w:pPr>
            <w:del w:id="1157" w:author="Regina Casanova" w:date="2018-07-07T15:18:00Z">
              <w:r w:rsidRPr="0080563F" w:rsidDel="00BA63BC">
                <w:rPr>
                  <w:rFonts w:cs="Times New Roman"/>
                  <w:color w:val="000000"/>
                  <w:lang w:val="en-US"/>
                </w:rPr>
                <w:delText>B</w:delText>
              </w:r>
              <w:r w:rsidR="00ED4396" w:rsidRPr="0080563F" w:rsidDel="00BA63BC">
                <w:rPr>
                  <w:rFonts w:cs="Times New Roman"/>
                  <w:color w:val="000000"/>
                  <w:lang w:val="en-US"/>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1158" w:author="Regina Casanova" w:date="2018-07-07T15:18:00Z"/>
                <w:rFonts w:cs="Times New Roman"/>
                <w:color w:val="000000"/>
                <w:lang w:val="es-PE"/>
              </w:rPr>
            </w:pPr>
            <w:del w:id="115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1160" w:author="Regina Casanova" w:date="2018-07-07T15:18:00Z"/>
                <w:rFonts w:cs="Times New Roman"/>
                <w:color w:val="000000"/>
                <w:lang w:val="es-PE"/>
              </w:rPr>
            </w:pPr>
            <w:del w:id="1161" w:author="Regina Casanova" w:date="2018-07-07T15:18:00Z">
              <w:r w:rsidRPr="00BA156B" w:rsidDel="00BA63BC">
                <w:rPr>
                  <w:rFonts w:cs="Times New Roman"/>
                  <w:color w:val="000000"/>
                  <w:lang w:val="es-PE"/>
                </w:rPr>
                <w:delText xml:space="preserve">Realizar </w:delText>
              </w:r>
              <w:r w:rsidRPr="0080563F" w:rsidDel="00BA63BC">
                <w:rPr>
                  <w:rFonts w:cs="Times New Roman"/>
                  <w:color w:val="000000"/>
                  <w:lang w:val="en-US"/>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1162" w:author="Regina Casanova" w:date="2018-07-07T15:18:00Z"/>
                <w:rFonts w:cs="Times New Roman"/>
                <w:color w:val="000000"/>
                <w:lang w:val="es-PE"/>
              </w:rPr>
            </w:pPr>
            <w:del w:id="1163"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116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1165" w:author="Regina Casanova" w:date="2018-07-07T15:18:00Z"/>
                <w:rFonts w:cs="Times New Roman"/>
                <w:color w:val="000000"/>
                <w:lang w:val="es-PE"/>
              </w:rPr>
            </w:pPr>
            <w:del w:id="1166"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1167" w:author="Regina Casanova" w:date="2018-07-07T15:18:00Z"/>
                <w:rFonts w:cs="Times New Roman"/>
                <w:color w:val="000000"/>
                <w:lang w:val="es-PE"/>
              </w:rPr>
            </w:pPr>
            <w:del w:id="116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1169" w:author="Regina Casanova" w:date="2018-07-07T15:18:00Z"/>
                <w:rFonts w:cs="Times New Roman"/>
                <w:color w:val="000000"/>
                <w:lang w:val="es-PE"/>
              </w:rPr>
            </w:pPr>
            <w:del w:id="1170"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1171" w:author="Regina Casanova" w:date="2018-07-07T15:18:00Z"/>
                <w:rFonts w:cs="Times New Roman"/>
                <w:color w:val="000000"/>
                <w:lang w:val="es-PE"/>
              </w:rPr>
            </w:pPr>
            <w:del w:id="117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ver los pasos seguidos por la IPRESS para dar </w:delText>
              </w:r>
              <w:r w:rsidR="00ED4396" w:rsidRPr="00BA156B" w:rsidDel="00BA63BC">
                <w:rPr>
                  <w:rFonts w:cs="Times New Roman"/>
                  <w:color w:val="000000"/>
                  <w:lang w:val="es-PE"/>
                </w:rPr>
                <w:lastRenderedPageBreak/>
                <w:delText>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1173" w:author="Regina Casanova" w:date="2018-07-07T15:18:00Z"/>
                <w:rFonts w:cs="Times New Roman"/>
                <w:color w:val="000000"/>
                <w:lang w:val="es-PE"/>
              </w:rPr>
            </w:pPr>
            <w:del w:id="1174" w:author="Regina Casanova" w:date="2018-07-07T15:18:00Z">
              <w:r w:rsidRPr="00BA156B" w:rsidDel="00BA63BC">
                <w:rPr>
                  <w:rFonts w:cs="Times New Roman"/>
                  <w:color w:val="000000"/>
                  <w:lang w:val="es-PE"/>
                </w:rPr>
                <w:lastRenderedPageBreak/>
                <w:delText xml:space="preserve">Mostrar dentro de la tabla de reclamos un desplegable donde se </w:delText>
              </w:r>
              <w:r w:rsidRPr="00BA156B" w:rsidDel="00BA63BC">
                <w:rPr>
                  <w:rFonts w:cs="Times New Roman"/>
                  <w:color w:val="000000"/>
                  <w:lang w:val="es-PE"/>
                </w:rPr>
                <w:lastRenderedPageBreak/>
                <w:delText>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1175" w:author="Regina Casanova" w:date="2018-07-07T15:18:00Z"/>
                <w:rFonts w:cs="Times New Roman"/>
                <w:color w:val="000000"/>
                <w:lang w:val="es-PE"/>
              </w:rPr>
            </w:pPr>
            <w:del w:id="1176" w:author="Regina Casanova" w:date="2018-07-07T15:18:00Z">
              <w:r w:rsidRPr="00BA156B" w:rsidDel="00BA63BC">
                <w:rPr>
                  <w:rFonts w:cs="Times New Roman"/>
                  <w:color w:val="000000"/>
                  <w:lang w:val="es-PE"/>
                </w:rPr>
                <w:lastRenderedPageBreak/>
                <w:delText>Medio - 2</w:delText>
              </w:r>
            </w:del>
          </w:p>
        </w:tc>
      </w:tr>
      <w:tr w:rsidR="00ED4396" w:rsidRPr="00BA156B" w:rsidDel="00BA63BC" w14:paraId="4BC11FEC" w14:textId="2E806676" w:rsidTr="00ED4396">
        <w:tblPrEx>
          <w:tblBorders>
            <w:top w:val="none" w:sz="0" w:space="0" w:color="auto"/>
          </w:tblBorders>
        </w:tblPrEx>
        <w:trPr>
          <w:del w:id="1177"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1178" w:author="Regina Casanova" w:date="2018-07-07T15:18:00Z"/>
                <w:rFonts w:cs="Times New Roman"/>
                <w:color w:val="000000"/>
                <w:lang w:val="es-PE"/>
              </w:rPr>
            </w:pPr>
            <w:del w:id="1179"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1180" w:author="Regina Casanova" w:date="2018-07-07T15:18:00Z"/>
                <w:rFonts w:cs="Times New Roman"/>
                <w:color w:val="000000"/>
                <w:lang w:val="es-PE"/>
              </w:rPr>
            </w:pPr>
            <w:del w:id="1181"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1182" w:author="Regina Casanova" w:date="2018-07-07T15:18:00Z"/>
                <w:rFonts w:cs="Times New Roman"/>
                <w:color w:val="000000"/>
                <w:lang w:val="es-PE"/>
              </w:rPr>
            </w:pPr>
            <w:del w:id="1183"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1184" w:author="Regina Casanova" w:date="2018-07-07T15:18:00Z"/>
                <w:rFonts w:cs="Times New Roman"/>
                <w:color w:val="000000"/>
                <w:lang w:val="es-PE"/>
              </w:rPr>
            </w:pPr>
            <w:del w:id="118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1186" w:author="Regina Casanova" w:date="2018-07-07T15:18:00Z"/>
                <w:rFonts w:cs="Times New Roman"/>
                <w:color w:val="000000"/>
                <w:lang w:val="es-PE"/>
              </w:rPr>
            </w:pPr>
            <w:del w:id="1187"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1188" w:author="Regina Casanova" w:date="2018-07-07T15:18:00Z"/>
                <w:rFonts w:cs="Times New Roman"/>
                <w:color w:val="000000"/>
                <w:lang w:val="es-PE"/>
              </w:rPr>
            </w:pPr>
            <w:del w:id="1189"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119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1191" w:author="Regina Casanova" w:date="2018-07-07T15:18:00Z"/>
                <w:rFonts w:cs="Times New Roman"/>
                <w:color w:val="000000"/>
                <w:lang w:val="es-PE"/>
              </w:rPr>
            </w:pPr>
            <w:del w:id="1192"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1193" w:author="Regina Casanova" w:date="2018-07-07T15:18:00Z"/>
                <w:rFonts w:cs="Times New Roman"/>
                <w:color w:val="000000"/>
                <w:lang w:val="es-PE"/>
              </w:rPr>
            </w:pPr>
            <w:del w:id="1194"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1195" w:author="Regina Casanova" w:date="2018-07-07T15:18:00Z"/>
                <w:rFonts w:cs="Times New Roman"/>
                <w:color w:val="000000"/>
                <w:lang w:val="es-PE"/>
              </w:rPr>
            </w:pPr>
            <w:del w:id="1196"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1197" w:author="Regina Casanova" w:date="2018-07-07T15:18:00Z"/>
                <w:rFonts w:cs="Times New Roman"/>
                <w:color w:val="000000"/>
                <w:lang w:val="es-PE"/>
              </w:rPr>
            </w:pPr>
            <w:del w:id="119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1199" w:author="Regina Casanova" w:date="2018-07-07T15:18:00Z"/>
                <w:rFonts w:cs="Times New Roman"/>
                <w:color w:val="000000"/>
                <w:lang w:val="es-PE"/>
              </w:rPr>
            </w:pPr>
            <w:del w:id="1200"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1201" w:author="Regina Casanova" w:date="2018-07-07T15:18:00Z"/>
                <w:rFonts w:cs="Times New Roman"/>
                <w:color w:val="000000"/>
                <w:lang w:val="es-PE"/>
              </w:rPr>
            </w:pPr>
            <w:del w:id="1202"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1203"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1204" w:author="Regina Casanova" w:date="2018-07-07T15:18:00Z"/>
                <w:rFonts w:cs="Times New Roman"/>
                <w:color w:val="000000"/>
                <w:lang w:val="es-PE"/>
              </w:rPr>
            </w:pPr>
            <w:del w:id="1205"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1206" w:author="Regina Casanova" w:date="2018-07-07T15:18:00Z"/>
                <w:rFonts w:cs="Times New Roman"/>
                <w:color w:val="000000"/>
                <w:lang w:val="es-PE"/>
              </w:rPr>
            </w:pPr>
            <w:del w:id="120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1208" w:author="Regina Casanova" w:date="2018-07-07T15:18:00Z"/>
                <w:rFonts w:cs="Times New Roman"/>
                <w:color w:val="000000"/>
                <w:lang w:val="es-PE"/>
              </w:rPr>
            </w:pPr>
            <w:del w:id="1209"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1210" w:author="Regina Casanova" w:date="2018-07-07T15:18:00Z"/>
                <w:rFonts w:cs="Times New Roman"/>
                <w:color w:val="000000"/>
                <w:lang w:val="es-PE"/>
              </w:rPr>
            </w:pPr>
            <w:del w:id="121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1212" w:author="Regina Casanova" w:date="2018-07-07T15:18:00Z"/>
                <w:rFonts w:cs="Times New Roman"/>
                <w:color w:val="000000"/>
                <w:lang w:val="es-PE"/>
              </w:rPr>
            </w:pPr>
            <w:del w:id="1213"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1214" w:author="Regina Casanova" w:date="2018-07-07T15:18:00Z"/>
                <w:rFonts w:cs="Times New Roman"/>
                <w:color w:val="000000"/>
                <w:lang w:val="es-PE"/>
              </w:rPr>
            </w:pPr>
            <w:del w:id="1215"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121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1217" w:author="Regina Casanova" w:date="2018-07-07T15:18:00Z"/>
                <w:rFonts w:cs="Times New Roman"/>
                <w:color w:val="000000"/>
                <w:lang w:val="es-PE"/>
              </w:rPr>
            </w:pPr>
            <w:del w:id="1218"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1219" w:author="Regina Casanova" w:date="2018-07-07T15:18:00Z"/>
                <w:rFonts w:cs="Times New Roman"/>
                <w:color w:val="000000"/>
                <w:lang w:val="es-PE"/>
              </w:rPr>
            </w:pPr>
            <w:del w:id="1220"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1221" w:author="Regina Casanova" w:date="2018-07-07T15:18:00Z"/>
                <w:rFonts w:cs="Times New Roman"/>
                <w:color w:val="000000"/>
                <w:lang w:val="es-PE"/>
              </w:rPr>
            </w:pPr>
            <w:del w:id="1222"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1223" w:author="Regina Casanova" w:date="2018-07-07T15:18:00Z"/>
                <w:rFonts w:cs="Times New Roman"/>
                <w:color w:val="000000"/>
                <w:lang w:val="es-PE"/>
              </w:rPr>
            </w:pPr>
            <w:del w:id="122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1225" w:author="Regina Casanova" w:date="2018-07-07T15:18:00Z"/>
                <w:rFonts w:cs="Times New Roman"/>
                <w:color w:val="000000"/>
                <w:lang w:val="es-PE"/>
              </w:rPr>
            </w:pPr>
            <w:del w:id="1226"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1227" w:author="Regina Casanova" w:date="2018-07-07T15:18:00Z"/>
                <w:rFonts w:cs="Times New Roman"/>
                <w:color w:val="000000"/>
                <w:lang w:val="es-PE"/>
              </w:rPr>
            </w:pPr>
            <w:del w:id="1228"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1229"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1230" w:author="Regina Casanova" w:date="2018-07-07T15:18:00Z"/>
                <w:rFonts w:cs="Times New Roman"/>
                <w:color w:val="000000"/>
                <w:lang w:val="es-PE"/>
              </w:rPr>
            </w:pPr>
            <w:del w:id="1231"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1232" w:author="Regina Casanova" w:date="2018-07-07T15:18:00Z"/>
                <w:rFonts w:cs="Times New Roman"/>
                <w:color w:val="000000"/>
                <w:lang w:val="es-PE"/>
              </w:rPr>
            </w:pPr>
            <w:del w:id="123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1234" w:author="Regina Casanova" w:date="2018-07-07T15:18:00Z"/>
                <w:rFonts w:cs="Times New Roman"/>
                <w:color w:val="000000"/>
                <w:lang w:val="es-PE"/>
              </w:rPr>
            </w:pPr>
            <w:del w:id="1235"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1236" w:author="Regina Casanova" w:date="2018-07-07T15:18:00Z"/>
                <w:rFonts w:cs="Times New Roman"/>
                <w:color w:val="000000"/>
                <w:lang w:val="es-PE"/>
              </w:rPr>
            </w:pPr>
            <w:del w:id="123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1238" w:author="Regina Casanova" w:date="2018-07-07T15:18:00Z"/>
                <w:rFonts w:cs="Times New Roman"/>
                <w:color w:val="000000"/>
                <w:lang w:val="es-PE"/>
              </w:rPr>
            </w:pPr>
            <w:del w:id="1239"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1240" w:author="Regina Casanova" w:date="2018-07-07T15:18:00Z"/>
                <w:rFonts w:cs="Times New Roman"/>
                <w:color w:val="000000"/>
                <w:lang w:val="es-PE"/>
              </w:rPr>
            </w:pPr>
            <w:del w:id="1241"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124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1243" w:author="Regina Casanova" w:date="2018-07-07T15:18:00Z"/>
                <w:rFonts w:cs="Times New Roman"/>
                <w:color w:val="000000"/>
                <w:lang w:val="es-PE"/>
              </w:rPr>
            </w:pPr>
            <w:del w:id="1244" w:author="Regina Casanova" w:date="2018-07-07T15:18:00Z">
              <w:r w:rsidRPr="00BA156B" w:rsidDel="00BA63BC">
                <w:rPr>
                  <w:rFonts w:cs="Times New Roman"/>
                  <w:color w:val="000000"/>
                  <w:lang w:val="es-PE"/>
                </w:rPr>
                <w:lastRenderedPageBreak/>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1245" w:author="Regina Casanova" w:date="2018-07-07T15:18:00Z"/>
                <w:rFonts w:cs="Times New Roman"/>
                <w:color w:val="000000"/>
                <w:lang w:val="es-PE"/>
              </w:rPr>
            </w:pPr>
            <w:del w:id="1246"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1247" w:author="Regina Casanova" w:date="2018-07-07T15:18:00Z"/>
                <w:rFonts w:cs="Times New Roman"/>
                <w:color w:val="000000"/>
                <w:lang w:val="es-PE"/>
              </w:rPr>
            </w:pPr>
            <w:del w:id="1248"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1249" w:author="Regina Casanova" w:date="2018-07-07T15:18:00Z"/>
                <w:rFonts w:cs="Times New Roman"/>
                <w:color w:val="000000"/>
                <w:lang w:val="es-PE"/>
              </w:rPr>
            </w:pPr>
            <w:del w:id="125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1251" w:author="Regina Casanova" w:date="2018-07-07T15:18:00Z"/>
                <w:rFonts w:cs="Times New Roman"/>
                <w:color w:val="000000"/>
                <w:lang w:val="es-PE"/>
              </w:rPr>
            </w:pPr>
            <w:del w:id="1252"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1253" w:author="Regina Casanova" w:date="2018-07-07T15:18:00Z"/>
                <w:rFonts w:cs="Times New Roman"/>
                <w:color w:val="000000"/>
                <w:lang w:val="es-PE"/>
              </w:rPr>
            </w:pPr>
            <w:del w:id="1254"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1255"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1256" w:author="Regina Casanova" w:date="2018-07-07T15:18:00Z"/>
                <w:rFonts w:cs="Times New Roman"/>
                <w:color w:val="000000"/>
                <w:lang w:val="es-PE"/>
              </w:rPr>
            </w:pPr>
            <w:del w:id="1257"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1258" w:author="Regina Casanova" w:date="2018-07-07T15:18:00Z"/>
                <w:rFonts w:cs="Times New Roman"/>
                <w:color w:val="000000"/>
                <w:lang w:val="es-PE"/>
              </w:rPr>
            </w:pPr>
            <w:del w:id="1259"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1260" w:author="Regina Casanova" w:date="2018-07-07T15:18:00Z"/>
                <w:rFonts w:cs="Times New Roman"/>
                <w:color w:val="000000"/>
                <w:lang w:val="es-PE"/>
              </w:rPr>
            </w:pPr>
            <w:del w:id="1261"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1262" w:author="Regina Casanova" w:date="2018-07-07T15:18:00Z"/>
                <w:rFonts w:cs="Times New Roman"/>
                <w:color w:val="000000"/>
                <w:lang w:val="es-PE"/>
              </w:rPr>
            </w:pPr>
            <w:del w:id="126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1264" w:author="Regina Casanova" w:date="2018-07-07T15:18:00Z"/>
                <w:rFonts w:cs="Times New Roman"/>
                <w:color w:val="000000"/>
                <w:lang w:val="es-PE"/>
              </w:rPr>
            </w:pPr>
            <w:del w:id="1265"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1266" w:author="Regina Casanova" w:date="2018-07-07T15:18:00Z"/>
                <w:rFonts w:cs="Times New Roman"/>
                <w:color w:val="000000"/>
                <w:lang w:val="es-PE"/>
              </w:rPr>
            </w:pPr>
            <w:del w:id="1267"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126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1269" w:author="Regina Casanova" w:date="2018-07-07T15:18:00Z"/>
                <w:rFonts w:cs="Times New Roman"/>
                <w:color w:val="000000"/>
                <w:lang w:val="es-PE"/>
              </w:rPr>
            </w:pPr>
            <w:del w:id="1270"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1271" w:author="Regina Casanova" w:date="2018-07-07T15:18:00Z"/>
                <w:rFonts w:cs="Times New Roman"/>
                <w:color w:val="000000"/>
                <w:lang w:val="es-PE"/>
              </w:rPr>
            </w:pPr>
            <w:del w:id="127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1273" w:author="Regina Casanova" w:date="2018-07-07T15:18:00Z"/>
                <w:rFonts w:cs="Times New Roman"/>
                <w:color w:val="000000"/>
                <w:lang w:val="es-PE"/>
              </w:rPr>
            </w:pPr>
            <w:del w:id="1274"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1275" w:author="Regina Casanova" w:date="2018-07-07T15:18:00Z"/>
                <w:rFonts w:cs="Times New Roman"/>
                <w:color w:val="000000"/>
                <w:lang w:val="es-PE"/>
              </w:rPr>
            </w:pPr>
            <w:del w:id="127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1277" w:author="Regina Casanova" w:date="2018-07-07T15:18:00Z"/>
                <w:rFonts w:cs="Times New Roman"/>
                <w:color w:val="000000"/>
                <w:lang w:val="es-PE"/>
              </w:rPr>
            </w:pPr>
            <w:del w:id="1278"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1279" w:author="Regina Casanova" w:date="2018-07-07T15:18:00Z"/>
                <w:rFonts w:cs="Times New Roman"/>
                <w:color w:val="000000"/>
                <w:lang w:val="es-PE"/>
              </w:rPr>
            </w:pPr>
            <w:del w:id="1280"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1281"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1282" w:author="Regina Casanova" w:date="2018-07-07T15:18:00Z"/>
                <w:rFonts w:cs="Times New Roman"/>
                <w:color w:val="000000"/>
                <w:lang w:val="es-PE"/>
              </w:rPr>
            </w:pPr>
            <w:del w:id="1283"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1284" w:author="Regina Casanova" w:date="2018-07-07T15:18:00Z"/>
                <w:rFonts w:cs="Times New Roman"/>
                <w:color w:val="000000"/>
                <w:lang w:val="es-PE"/>
              </w:rPr>
            </w:pPr>
            <w:del w:id="1285"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1286" w:author="Regina Casanova" w:date="2018-07-07T15:18:00Z"/>
                <w:rFonts w:cs="Times New Roman"/>
                <w:color w:val="000000"/>
                <w:lang w:val="es-PE"/>
              </w:rPr>
            </w:pPr>
            <w:del w:id="1287"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1288" w:author="Regina Casanova" w:date="2018-07-07T15:18:00Z"/>
                <w:rFonts w:cs="Times New Roman"/>
                <w:color w:val="000000"/>
                <w:lang w:val="es-PE"/>
              </w:rPr>
            </w:pPr>
            <w:del w:id="128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1290" w:author="Regina Casanova" w:date="2018-07-07T15:18:00Z"/>
                <w:rFonts w:cs="Times New Roman"/>
                <w:color w:val="000000"/>
                <w:lang w:val="es-PE"/>
              </w:rPr>
            </w:pPr>
            <w:del w:id="1291"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1292" w:author="Regina Casanova" w:date="2018-07-07T15:18:00Z"/>
                <w:rFonts w:cs="Times New Roman"/>
                <w:color w:val="000000"/>
                <w:lang w:val="es-PE"/>
              </w:rPr>
            </w:pPr>
            <w:del w:id="1293"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129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1295" w:author="Regina Casanova" w:date="2018-07-07T15:18:00Z"/>
                <w:rFonts w:cs="Times New Roman"/>
                <w:color w:val="000000"/>
                <w:lang w:val="es-PE"/>
              </w:rPr>
            </w:pPr>
            <w:del w:id="1296"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1297" w:author="Regina Casanova" w:date="2018-07-07T15:18:00Z"/>
                <w:rFonts w:cs="Times New Roman"/>
                <w:color w:val="000000"/>
                <w:lang w:val="es-PE"/>
              </w:rPr>
            </w:pPr>
            <w:del w:id="1298"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1299" w:author="Regina Casanova" w:date="2018-07-07T15:18:00Z"/>
                <w:rFonts w:cs="Times New Roman"/>
                <w:color w:val="000000"/>
                <w:lang w:val="es-PE"/>
              </w:rPr>
            </w:pPr>
            <w:del w:id="1300"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1301" w:author="Regina Casanova" w:date="2018-07-07T15:18:00Z"/>
                <w:rFonts w:cs="Times New Roman"/>
                <w:color w:val="000000"/>
                <w:lang w:val="es-PE"/>
              </w:rPr>
            </w:pPr>
            <w:del w:id="130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1303" w:author="Regina Casanova" w:date="2018-07-07T15:18:00Z"/>
                <w:rFonts w:cs="Times New Roman"/>
                <w:color w:val="000000"/>
                <w:lang w:val="es-PE"/>
              </w:rPr>
            </w:pPr>
            <w:del w:id="1304"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1305" w:author="Regina Casanova" w:date="2018-07-07T15:18:00Z"/>
                <w:rFonts w:cs="Times New Roman"/>
                <w:color w:val="000000"/>
                <w:lang w:val="es-PE"/>
              </w:rPr>
            </w:pPr>
            <w:del w:id="1306"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1307"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1308" w:author="Regina Casanova" w:date="2018-07-07T15:18:00Z"/>
                <w:rFonts w:cs="Times New Roman"/>
                <w:color w:val="000000"/>
                <w:lang w:val="es-PE"/>
              </w:rPr>
            </w:pPr>
            <w:del w:id="1309" w:author="Regina Casanova" w:date="2018-07-07T15:18:00Z">
              <w:r w:rsidRPr="00BA156B" w:rsidDel="00BA63BC">
                <w:rPr>
                  <w:rFonts w:cs="Times New Roman"/>
                  <w:color w:val="000000"/>
                  <w:lang w:val="es-PE"/>
                </w:rPr>
                <w:lastRenderedPageBreak/>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1310" w:author="Regina Casanova" w:date="2018-07-07T15:18:00Z"/>
                <w:rFonts w:cs="Times New Roman"/>
                <w:color w:val="000000"/>
                <w:lang w:val="es-PE"/>
              </w:rPr>
            </w:pPr>
            <w:del w:id="131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1312" w:author="Regina Casanova" w:date="2018-07-07T15:18:00Z"/>
                <w:rFonts w:cs="Times New Roman"/>
                <w:color w:val="000000"/>
                <w:lang w:val="es-PE"/>
              </w:rPr>
            </w:pPr>
            <w:del w:id="1313"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1314" w:author="Regina Casanova" w:date="2018-07-07T15:18:00Z"/>
                <w:rFonts w:cs="Times New Roman"/>
                <w:color w:val="000000"/>
                <w:lang w:val="es-PE"/>
              </w:rPr>
            </w:pPr>
            <w:del w:id="131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1316" w:author="Regina Casanova" w:date="2018-07-07T15:18:00Z"/>
                <w:rFonts w:cs="Times New Roman"/>
                <w:color w:val="000000"/>
                <w:lang w:val="es-PE"/>
              </w:rPr>
            </w:pPr>
            <w:del w:id="1317"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1318" w:author="Regina Casanova" w:date="2018-06-18T17:53:00Z">
              <w:r w:rsidRPr="00BA156B" w:rsidDel="00E94926">
                <w:rPr>
                  <w:rFonts w:cs="Times New Roman"/>
                  <w:color w:val="000000"/>
                  <w:lang w:val="es-PE"/>
                </w:rPr>
                <w:delText>sistema</w:delText>
              </w:r>
            </w:del>
            <w:del w:id="1319"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1320" w:author="Regina Casanova" w:date="2018-06-18T23:51:00Z">
              <w:r w:rsidRPr="00BA156B" w:rsidDel="001D2091">
                <w:rPr>
                  <w:rFonts w:cs="Times New Roman"/>
                  <w:color w:val="000000"/>
                  <w:lang w:val="es-PE"/>
                </w:rPr>
                <w:delText>en</w:delText>
              </w:r>
            </w:del>
            <w:del w:id="1321"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1322"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1323" w:author="Regina Casanova" w:date="2018-07-07T15:18:00Z"/>
                <w:rFonts w:cs="Times New Roman"/>
                <w:color w:val="000000"/>
                <w:lang w:val="es-PE"/>
              </w:rPr>
            </w:pPr>
            <w:del w:id="1324"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132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1326" w:author="Regina Casanova" w:date="2018-07-07T15:18:00Z"/>
                <w:rFonts w:cs="Times New Roman"/>
                <w:color w:val="000000"/>
                <w:lang w:val="es-PE"/>
              </w:rPr>
            </w:pPr>
            <w:del w:id="1327"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1328" w:author="Regina Casanova" w:date="2018-07-07T15:18:00Z"/>
                <w:rFonts w:cs="Times New Roman"/>
                <w:color w:val="000000"/>
                <w:lang w:val="es-PE"/>
              </w:rPr>
            </w:pPr>
            <w:del w:id="1329"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1330" w:author="Regina Casanova" w:date="2018-07-07T15:18:00Z"/>
                <w:rFonts w:cs="Times New Roman"/>
                <w:color w:val="000000"/>
                <w:lang w:val="es-PE"/>
              </w:rPr>
            </w:pPr>
            <w:del w:id="1331"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1332" w:author="Regina Casanova" w:date="2018-07-07T15:18:00Z"/>
                <w:rFonts w:cs="Times New Roman"/>
                <w:color w:val="000000"/>
                <w:lang w:val="es-PE"/>
              </w:rPr>
            </w:pPr>
            <w:del w:id="133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1334" w:author="Regina Casanova" w:date="2018-07-07T15:18:00Z"/>
                <w:rFonts w:cs="Times New Roman"/>
                <w:color w:val="000000"/>
                <w:lang w:val="es-PE"/>
              </w:rPr>
            </w:pPr>
            <w:del w:id="1335"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1336" w:author="Regina Casanova" w:date="2018-07-07T15:18:00Z"/>
                <w:rFonts w:cs="Times New Roman"/>
                <w:color w:val="000000"/>
                <w:lang w:val="es-PE"/>
              </w:rPr>
            </w:pPr>
            <w:del w:id="1337"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1338"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1339" w:author="Regina Casanova" w:date="2018-07-07T15:18:00Z"/>
                <w:rFonts w:cs="Times New Roman"/>
                <w:color w:val="000000"/>
                <w:lang w:val="es-PE"/>
              </w:rPr>
            </w:pPr>
            <w:del w:id="1340"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1341" w:author="Regina Casanova" w:date="2018-07-07T15:18:00Z"/>
                <w:rFonts w:cs="Times New Roman"/>
                <w:color w:val="000000"/>
                <w:lang w:val="es-PE"/>
              </w:rPr>
            </w:pPr>
            <w:del w:id="1342"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1343" w:author="Regina Casanova" w:date="2018-07-07T15:18:00Z"/>
                <w:rFonts w:cs="Times New Roman"/>
                <w:color w:val="000000"/>
                <w:lang w:val="es-PE"/>
              </w:rPr>
            </w:pPr>
            <w:del w:id="1344"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1345" w:author="Regina Casanova" w:date="2018-07-07T15:18:00Z"/>
                <w:rFonts w:cs="Times New Roman"/>
                <w:color w:val="000000"/>
                <w:lang w:val="es-PE"/>
              </w:rPr>
            </w:pPr>
            <w:del w:id="134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1347" w:author="Regina Casanova" w:date="2018-07-07T15:18:00Z"/>
                <w:rFonts w:cs="Times New Roman"/>
                <w:color w:val="000000"/>
                <w:lang w:val="es-PE"/>
              </w:rPr>
            </w:pPr>
            <w:del w:id="1348"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1349" w:author="Regina Casanova" w:date="2018-07-07T15:18:00Z"/>
                <w:rFonts w:cs="Times New Roman"/>
                <w:color w:val="000000"/>
                <w:lang w:val="es-PE"/>
              </w:rPr>
            </w:pPr>
            <w:del w:id="1350"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135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1352" w:author="Regina Casanova" w:date="2018-07-07T15:18:00Z"/>
                <w:rFonts w:cs="Times New Roman"/>
                <w:color w:val="000000"/>
                <w:lang w:val="es-PE"/>
              </w:rPr>
            </w:pPr>
            <w:del w:id="1353"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1354" w:author="Regina Casanova" w:date="2018-07-07T15:18:00Z"/>
                <w:rFonts w:cs="Times New Roman"/>
                <w:color w:val="000000"/>
                <w:lang w:val="es-PE"/>
              </w:rPr>
            </w:pPr>
            <w:del w:id="1355"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1356" w:author="Regina Casanova" w:date="2018-07-07T15:18:00Z"/>
                <w:rFonts w:cs="Times New Roman"/>
                <w:color w:val="000000"/>
                <w:lang w:val="es-PE"/>
              </w:rPr>
            </w:pPr>
            <w:del w:id="1357"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1358" w:author="Regina Casanova" w:date="2018-07-07T15:18:00Z"/>
                <w:rFonts w:cs="Times New Roman"/>
                <w:color w:val="000000"/>
                <w:lang w:val="es-PE"/>
              </w:rPr>
            </w:pPr>
            <w:del w:id="135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1360" w:author="Regina Casanova" w:date="2018-07-07T15:18:00Z"/>
                <w:rFonts w:cs="Times New Roman"/>
                <w:color w:val="000000"/>
                <w:lang w:val="es-PE"/>
              </w:rPr>
            </w:pPr>
            <w:del w:id="1361"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1362" w:author="Regina Casanova" w:date="2018-07-07T15:18:00Z"/>
                <w:rFonts w:cs="Times New Roman"/>
                <w:color w:val="000000"/>
                <w:lang w:val="es-PE"/>
              </w:rPr>
            </w:pPr>
            <w:del w:id="1363"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1364"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1365" w:author="Regina Casanova" w:date="2018-07-07T15:18:00Z"/>
                <w:rFonts w:cs="Times New Roman"/>
                <w:color w:val="000000"/>
                <w:lang w:val="es-PE"/>
              </w:rPr>
            </w:pPr>
            <w:del w:id="1366"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1367" w:author="Regina Casanova" w:date="2018-07-07T15:18:00Z"/>
                <w:rFonts w:cs="Times New Roman"/>
                <w:color w:val="000000"/>
                <w:lang w:val="es-PE"/>
              </w:rPr>
            </w:pPr>
            <w:del w:id="1368"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1369" w:author="Regina Casanova" w:date="2018-07-07T15:18:00Z"/>
                <w:rFonts w:cs="Times New Roman"/>
                <w:color w:val="000000"/>
                <w:lang w:val="es-PE"/>
              </w:rPr>
            </w:pPr>
            <w:del w:id="1370"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1371" w:author="Regina Casanova" w:date="2018-07-07T15:18:00Z"/>
                <w:rFonts w:cs="Times New Roman"/>
                <w:color w:val="000000"/>
                <w:lang w:val="es-PE"/>
              </w:rPr>
            </w:pPr>
            <w:del w:id="137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373" w:author="Regina Casanova" w:date="2018-06-18T17:53:00Z">
              <w:r w:rsidR="00ED4396" w:rsidRPr="00BA156B" w:rsidDel="00E94926">
                <w:rPr>
                  <w:rFonts w:cs="Times New Roman"/>
                  <w:color w:val="000000"/>
                  <w:lang w:val="es-PE"/>
                </w:rPr>
                <w:delText xml:space="preserve">sistema </w:delText>
              </w:r>
            </w:del>
            <w:del w:id="1374"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1375" w:author="Regina Casanova" w:date="2018-07-07T15:18:00Z"/>
                <w:rFonts w:cs="Times New Roman"/>
                <w:color w:val="000000"/>
                <w:lang w:val="es-PE"/>
              </w:rPr>
            </w:pPr>
            <w:del w:id="1376"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1377" w:author="Regina Casanova" w:date="2018-07-07T15:18:00Z"/>
                <w:rFonts w:cs="Times New Roman"/>
                <w:color w:val="000000"/>
                <w:lang w:val="es-PE"/>
              </w:rPr>
            </w:pPr>
            <w:del w:id="1378"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137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1380" w:author="Regina Casanova" w:date="2018-07-07T15:18:00Z"/>
                <w:rFonts w:cs="Times New Roman"/>
                <w:color w:val="000000"/>
                <w:lang w:val="es-PE"/>
              </w:rPr>
            </w:pPr>
            <w:del w:id="1381" w:author="Regina Casanova" w:date="2018-07-07T15:18:00Z">
              <w:r w:rsidRPr="00BA156B" w:rsidDel="00BA63BC">
                <w:rPr>
                  <w:rFonts w:cs="Times New Roman"/>
                  <w:color w:val="000000"/>
                  <w:lang w:val="es-PE"/>
                </w:rPr>
                <w:lastRenderedPageBreak/>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1382" w:author="Regina Casanova" w:date="2018-07-07T15:18:00Z"/>
                <w:rFonts w:cs="Times New Roman"/>
                <w:color w:val="000000"/>
                <w:lang w:val="es-PE"/>
              </w:rPr>
            </w:pPr>
            <w:del w:id="1383"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1384" w:author="Regina Casanova" w:date="2018-07-07T15:18:00Z"/>
                <w:rFonts w:cs="Times New Roman"/>
                <w:color w:val="000000"/>
                <w:lang w:val="es-PE"/>
              </w:rPr>
            </w:pPr>
            <w:del w:id="1385"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1386" w:author="Regina Casanova" w:date="2018-07-07T15:18:00Z"/>
                <w:rFonts w:cs="Times New Roman"/>
                <w:color w:val="000000"/>
                <w:lang w:val="es-PE"/>
              </w:rPr>
            </w:pPr>
            <w:del w:id="138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388" w:author="Regina Casanova" w:date="2018-06-18T17:53:00Z">
              <w:r w:rsidR="00ED4396" w:rsidRPr="00BA156B" w:rsidDel="00E94926">
                <w:rPr>
                  <w:rFonts w:cs="Times New Roman"/>
                  <w:color w:val="000000"/>
                  <w:lang w:val="es-PE"/>
                </w:rPr>
                <w:delText>sistema</w:delText>
              </w:r>
            </w:del>
            <w:del w:id="1389"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1390" w:author="Regina Casanova" w:date="2018-07-07T15:18:00Z"/>
                <w:rFonts w:cs="Times New Roman"/>
                <w:color w:val="000000"/>
                <w:lang w:val="es-PE"/>
              </w:rPr>
            </w:pPr>
            <w:del w:id="1391"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1392" w:author="Regina Casanova" w:date="2018-07-07T15:18:00Z"/>
                <w:rFonts w:cs="Times New Roman"/>
                <w:color w:val="000000"/>
                <w:lang w:val="es-PE"/>
              </w:rPr>
            </w:pPr>
            <w:del w:id="1393"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1394"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1395" w:author="Regina Casanova" w:date="2018-07-07T15:18:00Z"/>
                <w:rFonts w:cs="Times New Roman"/>
                <w:color w:val="000000"/>
                <w:lang w:val="es-PE"/>
              </w:rPr>
            </w:pPr>
            <w:del w:id="1396"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1397" w:author="Regina Casanova" w:date="2018-07-07T15:18:00Z"/>
                <w:rFonts w:cs="Times New Roman"/>
                <w:color w:val="000000"/>
                <w:lang w:val="es-PE"/>
              </w:rPr>
            </w:pPr>
            <w:del w:id="1398"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1399" w:author="Regina Casanova" w:date="2018-07-07T15:18:00Z"/>
                <w:rFonts w:cs="Times New Roman"/>
                <w:color w:val="000000"/>
                <w:lang w:val="es-PE"/>
              </w:rPr>
            </w:pPr>
            <w:del w:id="1400"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1401" w:author="Regina Casanova" w:date="2018-07-07T15:18:00Z"/>
                <w:rFonts w:cs="Times New Roman"/>
                <w:color w:val="000000"/>
                <w:lang w:val="es-PE"/>
              </w:rPr>
            </w:pPr>
            <w:del w:id="140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03" w:author="Regina Casanova" w:date="2018-06-18T17:53:00Z">
              <w:r w:rsidR="00ED4396" w:rsidRPr="00BA156B" w:rsidDel="00E94926">
                <w:rPr>
                  <w:rFonts w:cs="Times New Roman"/>
                  <w:color w:val="000000"/>
                  <w:lang w:val="es-PE"/>
                </w:rPr>
                <w:delText xml:space="preserve">sistema </w:delText>
              </w:r>
            </w:del>
            <w:del w:id="1404"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1405" w:author="Regina Casanova" w:date="2018-07-07T15:18:00Z"/>
                <w:rFonts w:cs="Times New Roman"/>
                <w:color w:val="000000"/>
                <w:lang w:val="es-PE"/>
              </w:rPr>
            </w:pPr>
            <w:del w:id="1406"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1407" w:author="Regina Casanova" w:date="2018-07-07T15:18:00Z"/>
                <w:rFonts w:cs="Times New Roman"/>
                <w:color w:val="000000"/>
                <w:lang w:val="es-PE"/>
              </w:rPr>
            </w:pPr>
            <w:del w:id="1408"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140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1410" w:author="Regina Casanova" w:date="2018-07-07T15:18:00Z"/>
                <w:rFonts w:cs="Times New Roman"/>
                <w:color w:val="000000"/>
                <w:lang w:val="es-PE"/>
              </w:rPr>
            </w:pPr>
            <w:del w:id="1411"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1412" w:author="Regina Casanova" w:date="2018-07-07T15:18:00Z"/>
                <w:rFonts w:cs="Times New Roman"/>
                <w:color w:val="000000"/>
                <w:lang w:val="es-PE"/>
              </w:rPr>
            </w:pPr>
            <w:del w:id="1413"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1414" w:author="Regina Casanova" w:date="2018-07-07T15:18:00Z"/>
                <w:rFonts w:cs="Times New Roman"/>
                <w:color w:val="000000"/>
                <w:lang w:val="es-PE"/>
              </w:rPr>
            </w:pPr>
            <w:del w:id="1415"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1416" w:author="Regina Casanova" w:date="2018-07-07T15:18:00Z"/>
                <w:rFonts w:cs="Times New Roman"/>
                <w:color w:val="000000"/>
                <w:lang w:val="es-PE"/>
              </w:rPr>
            </w:pPr>
            <w:del w:id="141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18" w:author="Regina Casanova" w:date="2018-06-18T17:53:00Z">
              <w:r w:rsidR="00ED4396" w:rsidRPr="00BA156B" w:rsidDel="00E94926">
                <w:rPr>
                  <w:rFonts w:cs="Times New Roman"/>
                  <w:color w:val="000000"/>
                  <w:lang w:val="es-PE"/>
                </w:rPr>
                <w:delText xml:space="preserve">sistema </w:delText>
              </w:r>
            </w:del>
            <w:del w:id="1419"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1420" w:author="Regina Casanova" w:date="2018-07-07T15:18:00Z"/>
                <w:rFonts w:cs="Times New Roman"/>
                <w:color w:val="000000"/>
                <w:lang w:val="es-PE"/>
              </w:rPr>
            </w:pPr>
            <w:del w:id="1421"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1422" w:author="Regina Casanova" w:date="2018-07-07T15:18:00Z"/>
                <w:rFonts w:cs="Times New Roman"/>
                <w:color w:val="000000"/>
                <w:lang w:val="es-PE"/>
              </w:rPr>
            </w:pPr>
            <w:del w:id="1423"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1424"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1425" w:author="Regina Casanova" w:date="2018-07-07T15:18:00Z"/>
                <w:rFonts w:cs="Times New Roman"/>
                <w:color w:val="000000"/>
                <w:lang w:val="es-PE"/>
              </w:rPr>
            </w:pPr>
            <w:del w:id="1426"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1427" w:author="Regina Casanova" w:date="2018-07-07T15:18:00Z"/>
                <w:rFonts w:cs="Times New Roman"/>
                <w:color w:val="000000"/>
                <w:lang w:val="es-PE"/>
              </w:rPr>
            </w:pPr>
            <w:del w:id="1428"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1429" w:author="Regina Casanova" w:date="2018-07-07T15:18:00Z"/>
                <w:rFonts w:cs="Times New Roman"/>
                <w:color w:val="000000"/>
                <w:lang w:val="es-PE"/>
              </w:rPr>
            </w:pPr>
            <w:del w:id="1430"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1431" w:author="Regina Casanova" w:date="2018-07-07T15:18:00Z"/>
                <w:rFonts w:cs="Times New Roman"/>
                <w:color w:val="000000"/>
                <w:lang w:val="es-PE"/>
              </w:rPr>
            </w:pPr>
            <w:del w:id="143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33" w:author="Regina Casanova" w:date="2018-06-18T17:53:00Z">
              <w:r w:rsidR="00ED4396" w:rsidRPr="00BA156B" w:rsidDel="00E94926">
                <w:rPr>
                  <w:rFonts w:cs="Times New Roman"/>
                  <w:color w:val="000000"/>
                  <w:lang w:val="es-PE"/>
                </w:rPr>
                <w:delText>sistema</w:delText>
              </w:r>
            </w:del>
            <w:del w:id="1434"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1435" w:author="Regina Casanova" w:date="2018-07-07T15:18:00Z"/>
                <w:rFonts w:cs="Times New Roman"/>
                <w:color w:val="000000"/>
                <w:lang w:val="es-PE"/>
              </w:rPr>
            </w:pPr>
            <w:del w:id="1436"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1437" w:author="Regina Casanova" w:date="2018-07-07T15:18:00Z"/>
                <w:rFonts w:cs="Times New Roman"/>
                <w:color w:val="000000"/>
                <w:lang w:val="es-PE"/>
              </w:rPr>
            </w:pPr>
            <w:del w:id="1438"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143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1440" w:author="Regina Casanova" w:date="2018-07-07T15:18:00Z"/>
                <w:rFonts w:cs="Times New Roman"/>
                <w:color w:val="000000"/>
                <w:lang w:val="es-PE"/>
              </w:rPr>
            </w:pPr>
            <w:del w:id="1441"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1442" w:author="Regina Casanova" w:date="2018-07-07T15:18:00Z"/>
                <w:rFonts w:cs="Times New Roman"/>
                <w:color w:val="000000"/>
                <w:lang w:val="es-PE"/>
              </w:rPr>
            </w:pPr>
            <w:del w:id="1443"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1444" w:author="Regina Casanova" w:date="2018-07-07T15:18:00Z"/>
                <w:rFonts w:cs="Times New Roman"/>
                <w:color w:val="000000"/>
                <w:lang w:val="es-PE"/>
              </w:rPr>
            </w:pPr>
            <w:del w:id="1445"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1446" w:author="Regina Casanova" w:date="2018-07-07T15:18:00Z"/>
                <w:rFonts w:cs="Times New Roman"/>
                <w:color w:val="000000"/>
                <w:lang w:val="es-PE"/>
              </w:rPr>
            </w:pPr>
            <w:del w:id="144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48" w:author="Regina Casanova" w:date="2018-06-18T17:53:00Z">
              <w:r w:rsidR="00ED4396" w:rsidRPr="00BA156B" w:rsidDel="00E94926">
                <w:rPr>
                  <w:rFonts w:cs="Times New Roman"/>
                  <w:color w:val="000000"/>
                  <w:lang w:val="es-PE"/>
                </w:rPr>
                <w:delText xml:space="preserve">sistema </w:delText>
              </w:r>
            </w:del>
            <w:del w:id="1449"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1450" w:author="Regina Casanova" w:date="2018-07-07T15:18:00Z"/>
                <w:rFonts w:cs="Times New Roman"/>
                <w:color w:val="000000"/>
                <w:lang w:val="es-PE"/>
              </w:rPr>
            </w:pPr>
            <w:del w:id="1451" w:author="Regina Casanova" w:date="2018-07-07T15:18:00Z">
              <w:r w:rsidRPr="00BA156B" w:rsidDel="00BA63BC">
                <w:rPr>
                  <w:rFonts w:cs="Times New Roman"/>
                  <w:color w:val="000000"/>
                  <w:lang w:val="es-PE"/>
                </w:rPr>
                <w:delText xml:space="preserve">Pequeño tutorial para poder explicar cómo funciona el </w:delText>
              </w:r>
            </w:del>
            <w:del w:id="1452" w:author="Regina Casanova" w:date="2018-06-18T17:53:00Z">
              <w:r w:rsidRPr="00BA156B" w:rsidDel="00E94926">
                <w:rPr>
                  <w:rFonts w:cs="Times New Roman"/>
                  <w:color w:val="000000"/>
                  <w:lang w:val="es-PE"/>
                </w:rPr>
                <w:delText>sistema</w:delText>
              </w:r>
            </w:del>
            <w:del w:id="1453" w:author="Regina Casanova" w:date="2018-07-07T15:18:00Z">
              <w:r w:rsidRPr="00BA156B" w:rsidDel="00BA63BC">
                <w:rPr>
                  <w:rFonts w:cs="Times New Roman"/>
                  <w:color w:val="000000"/>
                  <w:lang w:val="es-PE"/>
                </w:rPr>
                <w:delText xml:space="preserve"> y mostrar diferencias de </w:delText>
              </w:r>
              <w:r w:rsidRPr="00BA156B" w:rsidDel="00BA63BC">
                <w:rPr>
                  <w:rFonts w:cs="Times New Roman"/>
                  <w:color w:val="000000"/>
                  <w:lang w:val="es-PE"/>
                </w:rPr>
                <w:lastRenderedPageBreak/>
                <w:delText>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1454" w:author="Regina Casanova" w:date="2018-07-07T15:18:00Z"/>
                <w:rFonts w:cs="Times New Roman"/>
                <w:color w:val="000000"/>
                <w:lang w:val="es-PE"/>
              </w:rPr>
            </w:pPr>
            <w:del w:id="1455" w:author="Regina Casanova" w:date="2018-07-07T15:18:00Z">
              <w:r w:rsidRPr="00BA156B" w:rsidDel="00BA63BC">
                <w:rPr>
                  <w:rFonts w:cs="Times New Roman"/>
                  <w:color w:val="000000"/>
                  <w:lang w:val="es-PE"/>
                </w:rPr>
                <w:lastRenderedPageBreak/>
                <w:delText>Medio - 2</w:delText>
              </w:r>
            </w:del>
          </w:p>
        </w:tc>
      </w:tr>
      <w:tr w:rsidR="00ED4396" w:rsidRPr="00BA156B" w:rsidDel="00BA63BC" w14:paraId="57440E68" w14:textId="439138D3" w:rsidTr="00ED4396">
        <w:tblPrEx>
          <w:tblBorders>
            <w:top w:val="none" w:sz="0" w:space="0" w:color="auto"/>
          </w:tblBorders>
        </w:tblPrEx>
        <w:trPr>
          <w:del w:id="1456"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1457" w:author="Regina Casanova" w:date="2018-07-07T15:18:00Z"/>
                <w:rFonts w:cs="Times New Roman"/>
                <w:color w:val="000000"/>
                <w:lang w:val="es-PE"/>
              </w:rPr>
            </w:pPr>
            <w:del w:id="1458"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1459" w:author="Regina Casanova" w:date="2018-07-07T15:18:00Z"/>
                <w:rFonts w:cs="Times New Roman"/>
                <w:color w:val="000000"/>
                <w:lang w:val="es-PE"/>
              </w:rPr>
            </w:pPr>
            <w:del w:id="146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1461" w:author="Regina Casanova" w:date="2018-07-07T15:18:00Z"/>
                <w:rFonts w:cs="Times New Roman"/>
                <w:color w:val="000000"/>
                <w:lang w:val="es-PE"/>
              </w:rPr>
            </w:pPr>
            <w:del w:id="1462"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1463" w:author="Regina Casanova" w:date="2018-07-07T15:18:00Z"/>
                <w:rFonts w:cs="Times New Roman"/>
                <w:color w:val="000000"/>
                <w:lang w:val="es-PE"/>
              </w:rPr>
            </w:pPr>
            <w:del w:id="146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65" w:author="Regina Casanova" w:date="2018-06-18T17:53:00Z">
              <w:r w:rsidR="00ED4396" w:rsidRPr="00BA156B" w:rsidDel="00E94926">
                <w:rPr>
                  <w:rFonts w:cs="Times New Roman"/>
                  <w:color w:val="000000"/>
                  <w:lang w:val="es-PE"/>
                </w:rPr>
                <w:delText xml:space="preserve">sistema </w:delText>
              </w:r>
            </w:del>
            <w:del w:id="1466"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1467" w:author="Regina Casanova" w:date="2018-07-07T15:18:00Z"/>
                <w:rFonts w:cs="Times New Roman"/>
                <w:color w:val="000000"/>
                <w:lang w:val="es-PE"/>
              </w:rPr>
            </w:pPr>
            <w:del w:id="1468"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1469" w:author="Regina Casanova" w:date="2018-07-07T15:18:00Z"/>
                <w:rFonts w:cs="Times New Roman"/>
                <w:color w:val="000000"/>
                <w:lang w:val="es-PE"/>
              </w:rPr>
            </w:pPr>
            <w:del w:id="1470"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147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1472" w:author="Regina Casanova" w:date="2018-07-07T15:18:00Z"/>
                <w:rFonts w:cs="Times New Roman"/>
                <w:color w:val="000000"/>
                <w:lang w:val="es-PE"/>
              </w:rPr>
            </w:pPr>
            <w:del w:id="1473"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1474" w:author="Regina Casanova" w:date="2018-07-07T15:18:00Z"/>
                <w:rFonts w:cs="Times New Roman"/>
                <w:color w:val="000000"/>
                <w:lang w:val="es-PE"/>
              </w:rPr>
            </w:pPr>
            <w:del w:id="147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1476" w:author="Regina Casanova" w:date="2018-07-07T15:18:00Z"/>
                <w:rFonts w:cs="Times New Roman"/>
                <w:color w:val="000000"/>
                <w:lang w:val="es-PE"/>
              </w:rPr>
            </w:pPr>
            <w:del w:id="1477"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1478" w:author="Regina Casanova" w:date="2018-07-07T15:18:00Z"/>
                <w:rFonts w:cs="Times New Roman"/>
                <w:color w:val="000000"/>
                <w:lang w:val="es-PE"/>
              </w:rPr>
            </w:pPr>
            <w:del w:id="147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80" w:author="Regina Casanova" w:date="2018-06-18T17:53:00Z">
              <w:r w:rsidR="00ED4396" w:rsidRPr="00BA156B" w:rsidDel="00E94926">
                <w:rPr>
                  <w:rFonts w:cs="Times New Roman"/>
                  <w:color w:val="000000"/>
                  <w:lang w:val="es-PE"/>
                </w:rPr>
                <w:delText xml:space="preserve">sistema </w:delText>
              </w:r>
            </w:del>
            <w:del w:id="1481"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1482" w:author="Regina Casanova" w:date="2018-07-07T15:18:00Z"/>
                <w:rFonts w:cs="Times New Roman"/>
                <w:color w:val="000000"/>
                <w:lang w:val="es-PE"/>
              </w:rPr>
            </w:pPr>
            <w:del w:id="1483"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1484" w:author="Regina Casanova" w:date="2018-07-07T15:18:00Z"/>
                <w:rFonts w:cs="Times New Roman"/>
                <w:color w:val="000000"/>
                <w:lang w:val="es-PE"/>
              </w:rPr>
            </w:pPr>
            <w:del w:id="1485"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1486"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1487" w:author="Regina Casanova" w:date="2018-07-07T15:18:00Z"/>
                <w:rFonts w:cs="Times New Roman"/>
                <w:color w:val="000000"/>
                <w:lang w:val="es-PE"/>
              </w:rPr>
            </w:pPr>
            <w:del w:id="1488"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1489" w:author="Regina Casanova" w:date="2018-07-07T15:18:00Z"/>
                <w:rFonts w:cs="Times New Roman"/>
                <w:color w:val="000000"/>
                <w:lang w:val="es-PE"/>
              </w:rPr>
            </w:pPr>
            <w:del w:id="149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1491" w:author="Regina Casanova" w:date="2018-07-07T15:18:00Z"/>
                <w:rFonts w:cs="Times New Roman"/>
                <w:color w:val="000000"/>
                <w:lang w:val="es-PE"/>
              </w:rPr>
            </w:pPr>
            <w:del w:id="1492"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1493" w:author="Regina Casanova" w:date="2018-07-07T15:18:00Z"/>
                <w:rFonts w:cs="Times New Roman"/>
                <w:color w:val="000000"/>
                <w:lang w:val="es-PE"/>
              </w:rPr>
            </w:pPr>
            <w:del w:id="149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495" w:author="Regina Casanova" w:date="2018-06-18T17:53:00Z">
              <w:r w:rsidR="00ED4396" w:rsidRPr="00BA156B" w:rsidDel="00E94926">
                <w:rPr>
                  <w:rFonts w:cs="Times New Roman"/>
                  <w:color w:val="000000"/>
                  <w:lang w:val="es-PE"/>
                </w:rPr>
                <w:delText xml:space="preserve">sistema </w:delText>
              </w:r>
            </w:del>
            <w:del w:id="1496"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1497" w:author="Regina Casanova" w:date="2018-07-07T15:18:00Z"/>
                <w:rFonts w:cs="Times New Roman"/>
                <w:color w:val="000000"/>
                <w:lang w:val="es-PE"/>
              </w:rPr>
            </w:pPr>
            <w:del w:id="1498"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1499" w:author="Regina Casanova" w:date="2018-07-07T15:18:00Z"/>
                <w:rFonts w:cs="Times New Roman"/>
                <w:color w:val="000000"/>
                <w:lang w:val="es-PE"/>
              </w:rPr>
            </w:pPr>
            <w:del w:id="1500"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150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1502" w:author="Regina Casanova" w:date="2018-07-07T15:18:00Z"/>
                <w:rFonts w:cs="Times New Roman"/>
                <w:color w:val="000000"/>
                <w:lang w:val="es-PE"/>
              </w:rPr>
            </w:pPr>
            <w:del w:id="1503"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1504" w:author="Regina Casanova" w:date="2018-07-07T15:18:00Z"/>
                <w:rFonts w:cs="Times New Roman"/>
                <w:color w:val="000000"/>
                <w:lang w:val="es-PE"/>
              </w:rPr>
            </w:pPr>
            <w:del w:id="1505"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1506" w:author="Regina Casanova" w:date="2018-07-07T15:18:00Z"/>
                <w:rFonts w:cs="Times New Roman"/>
                <w:color w:val="000000"/>
                <w:lang w:val="es-PE"/>
              </w:rPr>
            </w:pPr>
            <w:del w:id="1507"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1508" w:author="Regina Casanova" w:date="2018-07-07T15:18:00Z"/>
                <w:rFonts w:cs="Times New Roman"/>
                <w:color w:val="000000"/>
                <w:lang w:val="es-PE"/>
              </w:rPr>
            </w:pPr>
            <w:del w:id="150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510" w:author="Regina Casanova" w:date="2018-06-18T17:53:00Z">
              <w:r w:rsidR="00ED4396" w:rsidRPr="00BA156B" w:rsidDel="00E94926">
                <w:rPr>
                  <w:rFonts w:cs="Times New Roman"/>
                  <w:color w:val="000000"/>
                  <w:lang w:val="es-PE"/>
                </w:rPr>
                <w:delText xml:space="preserve">sistema </w:delText>
              </w:r>
            </w:del>
            <w:del w:id="1511"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1512" w:author="Regina Casanova" w:date="2018-07-07T15:18:00Z"/>
                <w:rFonts w:cs="Times New Roman"/>
                <w:color w:val="000000"/>
                <w:lang w:val="es-PE"/>
              </w:rPr>
            </w:pPr>
            <w:del w:id="1513"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1514" w:author="Regina Casanova" w:date="2018-07-07T15:18:00Z"/>
                <w:rFonts w:cs="Times New Roman"/>
                <w:color w:val="000000"/>
                <w:lang w:val="es-PE"/>
              </w:rPr>
            </w:pPr>
            <w:del w:id="1515"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1516"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1517" w:author="Regina Casanova" w:date="2018-07-07T15:18:00Z"/>
                <w:rFonts w:cs="Times New Roman"/>
                <w:color w:val="000000"/>
                <w:lang w:val="es-PE"/>
              </w:rPr>
            </w:pPr>
            <w:del w:id="1518"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1519" w:author="Regina Casanova" w:date="2018-07-07T15:18:00Z"/>
                <w:rFonts w:cs="Times New Roman"/>
                <w:color w:val="000000"/>
                <w:lang w:val="es-PE"/>
              </w:rPr>
            </w:pPr>
            <w:del w:id="1520"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1521" w:author="Regina Casanova" w:date="2018-07-07T15:18:00Z"/>
                <w:rFonts w:cs="Times New Roman"/>
                <w:color w:val="000000"/>
                <w:lang w:val="es-PE"/>
              </w:rPr>
            </w:pPr>
            <w:del w:id="1522"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1523" w:author="Regina Casanova" w:date="2018-07-07T15:18:00Z"/>
                <w:rFonts w:cs="Times New Roman"/>
                <w:color w:val="000000"/>
                <w:lang w:val="es-PE"/>
              </w:rPr>
            </w:pPr>
            <w:del w:id="152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525" w:author="Regina Casanova" w:date="2018-06-18T17:53:00Z">
              <w:r w:rsidR="00ED4396" w:rsidRPr="00BA156B" w:rsidDel="00E94926">
                <w:rPr>
                  <w:rFonts w:cs="Times New Roman"/>
                  <w:color w:val="000000"/>
                  <w:lang w:val="es-PE"/>
                </w:rPr>
                <w:delText xml:space="preserve">sistema </w:delText>
              </w:r>
            </w:del>
            <w:del w:id="1526"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1527" w:author="Regina Casanova" w:date="2018-07-07T15:18:00Z"/>
                <w:rFonts w:cs="Times New Roman"/>
                <w:color w:val="000000"/>
                <w:lang w:val="es-PE"/>
              </w:rPr>
            </w:pPr>
            <w:del w:id="1528" w:author="Regina Casanova" w:date="2018-07-07T15:18:00Z">
              <w:r w:rsidRPr="00BA156B" w:rsidDel="00BA63BC">
                <w:rPr>
                  <w:rFonts w:cs="Times New Roman"/>
                  <w:color w:val="000000"/>
                  <w:lang w:val="es-PE"/>
                </w:rPr>
                <w:delText xml:space="preserve">Hacer el </w:delText>
              </w:r>
            </w:del>
            <w:del w:id="1529" w:author="Regina Casanova" w:date="2018-06-18T17:53:00Z">
              <w:r w:rsidRPr="00BA156B" w:rsidDel="00E94926">
                <w:rPr>
                  <w:rFonts w:cs="Times New Roman"/>
                  <w:color w:val="000000"/>
                  <w:lang w:val="es-PE"/>
                </w:rPr>
                <w:delText xml:space="preserve">sistema </w:delText>
              </w:r>
            </w:del>
            <w:del w:id="1530"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1531" w:author="Regina Casanova" w:date="2018-07-07T15:18:00Z"/>
                <w:rFonts w:cs="Times New Roman"/>
                <w:color w:val="000000"/>
                <w:lang w:val="es-PE"/>
              </w:rPr>
            </w:pPr>
            <w:del w:id="1532"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1533" w:author="Regina Casanova" w:date="2018-07-07T15:18:00Z"/>
          <w:rFonts w:cs="Times New Roman"/>
          <w:lang w:val="es-PE"/>
        </w:rPr>
        <w:sectPr w:rsidR="00ED4396" w:rsidRPr="00BA156B" w:rsidDel="00BA63BC"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1534" w:name="_Toc511166313"/>
      <w:r w:rsidRPr="008D23C7">
        <w:lastRenderedPageBreak/>
        <w:t>Reclasificación de la Tabla de Clasificación de Reclamos</w:t>
      </w:r>
      <w:bookmarkEnd w:id="1534"/>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1535" w:name="_Toc511166314"/>
      <w:r w:rsidRPr="00D756B8">
        <w:lastRenderedPageBreak/>
        <w:t>Fase de Diseño</w:t>
      </w:r>
      <w:bookmarkEnd w:id="1535"/>
    </w:p>
    <w:p w14:paraId="6221FA27" w14:textId="77777777" w:rsidR="00BA63BC" w:rsidRPr="008D23C7" w:rsidRDefault="00BA63BC" w:rsidP="00BA63BC">
      <w:pPr>
        <w:pStyle w:val="Ttulo3"/>
        <w:rPr>
          <w:ins w:id="1536" w:author="Regina Casanova" w:date="2018-07-07T15:18:00Z"/>
        </w:rPr>
      </w:pPr>
      <w:ins w:id="1537" w:author="Regina Casanova" w:date="2018-07-07T15:18:00Z">
        <w:r w:rsidRPr="008D23C7">
          <w:t>Tabla de requerimientos</w:t>
        </w:r>
      </w:ins>
    </w:p>
    <w:p w14:paraId="4C869610" w14:textId="77777777" w:rsidR="00BA63BC" w:rsidRPr="008D23C7" w:rsidRDefault="00BA63BC" w:rsidP="00BA63BC">
      <w:pPr>
        <w:pStyle w:val="Texto"/>
        <w:rPr>
          <w:ins w:id="1538" w:author="Regina Casanova" w:date="2018-07-07T15:18:00Z"/>
        </w:rPr>
      </w:pPr>
      <w:ins w:id="1539"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t xml:space="preserve">softwar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77777777" w:rsidR="00BA63BC" w:rsidRPr="008D23C7" w:rsidRDefault="00BA63BC" w:rsidP="00BA63BC">
      <w:pPr>
        <w:pStyle w:val="Texto"/>
        <w:rPr>
          <w:ins w:id="1540" w:author="Regina Casanova" w:date="2018-07-07T15:18:00Z"/>
        </w:rPr>
      </w:pPr>
      <w:ins w:id="1541"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software</w:t>
        </w:r>
        <w:r w:rsidRPr="00BA156B">
          <w:t xml:space="preserve"> sin tener que realizar un </w:t>
        </w:r>
        <w:r>
          <w:t>software</w:t>
        </w:r>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1542" w:author="Regina Casanova" w:date="2018-07-07T15:18:00Z"/>
          <w:rFonts w:cs="Times New Roman"/>
          <w:lang w:val="es-PE"/>
        </w:rPr>
      </w:pPr>
      <w:ins w:id="1543"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1544"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1545" w:author="Regina Casanova" w:date="2018-07-07T15:18:00Z"/>
          <w:rFonts w:cs="Times New Roman"/>
          <w:b/>
          <w:lang w:val="es-PE"/>
        </w:rPr>
      </w:pPr>
      <w:ins w:id="1546"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312225">
        <w:trPr>
          <w:ins w:id="1547"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115D8EBC" w:rsidR="00BA63BC" w:rsidRPr="00BA156B" w:rsidRDefault="00BA63BC" w:rsidP="00312225">
            <w:pPr>
              <w:autoSpaceDE w:val="0"/>
              <w:autoSpaceDN w:val="0"/>
              <w:adjustRightInd w:val="0"/>
              <w:spacing w:line="360" w:lineRule="atLeast"/>
              <w:rPr>
                <w:ins w:id="1548" w:author="Regina Casanova" w:date="2018-07-07T15:18:00Z"/>
                <w:rFonts w:cs="Times New Roman"/>
                <w:b/>
                <w:bCs/>
                <w:color w:val="000000"/>
                <w:lang w:val="es-PE"/>
              </w:rPr>
            </w:pPr>
            <w:ins w:id="1549" w:author="Regina Casanova" w:date="2018-07-07T15:18:00Z">
              <w:del w:id="1550" w:author="USER" w:date="2018-07-09T15:25:00Z">
                <w:r w:rsidRPr="00BA156B" w:rsidDel="00EC3670">
                  <w:rPr>
                    <w:rFonts w:cs="Times New Roman"/>
                    <w:b/>
                    <w:bCs/>
                    <w:color w:val="000000"/>
                    <w:lang w:val="es-PE"/>
                  </w:rPr>
                  <w:delText>Nº</w:delText>
                </w:r>
              </w:del>
            </w:ins>
            <w:ins w:id="1551" w:author="USER" w:date="2018-07-09T15:25:00Z">
              <w:r w:rsidR="00EC3670"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312225">
            <w:pPr>
              <w:autoSpaceDE w:val="0"/>
              <w:autoSpaceDN w:val="0"/>
              <w:adjustRightInd w:val="0"/>
              <w:spacing w:line="360" w:lineRule="atLeast"/>
              <w:rPr>
                <w:ins w:id="1552" w:author="Regina Casanova" w:date="2018-07-07T15:18:00Z"/>
                <w:rFonts w:cs="Times New Roman"/>
                <w:b/>
                <w:bCs/>
                <w:color w:val="000000"/>
                <w:lang w:val="es-PE"/>
              </w:rPr>
            </w:pPr>
            <w:ins w:id="1553"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312225">
            <w:pPr>
              <w:autoSpaceDE w:val="0"/>
              <w:autoSpaceDN w:val="0"/>
              <w:adjustRightInd w:val="0"/>
              <w:spacing w:line="360" w:lineRule="atLeast"/>
              <w:rPr>
                <w:ins w:id="1554" w:author="Regina Casanova" w:date="2018-07-07T15:18:00Z"/>
                <w:rFonts w:cs="Times New Roman"/>
                <w:b/>
                <w:bCs/>
                <w:color w:val="000000"/>
                <w:lang w:val="es-PE"/>
              </w:rPr>
            </w:pPr>
            <w:ins w:id="1555"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312225">
            <w:pPr>
              <w:autoSpaceDE w:val="0"/>
              <w:autoSpaceDN w:val="0"/>
              <w:adjustRightInd w:val="0"/>
              <w:spacing w:line="360" w:lineRule="atLeast"/>
              <w:rPr>
                <w:ins w:id="1556" w:author="Regina Casanova" w:date="2018-07-07T15:18:00Z"/>
                <w:rFonts w:cs="Times New Roman"/>
                <w:b/>
                <w:bCs/>
                <w:color w:val="000000"/>
                <w:lang w:val="es-PE"/>
              </w:rPr>
            </w:pPr>
            <w:ins w:id="1557"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312225">
            <w:pPr>
              <w:autoSpaceDE w:val="0"/>
              <w:autoSpaceDN w:val="0"/>
              <w:adjustRightInd w:val="0"/>
              <w:spacing w:line="360" w:lineRule="atLeast"/>
              <w:rPr>
                <w:ins w:id="1558" w:author="Regina Casanova" w:date="2018-07-07T15:18:00Z"/>
                <w:rFonts w:cs="Times New Roman"/>
                <w:b/>
                <w:bCs/>
                <w:color w:val="000000"/>
                <w:lang w:val="es-PE"/>
              </w:rPr>
            </w:pPr>
            <w:ins w:id="1559"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312225">
            <w:pPr>
              <w:autoSpaceDE w:val="0"/>
              <w:autoSpaceDN w:val="0"/>
              <w:adjustRightInd w:val="0"/>
              <w:spacing w:line="360" w:lineRule="atLeast"/>
              <w:ind w:right="395"/>
              <w:rPr>
                <w:ins w:id="1560" w:author="Regina Casanova" w:date="2018-07-07T15:18:00Z"/>
                <w:rFonts w:cs="Times New Roman"/>
                <w:b/>
                <w:bCs/>
                <w:color w:val="000000"/>
                <w:lang w:val="es-PE"/>
              </w:rPr>
            </w:pPr>
            <w:ins w:id="1561" w:author="Regina Casanova" w:date="2018-07-07T15:18:00Z">
              <w:r w:rsidRPr="00BA156B">
                <w:rPr>
                  <w:rFonts w:cs="Times New Roman"/>
                  <w:b/>
                  <w:bCs/>
                  <w:color w:val="000000"/>
                  <w:lang w:val="es-PE"/>
                </w:rPr>
                <w:t>Prioridad</w:t>
              </w:r>
            </w:ins>
          </w:p>
        </w:tc>
      </w:tr>
      <w:tr w:rsidR="00BA63BC" w:rsidRPr="00BA156B" w14:paraId="13835352" w14:textId="77777777" w:rsidTr="00312225">
        <w:tblPrEx>
          <w:tblBorders>
            <w:top w:val="none" w:sz="0" w:space="0" w:color="auto"/>
          </w:tblBorders>
        </w:tblPrEx>
        <w:trPr>
          <w:ins w:id="1562"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312225">
            <w:pPr>
              <w:autoSpaceDE w:val="0"/>
              <w:autoSpaceDN w:val="0"/>
              <w:adjustRightInd w:val="0"/>
              <w:spacing w:line="360" w:lineRule="atLeast"/>
              <w:jc w:val="right"/>
              <w:rPr>
                <w:ins w:id="1563" w:author="Regina Casanova" w:date="2018-07-07T15:18:00Z"/>
                <w:rFonts w:cs="Times New Roman"/>
                <w:color w:val="000000"/>
                <w:lang w:val="es-PE"/>
              </w:rPr>
            </w:pPr>
            <w:ins w:id="1564"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312225">
            <w:pPr>
              <w:autoSpaceDE w:val="0"/>
              <w:autoSpaceDN w:val="0"/>
              <w:adjustRightInd w:val="0"/>
              <w:spacing w:line="360" w:lineRule="atLeast"/>
              <w:rPr>
                <w:ins w:id="1565" w:author="Regina Casanova" w:date="2018-07-07T15:18:00Z"/>
                <w:rFonts w:cs="Times New Roman"/>
                <w:color w:val="000000"/>
                <w:lang w:val="es-PE"/>
              </w:rPr>
            </w:pPr>
            <w:ins w:id="156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312225">
            <w:pPr>
              <w:autoSpaceDE w:val="0"/>
              <w:autoSpaceDN w:val="0"/>
              <w:adjustRightInd w:val="0"/>
              <w:spacing w:line="360" w:lineRule="atLeast"/>
              <w:rPr>
                <w:ins w:id="1567" w:author="Regina Casanova" w:date="2018-07-07T15:18:00Z"/>
                <w:rFonts w:cs="Times New Roman"/>
                <w:color w:val="000000"/>
                <w:lang w:val="es-PE"/>
              </w:rPr>
            </w:pPr>
            <w:ins w:id="1568"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312225">
            <w:pPr>
              <w:autoSpaceDE w:val="0"/>
              <w:autoSpaceDN w:val="0"/>
              <w:adjustRightInd w:val="0"/>
              <w:spacing w:line="360" w:lineRule="atLeast"/>
              <w:rPr>
                <w:ins w:id="1569" w:author="Regina Casanova" w:date="2018-07-07T15:18:00Z"/>
                <w:rFonts w:cs="Times New Roman"/>
                <w:color w:val="000000"/>
                <w:lang w:val="es-PE"/>
              </w:rPr>
            </w:pPr>
            <w:ins w:id="1570"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312225">
            <w:pPr>
              <w:autoSpaceDE w:val="0"/>
              <w:autoSpaceDN w:val="0"/>
              <w:adjustRightInd w:val="0"/>
              <w:spacing w:line="360" w:lineRule="atLeast"/>
              <w:rPr>
                <w:ins w:id="1571" w:author="Regina Casanova" w:date="2018-07-07T15:18:00Z"/>
                <w:rFonts w:cs="Times New Roman"/>
                <w:color w:val="000000"/>
                <w:lang w:val="es-PE"/>
              </w:rPr>
            </w:pPr>
            <w:ins w:id="1572"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312225">
            <w:pPr>
              <w:autoSpaceDE w:val="0"/>
              <w:autoSpaceDN w:val="0"/>
              <w:adjustRightInd w:val="0"/>
              <w:spacing w:line="360" w:lineRule="atLeast"/>
              <w:rPr>
                <w:ins w:id="1573" w:author="Regina Casanova" w:date="2018-07-07T15:18:00Z"/>
                <w:rFonts w:cs="Times New Roman"/>
                <w:color w:val="000000"/>
                <w:lang w:val="es-PE"/>
              </w:rPr>
            </w:pPr>
            <w:ins w:id="1574" w:author="Regina Casanova" w:date="2018-07-07T15:18:00Z">
              <w:r w:rsidRPr="00BA156B">
                <w:rPr>
                  <w:rFonts w:cs="Times New Roman"/>
                  <w:color w:val="000000"/>
                  <w:lang w:val="es-PE"/>
                </w:rPr>
                <w:t>Alto - 3</w:t>
              </w:r>
            </w:ins>
          </w:p>
        </w:tc>
      </w:tr>
      <w:tr w:rsidR="00BA63BC" w:rsidRPr="00BA156B" w14:paraId="0DB3D699" w14:textId="77777777" w:rsidTr="00312225">
        <w:tblPrEx>
          <w:tblBorders>
            <w:top w:val="none" w:sz="0" w:space="0" w:color="auto"/>
          </w:tblBorders>
        </w:tblPrEx>
        <w:trPr>
          <w:ins w:id="157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312225">
            <w:pPr>
              <w:autoSpaceDE w:val="0"/>
              <w:autoSpaceDN w:val="0"/>
              <w:adjustRightInd w:val="0"/>
              <w:spacing w:line="360" w:lineRule="atLeast"/>
              <w:jc w:val="right"/>
              <w:rPr>
                <w:ins w:id="1576" w:author="Regina Casanova" w:date="2018-07-07T15:18:00Z"/>
                <w:rFonts w:cs="Times New Roman"/>
                <w:color w:val="000000"/>
                <w:lang w:val="es-PE"/>
              </w:rPr>
            </w:pPr>
            <w:ins w:id="1577"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312225">
            <w:pPr>
              <w:autoSpaceDE w:val="0"/>
              <w:autoSpaceDN w:val="0"/>
              <w:adjustRightInd w:val="0"/>
              <w:spacing w:line="360" w:lineRule="atLeast"/>
              <w:rPr>
                <w:ins w:id="1578" w:author="Regina Casanova" w:date="2018-07-07T15:18:00Z"/>
                <w:rFonts w:cs="Times New Roman"/>
                <w:color w:val="000000"/>
                <w:lang w:val="es-PE"/>
              </w:rPr>
            </w:pPr>
            <w:ins w:id="157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312225">
            <w:pPr>
              <w:autoSpaceDE w:val="0"/>
              <w:autoSpaceDN w:val="0"/>
              <w:adjustRightInd w:val="0"/>
              <w:spacing w:line="360" w:lineRule="atLeast"/>
              <w:rPr>
                <w:ins w:id="1580" w:author="Regina Casanova" w:date="2018-07-07T15:18:00Z"/>
                <w:rFonts w:cs="Times New Roman"/>
                <w:color w:val="000000"/>
                <w:lang w:val="es-PE"/>
              </w:rPr>
            </w:pPr>
            <w:ins w:id="1581"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77777777" w:rsidR="00BA63BC" w:rsidRPr="00BA156B" w:rsidRDefault="00BA63BC" w:rsidP="00312225">
            <w:pPr>
              <w:autoSpaceDE w:val="0"/>
              <w:autoSpaceDN w:val="0"/>
              <w:adjustRightInd w:val="0"/>
              <w:spacing w:line="360" w:lineRule="atLeast"/>
              <w:rPr>
                <w:ins w:id="1582" w:author="Regina Casanova" w:date="2018-07-07T15:18:00Z"/>
                <w:rFonts w:cs="Times New Roman"/>
                <w:color w:val="000000"/>
                <w:lang w:val="es-PE"/>
              </w:rPr>
            </w:pPr>
            <w:ins w:id="1583"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r>
                <w:rPr>
                  <w:rFonts w:cs="Times New Roman"/>
                  <w:color w:val="000000"/>
                  <w:lang w:val="es-PE"/>
                </w:rPr>
                <w:t>software</w:t>
              </w:r>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312225">
            <w:pPr>
              <w:autoSpaceDE w:val="0"/>
              <w:autoSpaceDN w:val="0"/>
              <w:adjustRightInd w:val="0"/>
              <w:spacing w:line="360" w:lineRule="atLeast"/>
              <w:rPr>
                <w:ins w:id="1584" w:author="Regina Casanova" w:date="2018-07-07T15:18:00Z"/>
                <w:rFonts w:cs="Times New Roman"/>
                <w:color w:val="000000"/>
                <w:lang w:val="es-PE"/>
              </w:rPr>
            </w:pPr>
            <w:ins w:id="1585"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312225">
            <w:pPr>
              <w:autoSpaceDE w:val="0"/>
              <w:autoSpaceDN w:val="0"/>
              <w:adjustRightInd w:val="0"/>
              <w:spacing w:line="360" w:lineRule="atLeast"/>
              <w:rPr>
                <w:ins w:id="1586" w:author="Regina Casanova" w:date="2018-07-07T15:18:00Z"/>
                <w:rFonts w:cs="Times New Roman"/>
                <w:color w:val="000000"/>
                <w:lang w:val="es-PE"/>
              </w:rPr>
            </w:pPr>
            <w:ins w:id="1587" w:author="Regina Casanova" w:date="2018-07-07T15:18:00Z">
              <w:r w:rsidRPr="00BA156B">
                <w:rPr>
                  <w:rFonts w:cs="Times New Roman"/>
                  <w:color w:val="000000"/>
                  <w:lang w:val="es-PE"/>
                </w:rPr>
                <w:t>Medio - 2</w:t>
              </w:r>
            </w:ins>
          </w:p>
        </w:tc>
      </w:tr>
      <w:tr w:rsidR="00BA63BC" w:rsidRPr="00BA156B" w14:paraId="2686F422" w14:textId="77777777" w:rsidTr="00312225">
        <w:tblPrEx>
          <w:tblBorders>
            <w:top w:val="none" w:sz="0" w:space="0" w:color="auto"/>
          </w:tblBorders>
        </w:tblPrEx>
        <w:trPr>
          <w:ins w:id="1588"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312225">
            <w:pPr>
              <w:autoSpaceDE w:val="0"/>
              <w:autoSpaceDN w:val="0"/>
              <w:adjustRightInd w:val="0"/>
              <w:spacing w:line="360" w:lineRule="atLeast"/>
              <w:jc w:val="right"/>
              <w:rPr>
                <w:ins w:id="1589" w:author="Regina Casanova" w:date="2018-07-07T15:18:00Z"/>
                <w:rFonts w:cs="Times New Roman"/>
                <w:color w:val="000000"/>
                <w:lang w:val="es-PE"/>
              </w:rPr>
            </w:pPr>
            <w:ins w:id="1590"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312225">
            <w:pPr>
              <w:autoSpaceDE w:val="0"/>
              <w:autoSpaceDN w:val="0"/>
              <w:adjustRightInd w:val="0"/>
              <w:spacing w:line="360" w:lineRule="atLeast"/>
              <w:rPr>
                <w:ins w:id="1591" w:author="Regina Casanova" w:date="2018-07-07T15:18:00Z"/>
                <w:rFonts w:cs="Times New Roman"/>
                <w:color w:val="000000"/>
                <w:lang w:val="es-PE"/>
              </w:rPr>
            </w:pPr>
            <w:ins w:id="159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312225">
            <w:pPr>
              <w:autoSpaceDE w:val="0"/>
              <w:autoSpaceDN w:val="0"/>
              <w:adjustRightInd w:val="0"/>
              <w:spacing w:line="360" w:lineRule="atLeast"/>
              <w:rPr>
                <w:ins w:id="1593" w:author="Regina Casanova" w:date="2018-07-07T15:18:00Z"/>
                <w:rFonts w:cs="Times New Roman"/>
                <w:color w:val="000000"/>
                <w:lang w:val="es-PE"/>
              </w:rPr>
            </w:pPr>
            <w:ins w:id="1594"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312225">
            <w:pPr>
              <w:autoSpaceDE w:val="0"/>
              <w:autoSpaceDN w:val="0"/>
              <w:adjustRightInd w:val="0"/>
              <w:spacing w:line="360" w:lineRule="atLeast"/>
              <w:rPr>
                <w:ins w:id="1595" w:author="Regina Casanova" w:date="2018-07-07T15:18:00Z"/>
                <w:rFonts w:cs="Times New Roman"/>
                <w:color w:val="000000"/>
                <w:lang w:val="es-PE"/>
              </w:rPr>
            </w:pPr>
            <w:ins w:id="1596"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312225">
            <w:pPr>
              <w:autoSpaceDE w:val="0"/>
              <w:autoSpaceDN w:val="0"/>
              <w:adjustRightInd w:val="0"/>
              <w:spacing w:line="360" w:lineRule="atLeast"/>
              <w:rPr>
                <w:ins w:id="1597" w:author="Regina Casanova" w:date="2018-07-07T15:18:00Z"/>
                <w:rFonts w:cs="Times New Roman"/>
                <w:color w:val="000000"/>
                <w:lang w:val="es-PE"/>
              </w:rPr>
            </w:pPr>
            <w:ins w:id="1598"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312225">
            <w:pPr>
              <w:autoSpaceDE w:val="0"/>
              <w:autoSpaceDN w:val="0"/>
              <w:adjustRightInd w:val="0"/>
              <w:spacing w:line="360" w:lineRule="atLeast"/>
              <w:rPr>
                <w:ins w:id="1599" w:author="Regina Casanova" w:date="2018-07-07T15:18:00Z"/>
                <w:rFonts w:cs="Times New Roman"/>
                <w:color w:val="000000"/>
                <w:lang w:val="es-PE"/>
              </w:rPr>
            </w:pPr>
            <w:ins w:id="1600" w:author="Regina Casanova" w:date="2018-07-07T15:18:00Z">
              <w:r w:rsidRPr="00BA156B">
                <w:rPr>
                  <w:rFonts w:cs="Times New Roman"/>
                  <w:color w:val="000000"/>
                  <w:lang w:val="es-PE"/>
                </w:rPr>
                <w:t>Medio - 2</w:t>
              </w:r>
            </w:ins>
          </w:p>
        </w:tc>
      </w:tr>
      <w:tr w:rsidR="00BA63BC" w:rsidRPr="00BA156B" w14:paraId="2EDE3DFC" w14:textId="77777777" w:rsidTr="00312225">
        <w:tblPrEx>
          <w:tblBorders>
            <w:top w:val="none" w:sz="0" w:space="0" w:color="auto"/>
          </w:tblBorders>
        </w:tblPrEx>
        <w:trPr>
          <w:ins w:id="160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312225">
            <w:pPr>
              <w:autoSpaceDE w:val="0"/>
              <w:autoSpaceDN w:val="0"/>
              <w:adjustRightInd w:val="0"/>
              <w:spacing w:line="360" w:lineRule="atLeast"/>
              <w:jc w:val="right"/>
              <w:rPr>
                <w:ins w:id="1602" w:author="Regina Casanova" w:date="2018-07-07T15:18:00Z"/>
                <w:rFonts w:cs="Times New Roman"/>
                <w:color w:val="000000"/>
                <w:lang w:val="es-PE"/>
              </w:rPr>
            </w:pPr>
            <w:ins w:id="1603"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312225">
            <w:pPr>
              <w:autoSpaceDE w:val="0"/>
              <w:autoSpaceDN w:val="0"/>
              <w:adjustRightInd w:val="0"/>
              <w:spacing w:line="360" w:lineRule="atLeast"/>
              <w:rPr>
                <w:ins w:id="1604" w:author="Regina Casanova" w:date="2018-07-07T15:18:00Z"/>
                <w:rFonts w:cs="Times New Roman"/>
                <w:color w:val="000000"/>
                <w:lang w:val="es-PE"/>
              </w:rPr>
            </w:pPr>
            <w:ins w:id="1605"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312225">
            <w:pPr>
              <w:autoSpaceDE w:val="0"/>
              <w:autoSpaceDN w:val="0"/>
              <w:adjustRightInd w:val="0"/>
              <w:spacing w:line="360" w:lineRule="atLeast"/>
              <w:rPr>
                <w:ins w:id="1606" w:author="Regina Casanova" w:date="2018-07-07T15:18:00Z"/>
                <w:rFonts w:cs="Times New Roman"/>
                <w:color w:val="000000"/>
                <w:lang w:val="es-PE"/>
              </w:rPr>
            </w:pPr>
            <w:ins w:id="1607"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77777777" w:rsidR="00BA63BC" w:rsidRPr="00BA156B" w:rsidRDefault="00BA63BC" w:rsidP="00312225">
            <w:pPr>
              <w:autoSpaceDE w:val="0"/>
              <w:autoSpaceDN w:val="0"/>
              <w:adjustRightInd w:val="0"/>
              <w:spacing w:line="360" w:lineRule="atLeast"/>
              <w:rPr>
                <w:ins w:id="1608" w:author="Regina Casanova" w:date="2018-07-07T15:18:00Z"/>
                <w:rFonts w:cs="Times New Roman"/>
                <w:color w:val="000000"/>
                <w:lang w:val="es-PE"/>
              </w:rPr>
            </w:pPr>
            <w:ins w:id="1609"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r>
                <w:rPr>
                  <w:rFonts w:cs="Times New Roman"/>
                  <w:color w:val="000000"/>
                  <w:lang w:val="es-PE"/>
                </w:rPr>
                <w:t>software</w:t>
              </w:r>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312225">
            <w:pPr>
              <w:autoSpaceDE w:val="0"/>
              <w:autoSpaceDN w:val="0"/>
              <w:adjustRightInd w:val="0"/>
              <w:spacing w:line="360" w:lineRule="atLeast"/>
              <w:rPr>
                <w:ins w:id="1610" w:author="Regina Casanova" w:date="2018-07-07T15:18:00Z"/>
                <w:rFonts w:cs="Times New Roman"/>
                <w:color w:val="000000"/>
                <w:lang w:val="es-PE"/>
              </w:rPr>
            </w:pPr>
            <w:ins w:id="1611"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312225">
            <w:pPr>
              <w:autoSpaceDE w:val="0"/>
              <w:autoSpaceDN w:val="0"/>
              <w:adjustRightInd w:val="0"/>
              <w:spacing w:line="360" w:lineRule="atLeast"/>
              <w:rPr>
                <w:ins w:id="1612" w:author="Regina Casanova" w:date="2018-07-07T15:18:00Z"/>
                <w:rFonts w:cs="Times New Roman"/>
                <w:color w:val="000000"/>
                <w:lang w:val="es-PE"/>
              </w:rPr>
            </w:pPr>
            <w:ins w:id="1613" w:author="Regina Casanova" w:date="2018-07-07T15:18:00Z">
              <w:r w:rsidRPr="00BA156B">
                <w:rPr>
                  <w:rFonts w:cs="Times New Roman"/>
                  <w:color w:val="000000"/>
                  <w:lang w:val="es-PE"/>
                </w:rPr>
                <w:t>Alto - 3</w:t>
              </w:r>
            </w:ins>
          </w:p>
        </w:tc>
      </w:tr>
      <w:tr w:rsidR="00BA63BC" w:rsidRPr="00BA156B" w14:paraId="03E40C06" w14:textId="77777777" w:rsidTr="00312225">
        <w:tblPrEx>
          <w:tblBorders>
            <w:top w:val="none" w:sz="0" w:space="0" w:color="auto"/>
          </w:tblBorders>
        </w:tblPrEx>
        <w:trPr>
          <w:ins w:id="1614"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312225">
            <w:pPr>
              <w:autoSpaceDE w:val="0"/>
              <w:autoSpaceDN w:val="0"/>
              <w:adjustRightInd w:val="0"/>
              <w:spacing w:line="360" w:lineRule="atLeast"/>
              <w:jc w:val="right"/>
              <w:rPr>
                <w:ins w:id="1615" w:author="Regina Casanova" w:date="2018-07-07T15:18:00Z"/>
                <w:rFonts w:cs="Times New Roman"/>
                <w:color w:val="000000"/>
                <w:lang w:val="es-PE"/>
              </w:rPr>
            </w:pPr>
            <w:ins w:id="1616"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312225">
            <w:pPr>
              <w:autoSpaceDE w:val="0"/>
              <w:autoSpaceDN w:val="0"/>
              <w:adjustRightInd w:val="0"/>
              <w:spacing w:line="360" w:lineRule="atLeast"/>
              <w:rPr>
                <w:ins w:id="1617" w:author="Regina Casanova" w:date="2018-07-07T15:18:00Z"/>
                <w:rFonts w:cs="Times New Roman"/>
                <w:color w:val="000000"/>
                <w:lang w:val="es-PE"/>
              </w:rPr>
            </w:pPr>
            <w:ins w:id="1618"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312225">
            <w:pPr>
              <w:autoSpaceDE w:val="0"/>
              <w:autoSpaceDN w:val="0"/>
              <w:adjustRightInd w:val="0"/>
              <w:spacing w:line="360" w:lineRule="atLeast"/>
              <w:rPr>
                <w:ins w:id="1619" w:author="Regina Casanova" w:date="2018-07-07T15:18:00Z"/>
                <w:rFonts w:cs="Times New Roman"/>
                <w:color w:val="000000"/>
                <w:lang w:val="es-PE"/>
              </w:rPr>
            </w:pPr>
            <w:ins w:id="1620"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312225">
            <w:pPr>
              <w:autoSpaceDE w:val="0"/>
              <w:autoSpaceDN w:val="0"/>
              <w:adjustRightInd w:val="0"/>
              <w:spacing w:line="360" w:lineRule="atLeast"/>
              <w:rPr>
                <w:ins w:id="1621" w:author="Regina Casanova" w:date="2018-07-07T15:18:00Z"/>
                <w:rFonts w:cs="Times New Roman"/>
                <w:color w:val="000000"/>
                <w:lang w:val="es-PE"/>
              </w:rPr>
            </w:pPr>
            <w:ins w:id="1622"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312225">
            <w:pPr>
              <w:autoSpaceDE w:val="0"/>
              <w:autoSpaceDN w:val="0"/>
              <w:adjustRightInd w:val="0"/>
              <w:spacing w:line="360" w:lineRule="atLeast"/>
              <w:rPr>
                <w:ins w:id="1623" w:author="Regina Casanova" w:date="2018-07-07T15:18:00Z"/>
                <w:rFonts w:cs="Times New Roman"/>
                <w:color w:val="000000"/>
                <w:lang w:val="es-PE"/>
              </w:rPr>
            </w:pPr>
            <w:ins w:id="1624"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312225">
            <w:pPr>
              <w:autoSpaceDE w:val="0"/>
              <w:autoSpaceDN w:val="0"/>
              <w:adjustRightInd w:val="0"/>
              <w:spacing w:line="360" w:lineRule="atLeast"/>
              <w:rPr>
                <w:ins w:id="1625" w:author="Regina Casanova" w:date="2018-07-07T15:18:00Z"/>
                <w:rFonts w:cs="Times New Roman"/>
                <w:color w:val="000000"/>
                <w:lang w:val="es-PE"/>
              </w:rPr>
            </w:pPr>
            <w:ins w:id="1626" w:author="Regina Casanova" w:date="2018-07-07T15:18:00Z">
              <w:r w:rsidRPr="00BA156B">
                <w:rPr>
                  <w:rFonts w:cs="Times New Roman"/>
                  <w:color w:val="000000"/>
                  <w:lang w:val="es-PE"/>
                </w:rPr>
                <w:t>Bajo - 1</w:t>
              </w:r>
            </w:ins>
          </w:p>
        </w:tc>
      </w:tr>
      <w:tr w:rsidR="00BA63BC" w:rsidRPr="00BA156B" w14:paraId="431E95B7" w14:textId="77777777" w:rsidTr="00312225">
        <w:tblPrEx>
          <w:tblBorders>
            <w:top w:val="none" w:sz="0" w:space="0" w:color="auto"/>
          </w:tblBorders>
        </w:tblPrEx>
        <w:trPr>
          <w:ins w:id="162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312225">
            <w:pPr>
              <w:autoSpaceDE w:val="0"/>
              <w:autoSpaceDN w:val="0"/>
              <w:adjustRightInd w:val="0"/>
              <w:spacing w:line="360" w:lineRule="atLeast"/>
              <w:jc w:val="right"/>
              <w:rPr>
                <w:ins w:id="1628" w:author="Regina Casanova" w:date="2018-07-07T15:18:00Z"/>
                <w:rFonts w:cs="Times New Roman"/>
                <w:color w:val="000000"/>
                <w:lang w:val="es-PE"/>
              </w:rPr>
            </w:pPr>
            <w:ins w:id="1629"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312225">
            <w:pPr>
              <w:autoSpaceDE w:val="0"/>
              <w:autoSpaceDN w:val="0"/>
              <w:adjustRightInd w:val="0"/>
              <w:spacing w:line="360" w:lineRule="atLeast"/>
              <w:rPr>
                <w:ins w:id="1630" w:author="Regina Casanova" w:date="2018-07-07T15:18:00Z"/>
                <w:rFonts w:cs="Times New Roman"/>
                <w:color w:val="000000"/>
                <w:lang w:val="es-PE"/>
              </w:rPr>
            </w:pPr>
            <w:ins w:id="163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312225">
            <w:pPr>
              <w:autoSpaceDE w:val="0"/>
              <w:autoSpaceDN w:val="0"/>
              <w:adjustRightInd w:val="0"/>
              <w:spacing w:line="360" w:lineRule="atLeast"/>
              <w:rPr>
                <w:ins w:id="1632" w:author="Regina Casanova" w:date="2018-07-07T15:18:00Z"/>
                <w:rFonts w:cs="Times New Roman"/>
                <w:color w:val="000000"/>
                <w:lang w:val="es-PE"/>
              </w:rPr>
            </w:pPr>
            <w:ins w:id="1633"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312225">
            <w:pPr>
              <w:autoSpaceDE w:val="0"/>
              <w:autoSpaceDN w:val="0"/>
              <w:adjustRightInd w:val="0"/>
              <w:spacing w:line="360" w:lineRule="atLeast"/>
              <w:rPr>
                <w:ins w:id="1634" w:author="Regina Casanova" w:date="2018-07-07T15:18:00Z"/>
                <w:rFonts w:cs="Times New Roman"/>
                <w:color w:val="000000"/>
                <w:lang w:val="es-PE"/>
              </w:rPr>
            </w:pPr>
            <w:ins w:id="1635"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312225">
            <w:pPr>
              <w:autoSpaceDE w:val="0"/>
              <w:autoSpaceDN w:val="0"/>
              <w:adjustRightInd w:val="0"/>
              <w:spacing w:line="360" w:lineRule="atLeast"/>
              <w:rPr>
                <w:ins w:id="1636" w:author="Regina Casanova" w:date="2018-07-07T15:18:00Z"/>
                <w:rFonts w:cs="Times New Roman"/>
                <w:color w:val="000000"/>
                <w:lang w:val="es-PE"/>
              </w:rPr>
            </w:pPr>
            <w:ins w:id="1637"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312225">
            <w:pPr>
              <w:autoSpaceDE w:val="0"/>
              <w:autoSpaceDN w:val="0"/>
              <w:adjustRightInd w:val="0"/>
              <w:spacing w:line="360" w:lineRule="atLeast"/>
              <w:rPr>
                <w:ins w:id="1638" w:author="Regina Casanova" w:date="2018-07-07T15:18:00Z"/>
                <w:rFonts w:cs="Times New Roman"/>
                <w:color w:val="000000"/>
                <w:lang w:val="es-PE"/>
              </w:rPr>
            </w:pPr>
            <w:ins w:id="1639" w:author="Regina Casanova" w:date="2018-07-07T15:18:00Z">
              <w:r w:rsidRPr="00BA156B">
                <w:rPr>
                  <w:rFonts w:cs="Times New Roman"/>
                  <w:color w:val="000000"/>
                  <w:lang w:val="es-PE"/>
                </w:rPr>
                <w:lastRenderedPageBreak/>
                <w:t>Medio - 2</w:t>
              </w:r>
            </w:ins>
          </w:p>
        </w:tc>
      </w:tr>
      <w:tr w:rsidR="00BA63BC" w:rsidRPr="00BA156B" w14:paraId="0C86F330" w14:textId="77777777" w:rsidTr="00312225">
        <w:tblPrEx>
          <w:tblBorders>
            <w:top w:val="none" w:sz="0" w:space="0" w:color="auto"/>
          </w:tblBorders>
        </w:tblPrEx>
        <w:trPr>
          <w:ins w:id="1640"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312225">
            <w:pPr>
              <w:autoSpaceDE w:val="0"/>
              <w:autoSpaceDN w:val="0"/>
              <w:adjustRightInd w:val="0"/>
              <w:spacing w:line="360" w:lineRule="atLeast"/>
              <w:jc w:val="right"/>
              <w:rPr>
                <w:ins w:id="1641" w:author="Regina Casanova" w:date="2018-07-07T15:18:00Z"/>
                <w:rFonts w:cs="Times New Roman"/>
                <w:color w:val="000000"/>
                <w:lang w:val="es-PE"/>
              </w:rPr>
            </w:pPr>
            <w:ins w:id="1642"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312225">
            <w:pPr>
              <w:autoSpaceDE w:val="0"/>
              <w:autoSpaceDN w:val="0"/>
              <w:adjustRightInd w:val="0"/>
              <w:spacing w:line="360" w:lineRule="atLeast"/>
              <w:rPr>
                <w:ins w:id="1643" w:author="Regina Casanova" w:date="2018-07-07T15:18:00Z"/>
                <w:rFonts w:cs="Times New Roman"/>
                <w:color w:val="000000"/>
                <w:lang w:val="es-PE"/>
              </w:rPr>
            </w:pPr>
            <w:ins w:id="164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312225">
            <w:pPr>
              <w:autoSpaceDE w:val="0"/>
              <w:autoSpaceDN w:val="0"/>
              <w:adjustRightInd w:val="0"/>
              <w:spacing w:line="360" w:lineRule="atLeast"/>
              <w:rPr>
                <w:ins w:id="1645" w:author="Regina Casanova" w:date="2018-07-07T15:18:00Z"/>
                <w:rFonts w:cs="Times New Roman"/>
                <w:color w:val="000000"/>
                <w:lang w:val="es-PE"/>
              </w:rPr>
            </w:pPr>
            <w:ins w:id="1646"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312225">
            <w:pPr>
              <w:autoSpaceDE w:val="0"/>
              <w:autoSpaceDN w:val="0"/>
              <w:adjustRightInd w:val="0"/>
              <w:spacing w:line="360" w:lineRule="atLeast"/>
              <w:rPr>
                <w:ins w:id="1647" w:author="Regina Casanova" w:date="2018-07-07T15:18:00Z"/>
                <w:rFonts w:cs="Times New Roman"/>
                <w:color w:val="000000"/>
                <w:lang w:val="es-PE"/>
              </w:rPr>
            </w:pPr>
            <w:ins w:id="1648"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312225">
            <w:pPr>
              <w:autoSpaceDE w:val="0"/>
              <w:autoSpaceDN w:val="0"/>
              <w:adjustRightInd w:val="0"/>
              <w:spacing w:line="360" w:lineRule="atLeast"/>
              <w:rPr>
                <w:ins w:id="1649" w:author="Regina Casanova" w:date="2018-07-07T15:18:00Z"/>
                <w:rFonts w:cs="Times New Roman"/>
                <w:color w:val="000000"/>
                <w:lang w:val="es-PE"/>
              </w:rPr>
            </w:pPr>
            <w:ins w:id="1650"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312225">
            <w:pPr>
              <w:autoSpaceDE w:val="0"/>
              <w:autoSpaceDN w:val="0"/>
              <w:adjustRightInd w:val="0"/>
              <w:spacing w:line="360" w:lineRule="atLeast"/>
              <w:rPr>
                <w:ins w:id="1651" w:author="Regina Casanova" w:date="2018-07-07T15:18:00Z"/>
                <w:rFonts w:cs="Times New Roman"/>
                <w:color w:val="000000"/>
                <w:lang w:val="es-PE"/>
              </w:rPr>
            </w:pPr>
            <w:ins w:id="1652" w:author="Regina Casanova" w:date="2018-07-07T15:18:00Z">
              <w:r w:rsidRPr="00BA156B">
                <w:rPr>
                  <w:rFonts w:cs="Times New Roman"/>
                  <w:color w:val="000000"/>
                  <w:lang w:val="es-PE"/>
                </w:rPr>
                <w:t>bajo - 1</w:t>
              </w:r>
            </w:ins>
          </w:p>
        </w:tc>
      </w:tr>
      <w:tr w:rsidR="00BA63BC" w:rsidRPr="00BA156B" w14:paraId="2EEDB508" w14:textId="77777777" w:rsidTr="00312225">
        <w:tblPrEx>
          <w:tblBorders>
            <w:top w:val="none" w:sz="0" w:space="0" w:color="auto"/>
          </w:tblBorders>
        </w:tblPrEx>
        <w:trPr>
          <w:ins w:id="165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312225">
            <w:pPr>
              <w:autoSpaceDE w:val="0"/>
              <w:autoSpaceDN w:val="0"/>
              <w:adjustRightInd w:val="0"/>
              <w:spacing w:line="360" w:lineRule="atLeast"/>
              <w:jc w:val="right"/>
              <w:rPr>
                <w:ins w:id="1654" w:author="Regina Casanova" w:date="2018-07-07T15:18:00Z"/>
                <w:rFonts w:cs="Times New Roman"/>
                <w:color w:val="000000"/>
                <w:lang w:val="es-PE"/>
              </w:rPr>
            </w:pPr>
            <w:ins w:id="1655"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312225">
            <w:pPr>
              <w:autoSpaceDE w:val="0"/>
              <w:autoSpaceDN w:val="0"/>
              <w:adjustRightInd w:val="0"/>
              <w:spacing w:line="360" w:lineRule="atLeast"/>
              <w:rPr>
                <w:ins w:id="1656" w:author="Regina Casanova" w:date="2018-07-07T15:18:00Z"/>
                <w:rFonts w:cs="Times New Roman"/>
                <w:color w:val="000000"/>
                <w:lang w:val="es-PE"/>
              </w:rPr>
            </w:pPr>
            <w:ins w:id="165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312225">
            <w:pPr>
              <w:autoSpaceDE w:val="0"/>
              <w:autoSpaceDN w:val="0"/>
              <w:adjustRightInd w:val="0"/>
              <w:spacing w:line="360" w:lineRule="atLeast"/>
              <w:rPr>
                <w:ins w:id="1658" w:author="Regina Casanova" w:date="2018-07-07T15:18:00Z"/>
                <w:rFonts w:cs="Times New Roman"/>
                <w:color w:val="000000"/>
                <w:lang w:val="es-PE"/>
              </w:rPr>
            </w:pPr>
            <w:ins w:id="1659"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312225">
            <w:pPr>
              <w:autoSpaceDE w:val="0"/>
              <w:autoSpaceDN w:val="0"/>
              <w:adjustRightInd w:val="0"/>
              <w:spacing w:line="360" w:lineRule="atLeast"/>
              <w:rPr>
                <w:ins w:id="1660" w:author="Regina Casanova" w:date="2018-07-07T15:18:00Z"/>
                <w:rFonts w:cs="Times New Roman"/>
                <w:color w:val="000000"/>
                <w:lang w:val="es-PE"/>
              </w:rPr>
            </w:pPr>
            <w:ins w:id="1661"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312225">
            <w:pPr>
              <w:autoSpaceDE w:val="0"/>
              <w:autoSpaceDN w:val="0"/>
              <w:adjustRightInd w:val="0"/>
              <w:spacing w:line="360" w:lineRule="atLeast"/>
              <w:rPr>
                <w:ins w:id="1662" w:author="Regina Casanova" w:date="2018-07-07T15:18:00Z"/>
                <w:rFonts w:cs="Times New Roman"/>
                <w:color w:val="000000"/>
                <w:lang w:val="es-PE"/>
              </w:rPr>
            </w:pPr>
            <w:ins w:id="1663"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312225">
            <w:pPr>
              <w:autoSpaceDE w:val="0"/>
              <w:autoSpaceDN w:val="0"/>
              <w:adjustRightInd w:val="0"/>
              <w:spacing w:line="360" w:lineRule="atLeast"/>
              <w:rPr>
                <w:ins w:id="1664" w:author="Regina Casanova" w:date="2018-07-07T15:18:00Z"/>
                <w:rFonts w:cs="Times New Roman"/>
                <w:color w:val="000000"/>
                <w:lang w:val="es-PE"/>
              </w:rPr>
            </w:pPr>
            <w:ins w:id="1665" w:author="Regina Casanova" w:date="2018-07-07T15:18:00Z">
              <w:r w:rsidRPr="00BA156B">
                <w:rPr>
                  <w:rFonts w:cs="Times New Roman"/>
                  <w:color w:val="000000"/>
                  <w:lang w:val="es-PE"/>
                </w:rPr>
                <w:t>Alto - 3</w:t>
              </w:r>
            </w:ins>
          </w:p>
        </w:tc>
      </w:tr>
      <w:tr w:rsidR="00BA63BC" w:rsidRPr="00BA156B" w14:paraId="6D3B09C1" w14:textId="77777777" w:rsidTr="00312225">
        <w:tblPrEx>
          <w:tblBorders>
            <w:top w:val="none" w:sz="0" w:space="0" w:color="auto"/>
          </w:tblBorders>
        </w:tblPrEx>
        <w:trPr>
          <w:ins w:id="1666"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312225">
            <w:pPr>
              <w:autoSpaceDE w:val="0"/>
              <w:autoSpaceDN w:val="0"/>
              <w:adjustRightInd w:val="0"/>
              <w:spacing w:line="360" w:lineRule="atLeast"/>
              <w:jc w:val="right"/>
              <w:rPr>
                <w:ins w:id="1667" w:author="Regina Casanova" w:date="2018-07-07T15:18:00Z"/>
                <w:rFonts w:cs="Times New Roman"/>
                <w:color w:val="000000"/>
                <w:lang w:val="es-PE"/>
              </w:rPr>
            </w:pPr>
            <w:ins w:id="1668"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312225">
            <w:pPr>
              <w:autoSpaceDE w:val="0"/>
              <w:autoSpaceDN w:val="0"/>
              <w:adjustRightInd w:val="0"/>
              <w:spacing w:line="360" w:lineRule="atLeast"/>
              <w:rPr>
                <w:ins w:id="1669" w:author="Regina Casanova" w:date="2018-07-07T15:18:00Z"/>
                <w:rFonts w:cs="Times New Roman"/>
                <w:color w:val="000000"/>
                <w:lang w:val="es-PE"/>
              </w:rPr>
            </w:pPr>
            <w:ins w:id="167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312225">
            <w:pPr>
              <w:autoSpaceDE w:val="0"/>
              <w:autoSpaceDN w:val="0"/>
              <w:adjustRightInd w:val="0"/>
              <w:spacing w:line="360" w:lineRule="atLeast"/>
              <w:rPr>
                <w:ins w:id="1671" w:author="Regina Casanova" w:date="2018-07-07T15:18:00Z"/>
                <w:rFonts w:cs="Times New Roman"/>
                <w:color w:val="000000"/>
                <w:lang w:val="es-PE"/>
              </w:rPr>
            </w:pPr>
            <w:ins w:id="1672"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312225">
            <w:pPr>
              <w:autoSpaceDE w:val="0"/>
              <w:autoSpaceDN w:val="0"/>
              <w:adjustRightInd w:val="0"/>
              <w:spacing w:line="360" w:lineRule="atLeast"/>
              <w:rPr>
                <w:ins w:id="1673" w:author="Regina Casanova" w:date="2018-07-07T15:18:00Z"/>
                <w:rFonts w:cs="Times New Roman"/>
                <w:color w:val="000000"/>
                <w:lang w:val="es-PE"/>
              </w:rPr>
            </w:pPr>
            <w:ins w:id="1674"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312225">
            <w:pPr>
              <w:autoSpaceDE w:val="0"/>
              <w:autoSpaceDN w:val="0"/>
              <w:adjustRightInd w:val="0"/>
              <w:spacing w:line="360" w:lineRule="atLeast"/>
              <w:rPr>
                <w:ins w:id="1675" w:author="Regina Casanova" w:date="2018-07-07T15:18:00Z"/>
                <w:rFonts w:cs="Times New Roman"/>
                <w:color w:val="000000"/>
                <w:lang w:val="es-PE"/>
              </w:rPr>
            </w:pPr>
            <w:ins w:id="1676"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312225">
            <w:pPr>
              <w:autoSpaceDE w:val="0"/>
              <w:autoSpaceDN w:val="0"/>
              <w:adjustRightInd w:val="0"/>
              <w:spacing w:line="360" w:lineRule="atLeast"/>
              <w:rPr>
                <w:ins w:id="1677" w:author="Regina Casanova" w:date="2018-07-07T15:18:00Z"/>
                <w:rFonts w:cs="Times New Roman"/>
                <w:color w:val="000000"/>
                <w:lang w:val="es-PE"/>
              </w:rPr>
            </w:pPr>
            <w:ins w:id="1678" w:author="Regina Casanova" w:date="2018-07-07T15:18:00Z">
              <w:r w:rsidRPr="00BA156B">
                <w:rPr>
                  <w:rFonts w:cs="Times New Roman"/>
                  <w:color w:val="000000"/>
                  <w:lang w:val="es-PE"/>
                </w:rPr>
                <w:t>bajo - 1</w:t>
              </w:r>
            </w:ins>
          </w:p>
        </w:tc>
      </w:tr>
      <w:tr w:rsidR="00BA63BC" w:rsidRPr="00BA156B" w14:paraId="06AB5305" w14:textId="77777777" w:rsidTr="00312225">
        <w:tblPrEx>
          <w:tblBorders>
            <w:top w:val="none" w:sz="0" w:space="0" w:color="auto"/>
          </w:tblBorders>
        </w:tblPrEx>
        <w:trPr>
          <w:ins w:id="167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312225">
            <w:pPr>
              <w:autoSpaceDE w:val="0"/>
              <w:autoSpaceDN w:val="0"/>
              <w:adjustRightInd w:val="0"/>
              <w:spacing w:line="360" w:lineRule="atLeast"/>
              <w:jc w:val="right"/>
              <w:rPr>
                <w:ins w:id="1680" w:author="Regina Casanova" w:date="2018-07-07T15:18:00Z"/>
                <w:rFonts w:cs="Times New Roman"/>
                <w:color w:val="000000"/>
                <w:lang w:val="es-PE"/>
              </w:rPr>
            </w:pPr>
            <w:ins w:id="1681"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312225">
            <w:pPr>
              <w:autoSpaceDE w:val="0"/>
              <w:autoSpaceDN w:val="0"/>
              <w:adjustRightInd w:val="0"/>
              <w:spacing w:line="360" w:lineRule="atLeast"/>
              <w:rPr>
                <w:ins w:id="1682" w:author="Regina Casanova" w:date="2018-07-07T15:18:00Z"/>
                <w:rFonts w:cs="Times New Roman"/>
                <w:color w:val="000000"/>
                <w:lang w:val="es-PE"/>
              </w:rPr>
            </w:pPr>
            <w:ins w:id="168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312225">
            <w:pPr>
              <w:autoSpaceDE w:val="0"/>
              <w:autoSpaceDN w:val="0"/>
              <w:adjustRightInd w:val="0"/>
              <w:spacing w:line="360" w:lineRule="atLeast"/>
              <w:rPr>
                <w:ins w:id="1684" w:author="Regina Casanova" w:date="2018-07-07T15:18:00Z"/>
                <w:rFonts w:cs="Times New Roman"/>
                <w:color w:val="000000"/>
                <w:lang w:val="es-PE"/>
              </w:rPr>
            </w:pPr>
            <w:ins w:id="1685"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312225">
            <w:pPr>
              <w:autoSpaceDE w:val="0"/>
              <w:autoSpaceDN w:val="0"/>
              <w:adjustRightInd w:val="0"/>
              <w:spacing w:line="360" w:lineRule="atLeast"/>
              <w:rPr>
                <w:ins w:id="1686" w:author="Regina Casanova" w:date="2018-07-07T15:18:00Z"/>
                <w:rFonts w:cs="Times New Roman"/>
                <w:color w:val="000000"/>
                <w:lang w:val="es-PE"/>
              </w:rPr>
            </w:pPr>
            <w:ins w:id="1687"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312225">
            <w:pPr>
              <w:autoSpaceDE w:val="0"/>
              <w:autoSpaceDN w:val="0"/>
              <w:adjustRightInd w:val="0"/>
              <w:spacing w:line="360" w:lineRule="atLeast"/>
              <w:rPr>
                <w:ins w:id="1688" w:author="Regina Casanova" w:date="2018-07-07T15:18:00Z"/>
                <w:rFonts w:cs="Times New Roman"/>
                <w:color w:val="000000"/>
                <w:lang w:val="es-PE"/>
              </w:rPr>
            </w:pPr>
            <w:ins w:id="1689"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312225">
            <w:pPr>
              <w:autoSpaceDE w:val="0"/>
              <w:autoSpaceDN w:val="0"/>
              <w:adjustRightInd w:val="0"/>
              <w:spacing w:line="360" w:lineRule="atLeast"/>
              <w:rPr>
                <w:ins w:id="1690" w:author="Regina Casanova" w:date="2018-07-07T15:18:00Z"/>
                <w:rFonts w:cs="Times New Roman"/>
                <w:color w:val="000000"/>
                <w:lang w:val="es-PE"/>
              </w:rPr>
            </w:pPr>
            <w:ins w:id="1691" w:author="Regina Casanova" w:date="2018-07-07T15:18:00Z">
              <w:r w:rsidRPr="00BA156B">
                <w:rPr>
                  <w:rFonts w:cs="Times New Roman"/>
                  <w:color w:val="000000"/>
                  <w:lang w:val="es-PE"/>
                </w:rPr>
                <w:t>Alto - 3</w:t>
              </w:r>
            </w:ins>
          </w:p>
        </w:tc>
      </w:tr>
      <w:tr w:rsidR="00BA63BC" w:rsidRPr="00BA156B" w14:paraId="2DC54679" w14:textId="77777777" w:rsidTr="00312225">
        <w:tblPrEx>
          <w:tblBorders>
            <w:top w:val="none" w:sz="0" w:space="0" w:color="auto"/>
          </w:tblBorders>
        </w:tblPrEx>
        <w:trPr>
          <w:ins w:id="1692"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312225">
            <w:pPr>
              <w:autoSpaceDE w:val="0"/>
              <w:autoSpaceDN w:val="0"/>
              <w:adjustRightInd w:val="0"/>
              <w:spacing w:line="360" w:lineRule="atLeast"/>
              <w:jc w:val="right"/>
              <w:rPr>
                <w:ins w:id="1693" w:author="Regina Casanova" w:date="2018-07-07T15:18:00Z"/>
                <w:rFonts w:cs="Times New Roman"/>
                <w:color w:val="000000"/>
                <w:lang w:val="es-PE"/>
              </w:rPr>
            </w:pPr>
            <w:ins w:id="1694"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312225">
            <w:pPr>
              <w:autoSpaceDE w:val="0"/>
              <w:autoSpaceDN w:val="0"/>
              <w:adjustRightInd w:val="0"/>
              <w:spacing w:line="360" w:lineRule="atLeast"/>
              <w:rPr>
                <w:ins w:id="1695" w:author="Regina Casanova" w:date="2018-07-07T15:18:00Z"/>
                <w:rFonts w:cs="Times New Roman"/>
                <w:color w:val="000000"/>
                <w:lang w:val="es-PE"/>
              </w:rPr>
            </w:pPr>
            <w:ins w:id="169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312225">
            <w:pPr>
              <w:autoSpaceDE w:val="0"/>
              <w:autoSpaceDN w:val="0"/>
              <w:adjustRightInd w:val="0"/>
              <w:spacing w:line="360" w:lineRule="atLeast"/>
              <w:rPr>
                <w:ins w:id="1697" w:author="Regina Casanova" w:date="2018-07-07T15:18:00Z"/>
                <w:rFonts w:cs="Times New Roman"/>
                <w:color w:val="000000"/>
                <w:lang w:val="es-PE"/>
              </w:rPr>
            </w:pPr>
            <w:ins w:id="1698"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312225">
            <w:pPr>
              <w:autoSpaceDE w:val="0"/>
              <w:autoSpaceDN w:val="0"/>
              <w:adjustRightInd w:val="0"/>
              <w:spacing w:line="360" w:lineRule="atLeast"/>
              <w:rPr>
                <w:ins w:id="1699" w:author="Regina Casanova" w:date="2018-07-07T15:18:00Z"/>
                <w:rFonts w:cs="Times New Roman"/>
                <w:color w:val="000000"/>
                <w:lang w:val="es-PE"/>
              </w:rPr>
            </w:pPr>
            <w:ins w:id="1700"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312225">
            <w:pPr>
              <w:autoSpaceDE w:val="0"/>
              <w:autoSpaceDN w:val="0"/>
              <w:adjustRightInd w:val="0"/>
              <w:spacing w:line="360" w:lineRule="atLeast"/>
              <w:rPr>
                <w:ins w:id="1701" w:author="Regina Casanova" w:date="2018-07-07T15:18:00Z"/>
                <w:rFonts w:cs="Times New Roman"/>
                <w:color w:val="000000"/>
                <w:lang w:val="es-PE"/>
              </w:rPr>
            </w:pPr>
            <w:ins w:id="1702"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312225">
            <w:pPr>
              <w:autoSpaceDE w:val="0"/>
              <w:autoSpaceDN w:val="0"/>
              <w:adjustRightInd w:val="0"/>
              <w:spacing w:line="360" w:lineRule="atLeast"/>
              <w:rPr>
                <w:ins w:id="1703" w:author="Regina Casanova" w:date="2018-07-07T15:18:00Z"/>
                <w:rFonts w:cs="Times New Roman"/>
                <w:color w:val="000000"/>
                <w:lang w:val="es-PE"/>
              </w:rPr>
            </w:pPr>
            <w:ins w:id="1704" w:author="Regina Casanova" w:date="2018-07-07T15:18:00Z">
              <w:r w:rsidRPr="00BA156B">
                <w:rPr>
                  <w:rFonts w:cs="Times New Roman"/>
                  <w:color w:val="000000"/>
                  <w:lang w:val="es-PE"/>
                </w:rPr>
                <w:t>Alto - 3</w:t>
              </w:r>
            </w:ins>
          </w:p>
        </w:tc>
      </w:tr>
      <w:tr w:rsidR="00BA63BC" w:rsidRPr="00BA156B" w14:paraId="7DCE3687" w14:textId="77777777" w:rsidTr="00312225">
        <w:tblPrEx>
          <w:tblBorders>
            <w:top w:val="none" w:sz="0" w:space="0" w:color="auto"/>
          </w:tblBorders>
        </w:tblPrEx>
        <w:trPr>
          <w:ins w:id="170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312225">
            <w:pPr>
              <w:autoSpaceDE w:val="0"/>
              <w:autoSpaceDN w:val="0"/>
              <w:adjustRightInd w:val="0"/>
              <w:spacing w:line="360" w:lineRule="atLeast"/>
              <w:jc w:val="right"/>
              <w:rPr>
                <w:ins w:id="1706" w:author="Regina Casanova" w:date="2018-07-07T15:18:00Z"/>
                <w:rFonts w:cs="Times New Roman"/>
                <w:color w:val="000000"/>
                <w:lang w:val="es-PE"/>
              </w:rPr>
            </w:pPr>
            <w:ins w:id="1707"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312225">
            <w:pPr>
              <w:autoSpaceDE w:val="0"/>
              <w:autoSpaceDN w:val="0"/>
              <w:adjustRightInd w:val="0"/>
              <w:spacing w:line="360" w:lineRule="atLeast"/>
              <w:rPr>
                <w:ins w:id="1708" w:author="Regina Casanova" w:date="2018-07-07T15:18:00Z"/>
                <w:rFonts w:cs="Times New Roman"/>
                <w:color w:val="000000"/>
                <w:lang w:val="es-PE"/>
              </w:rPr>
            </w:pPr>
            <w:ins w:id="1709"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312225">
            <w:pPr>
              <w:autoSpaceDE w:val="0"/>
              <w:autoSpaceDN w:val="0"/>
              <w:adjustRightInd w:val="0"/>
              <w:spacing w:line="360" w:lineRule="atLeast"/>
              <w:rPr>
                <w:ins w:id="1710" w:author="Regina Casanova" w:date="2018-07-07T15:18:00Z"/>
                <w:rFonts w:cs="Times New Roman"/>
                <w:color w:val="000000"/>
                <w:lang w:val="es-PE"/>
              </w:rPr>
            </w:pPr>
            <w:ins w:id="1711"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312225">
            <w:pPr>
              <w:autoSpaceDE w:val="0"/>
              <w:autoSpaceDN w:val="0"/>
              <w:adjustRightInd w:val="0"/>
              <w:spacing w:line="360" w:lineRule="atLeast"/>
              <w:rPr>
                <w:ins w:id="1712" w:author="Regina Casanova" w:date="2018-07-07T15:18:00Z"/>
                <w:rFonts w:cs="Times New Roman"/>
                <w:color w:val="000000"/>
                <w:lang w:val="es-PE"/>
              </w:rPr>
            </w:pPr>
            <w:ins w:id="1713"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312225">
            <w:pPr>
              <w:autoSpaceDE w:val="0"/>
              <w:autoSpaceDN w:val="0"/>
              <w:adjustRightInd w:val="0"/>
              <w:spacing w:line="360" w:lineRule="atLeast"/>
              <w:rPr>
                <w:ins w:id="1714" w:author="Regina Casanova" w:date="2018-07-07T15:18:00Z"/>
                <w:rFonts w:cs="Times New Roman"/>
                <w:color w:val="000000"/>
                <w:lang w:val="es-PE"/>
              </w:rPr>
            </w:pPr>
            <w:ins w:id="1715"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312225">
            <w:pPr>
              <w:autoSpaceDE w:val="0"/>
              <w:autoSpaceDN w:val="0"/>
              <w:adjustRightInd w:val="0"/>
              <w:spacing w:line="360" w:lineRule="atLeast"/>
              <w:rPr>
                <w:ins w:id="1716" w:author="Regina Casanova" w:date="2018-07-07T15:18:00Z"/>
                <w:rFonts w:cs="Times New Roman"/>
                <w:color w:val="000000"/>
                <w:lang w:val="es-PE"/>
              </w:rPr>
            </w:pPr>
            <w:ins w:id="1717" w:author="Regina Casanova" w:date="2018-07-07T15:18:00Z">
              <w:r w:rsidRPr="00BA156B">
                <w:rPr>
                  <w:rFonts w:cs="Times New Roman"/>
                  <w:color w:val="000000"/>
                  <w:lang w:val="es-PE"/>
                </w:rPr>
                <w:t>Bajo - 1</w:t>
              </w:r>
            </w:ins>
          </w:p>
        </w:tc>
      </w:tr>
      <w:tr w:rsidR="00BA63BC" w:rsidRPr="00BA156B" w14:paraId="06370B32" w14:textId="77777777" w:rsidTr="00312225">
        <w:tblPrEx>
          <w:tblBorders>
            <w:top w:val="none" w:sz="0" w:space="0" w:color="auto"/>
          </w:tblBorders>
        </w:tblPrEx>
        <w:trPr>
          <w:ins w:id="1718"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312225">
            <w:pPr>
              <w:autoSpaceDE w:val="0"/>
              <w:autoSpaceDN w:val="0"/>
              <w:adjustRightInd w:val="0"/>
              <w:spacing w:line="360" w:lineRule="atLeast"/>
              <w:jc w:val="right"/>
              <w:rPr>
                <w:ins w:id="1719" w:author="Regina Casanova" w:date="2018-07-07T15:18:00Z"/>
                <w:rFonts w:cs="Times New Roman"/>
                <w:color w:val="000000"/>
                <w:lang w:val="es-PE"/>
              </w:rPr>
            </w:pPr>
            <w:ins w:id="1720"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312225">
            <w:pPr>
              <w:autoSpaceDE w:val="0"/>
              <w:autoSpaceDN w:val="0"/>
              <w:adjustRightInd w:val="0"/>
              <w:spacing w:line="360" w:lineRule="atLeast"/>
              <w:rPr>
                <w:ins w:id="1721" w:author="Regina Casanova" w:date="2018-07-07T15:18:00Z"/>
                <w:rFonts w:cs="Times New Roman"/>
                <w:color w:val="000000"/>
                <w:lang w:val="es-PE"/>
              </w:rPr>
            </w:pPr>
            <w:ins w:id="1722"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312225">
            <w:pPr>
              <w:autoSpaceDE w:val="0"/>
              <w:autoSpaceDN w:val="0"/>
              <w:adjustRightInd w:val="0"/>
              <w:spacing w:line="360" w:lineRule="atLeast"/>
              <w:rPr>
                <w:ins w:id="1723" w:author="Regina Casanova" w:date="2018-07-07T15:18:00Z"/>
                <w:rFonts w:cs="Times New Roman"/>
                <w:color w:val="000000"/>
                <w:lang w:val="es-PE"/>
              </w:rPr>
            </w:pPr>
            <w:ins w:id="1724"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312225">
            <w:pPr>
              <w:autoSpaceDE w:val="0"/>
              <w:autoSpaceDN w:val="0"/>
              <w:adjustRightInd w:val="0"/>
              <w:spacing w:line="360" w:lineRule="atLeast"/>
              <w:rPr>
                <w:ins w:id="1725" w:author="Regina Casanova" w:date="2018-07-07T15:18:00Z"/>
                <w:rFonts w:cs="Times New Roman"/>
                <w:color w:val="000000"/>
                <w:lang w:val="es-PE"/>
              </w:rPr>
            </w:pPr>
            <w:ins w:id="1726"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312225">
            <w:pPr>
              <w:autoSpaceDE w:val="0"/>
              <w:autoSpaceDN w:val="0"/>
              <w:adjustRightInd w:val="0"/>
              <w:spacing w:line="360" w:lineRule="atLeast"/>
              <w:rPr>
                <w:ins w:id="1727" w:author="Regina Casanova" w:date="2018-07-07T15:18:00Z"/>
                <w:rFonts w:cs="Times New Roman"/>
                <w:color w:val="000000"/>
                <w:lang w:val="es-PE"/>
              </w:rPr>
            </w:pPr>
            <w:ins w:id="1728"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312225">
            <w:pPr>
              <w:autoSpaceDE w:val="0"/>
              <w:autoSpaceDN w:val="0"/>
              <w:adjustRightInd w:val="0"/>
              <w:spacing w:line="360" w:lineRule="atLeast"/>
              <w:rPr>
                <w:ins w:id="1729" w:author="Regina Casanova" w:date="2018-07-07T15:18:00Z"/>
                <w:rFonts w:cs="Times New Roman"/>
                <w:color w:val="000000"/>
                <w:lang w:val="es-PE"/>
              </w:rPr>
            </w:pPr>
            <w:ins w:id="1730" w:author="Regina Casanova" w:date="2018-07-07T15:18:00Z">
              <w:r w:rsidRPr="00BA156B">
                <w:rPr>
                  <w:rFonts w:cs="Times New Roman"/>
                  <w:color w:val="000000"/>
                  <w:lang w:val="es-PE"/>
                </w:rPr>
                <w:t>Medio - 2</w:t>
              </w:r>
            </w:ins>
          </w:p>
        </w:tc>
      </w:tr>
      <w:tr w:rsidR="00BA63BC" w:rsidRPr="00BA156B" w14:paraId="18AE24F8" w14:textId="77777777" w:rsidTr="00312225">
        <w:tblPrEx>
          <w:tblBorders>
            <w:top w:val="none" w:sz="0" w:space="0" w:color="auto"/>
          </w:tblBorders>
        </w:tblPrEx>
        <w:trPr>
          <w:ins w:id="173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312225">
            <w:pPr>
              <w:autoSpaceDE w:val="0"/>
              <w:autoSpaceDN w:val="0"/>
              <w:adjustRightInd w:val="0"/>
              <w:spacing w:line="360" w:lineRule="atLeast"/>
              <w:jc w:val="right"/>
              <w:rPr>
                <w:ins w:id="1732" w:author="Regina Casanova" w:date="2018-07-07T15:18:00Z"/>
                <w:rFonts w:cs="Times New Roman"/>
                <w:color w:val="000000"/>
                <w:lang w:val="es-PE"/>
              </w:rPr>
            </w:pPr>
            <w:ins w:id="1733"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312225">
            <w:pPr>
              <w:autoSpaceDE w:val="0"/>
              <w:autoSpaceDN w:val="0"/>
              <w:adjustRightInd w:val="0"/>
              <w:spacing w:line="360" w:lineRule="atLeast"/>
              <w:rPr>
                <w:ins w:id="1734" w:author="Regina Casanova" w:date="2018-07-07T15:18:00Z"/>
                <w:rFonts w:cs="Times New Roman"/>
                <w:color w:val="000000"/>
                <w:lang w:val="es-PE"/>
              </w:rPr>
            </w:pPr>
            <w:ins w:id="173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312225">
            <w:pPr>
              <w:autoSpaceDE w:val="0"/>
              <w:autoSpaceDN w:val="0"/>
              <w:adjustRightInd w:val="0"/>
              <w:spacing w:line="360" w:lineRule="atLeast"/>
              <w:rPr>
                <w:ins w:id="1736" w:author="Regina Casanova" w:date="2018-07-07T15:18:00Z"/>
                <w:rFonts w:cs="Times New Roman"/>
                <w:color w:val="000000"/>
                <w:lang w:val="es-PE"/>
              </w:rPr>
            </w:pPr>
            <w:ins w:id="1737"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312225">
            <w:pPr>
              <w:autoSpaceDE w:val="0"/>
              <w:autoSpaceDN w:val="0"/>
              <w:adjustRightInd w:val="0"/>
              <w:spacing w:line="360" w:lineRule="atLeast"/>
              <w:rPr>
                <w:ins w:id="1738" w:author="Regina Casanova" w:date="2018-07-07T15:18:00Z"/>
                <w:rFonts w:cs="Times New Roman"/>
                <w:color w:val="000000"/>
                <w:lang w:val="es-PE"/>
              </w:rPr>
            </w:pPr>
            <w:ins w:id="1739"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312225">
            <w:pPr>
              <w:autoSpaceDE w:val="0"/>
              <w:autoSpaceDN w:val="0"/>
              <w:adjustRightInd w:val="0"/>
              <w:spacing w:line="360" w:lineRule="atLeast"/>
              <w:rPr>
                <w:ins w:id="1740" w:author="Regina Casanova" w:date="2018-07-07T15:18:00Z"/>
                <w:rFonts w:cs="Times New Roman"/>
                <w:color w:val="000000"/>
                <w:lang w:val="es-PE"/>
              </w:rPr>
            </w:pPr>
            <w:ins w:id="1741"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312225">
            <w:pPr>
              <w:autoSpaceDE w:val="0"/>
              <w:autoSpaceDN w:val="0"/>
              <w:adjustRightInd w:val="0"/>
              <w:spacing w:line="360" w:lineRule="atLeast"/>
              <w:rPr>
                <w:ins w:id="1742" w:author="Regina Casanova" w:date="2018-07-07T15:18:00Z"/>
                <w:rFonts w:cs="Times New Roman"/>
                <w:color w:val="000000"/>
                <w:lang w:val="es-PE"/>
              </w:rPr>
            </w:pPr>
            <w:ins w:id="1743" w:author="Regina Casanova" w:date="2018-07-07T15:18:00Z">
              <w:r w:rsidRPr="00BA156B">
                <w:rPr>
                  <w:rFonts w:cs="Times New Roman"/>
                  <w:color w:val="000000"/>
                  <w:lang w:val="es-PE"/>
                </w:rPr>
                <w:t>Medio - 2</w:t>
              </w:r>
            </w:ins>
          </w:p>
        </w:tc>
      </w:tr>
      <w:tr w:rsidR="00BA63BC" w:rsidRPr="00BA156B" w14:paraId="6CD6B655" w14:textId="77777777" w:rsidTr="00312225">
        <w:tblPrEx>
          <w:tblBorders>
            <w:top w:val="none" w:sz="0" w:space="0" w:color="auto"/>
          </w:tblBorders>
        </w:tblPrEx>
        <w:trPr>
          <w:ins w:id="1744"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312225">
            <w:pPr>
              <w:autoSpaceDE w:val="0"/>
              <w:autoSpaceDN w:val="0"/>
              <w:adjustRightInd w:val="0"/>
              <w:spacing w:line="360" w:lineRule="atLeast"/>
              <w:jc w:val="right"/>
              <w:rPr>
                <w:ins w:id="1745" w:author="Regina Casanova" w:date="2018-07-07T15:18:00Z"/>
                <w:rFonts w:cs="Times New Roman"/>
                <w:color w:val="000000"/>
                <w:lang w:val="es-PE"/>
              </w:rPr>
            </w:pPr>
            <w:ins w:id="1746"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312225">
            <w:pPr>
              <w:autoSpaceDE w:val="0"/>
              <w:autoSpaceDN w:val="0"/>
              <w:adjustRightInd w:val="0"/>
              <w:spacing w:line="360" w:lineRule="atLeast"/>
              <w:rPr>
                <w:ins w:id="1747" w:author="Regina Casanova" w:date="2018-07-07T15:18:00Z"/>
                <w:rFonts w:cs="Times New Roman"/>
                <w:color w:val="000000"/>
                <w:lang w:val="es-PE"/>
              </w:rPr>
            </w:pPr>
            <w:ins w:id="174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312225">
            <w:pPr>
              <w:autoSpaceDE w:val="0"/>
              <w:autoSpaceDN w:val="0"/>
              <w:adjustRightInd w:val="0"/>
              <w:spacing w:line="360" w:lineRule="atLeast"/>
              <w:rPr>
                <w:ins w:id="1749" w:author="Regina Casanova" w:date="2018-07-07T15:18:00Z"/>
                <w:rFonts w:cs="Times New Roman"/>
                <w:color w:val="000000"/>
                <w:lang w:val="es-PE"/>
              </w:rPr>
            </w:pPr>
            <w:ins w:id="1750"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312225">
            <w:pPr>
              <w:autoSpaceDE w:val="0"/>
              <w:autoSpaceDN w:val="0"/>
              <w:adjustRightInd w:val="0"/>
              <w:spacing w:line="360" w:lineRule="atLeast"/>
              <w:rPr>
                <w:ins w:id="1751" w:author="Regina Casanova" w:date="2018-07-07T15:18:00Z"/>
                <w:rFonts w:cs="Times New Roman"/>
                <w:color w:val="000000"/>
                <w:lang w:val="es-PE"/>
              </w:rPr>
            </w:pPr>
            <w:ins w:id="1752"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312225">
            <w:pPr>
              <w:autoSpaceDE w:val="0"/>
              <w:autoSpaceDN w:val="0"/>
              <w:adjustRightInd w:val="0"/>
              <w:spacing w:line="360" w:lineRule="atLeast"/>
              <w:rPr>
                <w:ins w:id="1753" w:author="Regina Casanova" w:date="2018-07-07T15:18:00Z"/>
                <w:rFonts w:cs="Times New Roman"/>
                <w:color w:val="000000"/>
                <w:lang w:val="es-PE"/>
              </w:rPr>
            </w:pPr>
            <w:ins w:id="1754"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312225">
            <w:pPr>
              <w:autoSpaceDE w:val="0"/>
              <w:autoSpaceDN w:val="0"/>
              <w:adjustRightInd w:val="0"/>
              <w:spacing w:line="360" w:lineRule="atLeast"/>
              <w:rPr>
                <w:ins w:id="1755" w:author="Regina Casanova" w:date="2018-07-07T15:18:00Z"/>
                <w:rFonts w:cs="Times New Roman"/>
                <w:color w:val="000000"/>
                <w:lang w:val="es-PE"/>
              </w:rPr>
            </w:pPr>
            <w:ins w:id="1756" w:author="Regina Casanova" w:date="2018-07-07T15:18:00Z">
              <w:r w:rsidRPr="00BA156B">
                <w:rPr>
                  <w:rFonts w:cs="Times New Roman"/>
                  <w:color w:val="000000"/>
                  <w:lang w:val="es-PE"/>
                </w:rPr>
                <w:t>Bajo - 1</w:t>
              </w:r>
            </w:ins>
          </w:p>
        </w:tc>
      </w:tr>
      <w:tr w:rsidR="00BA63BC" w:rsidRPr="00BA156B" w14:paraId="3491B3D9" w14:textId="77777777" w:rsidTr="00312225">
        <w:tblPrEx>
          <w:tblBorders>
            <w:top w:val="none" w:sz="0" w:space="0" w:color="auto"/>
          </w:tblBorders>
        </w:tblPrEx>
        <w:trPr>
          <w:ins w:id="175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312225">
            <w:pPr>
              <w:autoSpaceDE w:val="0"/>
              <w:autoSpaceDN w:val="0"/>
              <w:adjustRightInd w:val="0"/>
              <w:spacing w:line="360" w:lineRule="atLeast"/>
              <w:jc w:val="right"/>
              <w:rPr>
                <w:ins w:id="1758" w:author="Regina Casanova" w:date="2018-07-07T15:18:00Z"/>
                <w:rFonts w:cs="Times New Roman"/>
                <w:color w:val="000000"/>
                <w:lang w:val="es-PE"/>
              </w:rPr>
            </w:pPr>
            <w:ins w:id="1759"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312225">
            <w:pPr>
              <w:autoSpaceDE w:val="0"/>
              <w:autoSpaceDN w:val="0"/>
              <w:adjustRightInd w:val="0"/>
              <w:spacing w:line="360" w:lineRule="atLeast"/>
              <w:rPr>
                <w:ins w:id="1760" w:author="Regina Casanova" w:date="2018-07-07T15:18:00Z"/>
                <w:rFonts w:cs="Times New Roman"/>
                <w:color w:val="000000"/>
                <w:lang w:val="es-PE"/>
              </w:rPr>
            </w:pPr>
            <w:ins w:id="176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312225">
            <w:pPr>
              <w:autoSpaceDE w:val="0"/>
              <w:autoSpaceDN w:val="0"/>
              <w:adjustRightInd w:val="0"/>
              <w:spacing w:line="360" w:lineRule="atLeast"/>
              <w:rPr>
                <w:ins w:id="1762" w:author="Regina Casanova" w:date="2018-07-07T15:18:00Z"/>
                <w:rFonts w:cs="Times New Roman"/>
                <w:color w:val="000000"/>
                <w:lang w:val="es-PE"/>
              </w:rPr>
            </w:pPr>
            <w:ins w:id="1763"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312225">
            <w:pPr>
              <w:autoSpaceDE w:val="0"/>
              <w:autoSpaceDN w:val="0"/>
              <w:adjustRightInd w:val="0"/>
              <w:spacing w:line="360" w:lineRule="atLeast"/>
              <w:rPr>
                <w:ins w:id="1764" w:author="Regina Casanova" w:date="2018-07-07T15:18:00Z"/>
                <w:rFonts w:cs="Times New Roman"/>
                <w:color w:val="000000"/>
                <w:lang w:val="es-PE"/>
              </w:rPr>
            </w:pPr>
            <w:ins w:id="1765"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312225">
            <w:pPr>
              <w:autoSpaceDE w:val="0"/>
              <w:autoSpaceDN w:val="0"/>
              <w:adjustRightInd w:val="0"/>
              <w:spacing w:line="360" w:lineRule="atLeast"/>
              <w:rPr>
                <w:ins w:id="1766" w:author="Regina Casanova" w:date="2018-07-07T15:18:00Z"/>
                <w:rFonts w:cs="Times New Roman"/>
                <w:color w:val="000000"/>
                <w:lang w:val="es-PE"/>
              </w:rPr>
            </w:pPr>
            <w:ins w:id="1767"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312225">
            <w:pPr>
              <w:autoSpaceDE w:val="0"/>
              <w:autoSpaceDN w:val="0"/>
              <w:adjustRightInd w:val="0"/>
              <w:spacing w:line="360" w:lineRule="atLeast"/>
              <w:rPr>
                <w:ins w:id="1768" w:author="Regina Casanova" w:date="2018-07-07T15:18:00Z"/>
                <w:rFonts w:cs="Times New Roman"/>
                <w:color w:val="000000"/>
                <w:lang w:val="es-PE"/>
              </w:rPr>
            </w:pPr>
            <w:ins w:id="1769" w:author="Regina Casanova" w:date="2018-07-07T15:18:00Z">
              <w:r w:rsidRPr="00BA156B">
                <w:rPr>
                  <w:rFonts w:cs="Times New Roman"/>
                  <w:color w:val="000000"/>
                  <w:lang w:val="es-PE"/>
                </w:rPr>
                <w:t>Medio - 2</w:t>
              </w:r>
            </w:ins>
          </w:p>
        </w:tc>
      </w:tr>
      <w:tr w:rsidR="00BA63BC" w:rsidRPr="00BA156B" w14:paraId="5C5318B2" w14:textId="77777777" w:rsidTr="00312225">
        <w:tblPrEx>
          <w:tblBorders>
            <w:top w:val="none" w:sz="0" w:space="0" w:color="auto"/>
          </w:tblBorders>
        </w:tblPrEx>
        <w:trPr>
          <w:ins w:id="1770"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312225">
            <w:pPr>
              <w:autoSpaceDE w:val="0"/>
              <w:autoSpaceDN w:val="0"/>
              <w:adjustRightInd w:val="0"/>
              <w:spacing w:line="360" w:lineRule="atLeast"/>
              <w:jc w:val="right"/>
              <w:rPr>
                <w:ins w:id="1771" w:author="Regina Casanova" w:date="2018-07-07T15:18:00Z"/>
                <w:rFonts w:cs="Times New Roman"/>
                <w:color w:val="000000"/>
                <w:lang w:val="es-PE"/>
              </w:rPr>
            </w:pPr>
            <w:ins w:id="1772"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312225">
            <w:pPr>
              <w:autoSpaceDE w:val="0"/>
              <w:autoSpaceDN w:val="0"/>
              <w:adjustRightInd w:val="0"/>
              <w:spacing w:line="360" w:lineRule="atLeast"/>
              <w:rPr>
                <w:ins w:id="1773" w:author="Regina Casanova" w:date="2018-07-07T15:18:00Z"/>
                <w:rFonts w:cs="Times New Roman"/>
                <w:color w:val="000000"/>
                <w:lang w:val="es-PE"/>
              </w:rPr>
            </w:pPr>
            <w:ins w:id="177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312225">
            <w:pPr>
              <w:autoSpaceDE w:val="0"/>
              <w:autoSpaceDN w:val="0"/>
              <w:adjustRightInd w:val="0"/>
              <w:spacing w:line="360" w:lineRule="atLeast"/>
              <w:rPr>
                <w:ins w:id="1775" w:author="Regina Casanova" w:date="2018-07-07T15:18:00Z"/>
                <w:rFonts w:cs="Times New Roman"/>
                <w:color w:val="000000"/>
                <w:lang w:val="es-PE"/>
              </w:rPr>
            </w:pPr>
            <w:ins w:id="1776"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312225">
            <w:pPr>
              <w:autoSpaceDE w:val="0"/>
              <w:autoSpaceDN w:val="0"/>
              <w:adjustRightInd w:val="0"/>
              <w:spacing w:line="360" w:lineRule="atLeast"/>
              <w:rPr>
                <w:ins w:id="1777" w:author="Regina Casanova" w:date="2018-07-07T15:18:00Z"/>
                <w:rFonts w:cs="Times New Roman"/>
                <w:color w:val="000000"/>
                <w:lang w:val="es-PE"/>
              </w:rPr>
            </w:pPr>
            <w:ins w:id="1778"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77777777" w:rsidR="00BA63BC" w:rsidRPr="00BA156B" w:rsidRDefault="00BA63BC" w:rsidP="00312225">
            <w:pPr>
              <w:autoSpaceDE w:val="0"/>
              <w:autoSpaceDN w:val="0"/>
              <w:adjustRightInd w:val="0"/>
              <w:spacing w:line="360" w:lineRule="atLeast"/>
              <w:rPr>
                <w:ins w:id="1779" w:author="Regina Casanova" w:date="2018-07-07T15:18:00Z"/>
                <w:rFonts w:cs="Times New Roman"/>
                <w:color w:val="000000"/>
                <w:lang w:val="es-PE"/>
              </w:rPr>
            </w:pPr>
            <w:ins w:id="1780"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r>
                <w:rPr>
                  <w:rFonts w:cs="Times New Roman"/>
                  <w:color w:val="000000"/>
                  <w:lang w:val="es-PE"/>
                </w:rPr>
                <w:t>software</w:t>
              </w:r>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312225">
            <w:pPr>
              <w:autoSpaceDE w:val="0"/>
              <w:autoSpaceDN w:val="0"/>
              <w:adjustRightInd w:val="0"/>
              <w:spacing w:line="360" w:lineRule="atLeast"/>
              <w:rPr>
                <w:ins w:id="1781" w:author="Regina Casanova" w:date="2018-07-07T15:18:00Z"/>
                <w:rFonts w:cs="Times New Roman"/>
                <w:color w:val="000000"/>
                <w:lang w:val="es-PE"/>
              </w:rPr>
            </w:pPr>
            <w:ins w:id="1782" w:author="Regina Casanova" w:date="2018-07-07T15:18:00Z">
              <w:r w:rsidRPr="00BA156B">
                <w:rPr>
                  <w:rFonts w:cs="Times New Roman"/>
                  <w:color w:val="000000"/>
                  <w:lang w:val="es-PE"/>
                </w:rPr>
                <w:t>Alto - 3</w:t>
              </w:r>
            </w:ins>
          </w:p>
        </w:tc>
      </w:tr>
      <w:tr w:rsidR="00BA63BC" w:rsidRPr="00BA156B" w14:paraId="2EAD0F9F" w14:textId="77777777" w:rsidTr="00312225">
        <w:tblPrEx>
          <w:tblBorders>
            <w:top w:val="none" w:sz="0" w:space="0" w:color="auto"/>
          </w:tblBorders>
        </w:tblPrEx>
        <w:trPr>
          <w:ins w:id="178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312225">
            <w:pPr>
              <w:autoSpaceDE w:val="0"/>
              <w:autoSpaceDN w:val="0"/>
              <w:adjustRightInd w:val="0"/>
              <w:spacing w:line="360" w:lineRule="atLeast"/>
              <w:jc w:val="right"/>
              <w:rPr>
                <w:ins w:id="1784" w:author="Regina Casanova" w:date="2018-07-07T15:18:00Z"/>
                <w:rFonts w:cs="Times New Roman"/>
                <w:color w:val="000000"/>
                <w:lang w:val="es-PE"/>
              </w:rPr>
            </w:pPr>
            <w:ins w:id="1785"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312225">
            <w:pPr>
              <w:autoSpaceDE w:val="0"/>
              <w:autoSpaceDN w:val="0"/>
              <w:adjustRightInd w:val="0"/>
              <w:spacing w:line="360" w:lineRule="atLeast"/>
              <w:rPr>
                <w:ins w:id="1786" w:author="Regina Casanova" w:date="2018-07-07T15:18:00Z"/>
                <w:rFonts w:cs="Times New Roman"/>
                <w:color w:val="000000"/>
                <w:lang w:val="es-PE"/>
              </w:rPr>
            </w:pPr>
            <w:ins w:id="1787"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7B644028" w:rsidR="00BA63BC" w:rsidRPr="00BA156B" w:rsidRDefault="00BA63BC" w:rsidP="00312225">
            <w:pPr>
              <w:autoSpaceDE w:val="0"/>
              <w:autoSpaceDN w:val="0"/>
              <w:adjustRightInd w:val="0"/>
              <w:spacing w:line="360" w:lineRule="atLeast"/>
              <w:rPr>
                <w:ins w:id="1788" w:author="Regina Casanova" w:date="2018-07-07T15:18:00Z"/>
                <w:rFonts w:cs="Times New Roman"/>
                <w:color w:val="000000"/>
                <w:lang w:val="es-PE"/>
              </w:rPr>
            </w:pPr>
            <w:ins w:id="1789" w:author="Regina Casanova" w:date="2018-07-07T15:18:00Z">
              <w:r w:rsidRPr="00BA156B">
                <w:rPr>
                  <w:rFonts w:cs="Times New Roman"/>
                  <w:color w:val="000000"/>
                  <w:lang w:val="es-PE"/>
                </w:rPr>
                <w:t xml:space="preserve">Identificar </w:t>
              </w:r>
              <w:del w:id="1790" w:author="USER" w:date="2018-07-09T15:25:00Z">
                <w:r w:rsidRPr="00BA156B" w:rsidDel="00EC3670">
                  <w:rPr>
                    <w:rFonts w:cs="Times New Roman"/>
                    <w:color w:val="000000"/>
                    <w:lang w:val="es-PE"/>
                  </w:rPr>
                  <w:delText>ciudadano quejosos</w:delText>
                </w:r>
              </w:del>
            </w:ins>
            <w:ins w:id="1791" w:author="USER" w:date="2018-07-09T15:25:00Z">
              <w:r w:rsidR="00EC3670" w:rsidRPr="00BA156B">
                <w:rPr>
                  <w:rFonts w:cs="Times New Roman"/>
                  <w:color w:val="000000"/>
                  <w:lang w:val="es-PE"/>
                </w:rPr>
                <w:t>ciudadanos quejosos</w:t>
              </w:r>
            </w:ins>
            <w:ins w:id="1792" w:author="Regina Casanova" w:date="2018-07-07T15:18:00Z">
              <w:r w:rsidRPr="00BA156B">
                <w:rPr>
                  <w:rFonts w:cs="Times New Roman"/>
                  <w:color w:val="000000"/>
                  <w:lang w:val="es-PE"/>
                </w:rPr>
                <w:t xml:space="preserve">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312225">
            <w:pPr>
              <w:autoSpaceDE w:val="0"/>
              <w:autoSpaceDN w:val="0"/>
              <w:adjustRightInd w:val="0"/>
              <w:spacing w:line="360" w:lineRule="atLeast"/>
              <w:rPr>
                <w:ins w:id="1793" w:author="Regina Casanova" w:date="2018-07-07T15:18:00Z"/>
                <w:rFonts w:cs="Times New Roman"/>
                <w:color w:val="000000"/>
                <w:lang w:val="es-PE"/>
              </w:rPr>
            </w:pPr>
            <w:ins w:id="1794"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312225">
            <w:pPr>
              <w:autoSpaceDE w:val="0"/>
              <w:autoSpaceDN w:val="0"/>
              <w:adjustRightInd w:val="0"/>
              <w:spacing w:line="360" w:lineRule="atLeast"/>
              <w:rPr>
                <w:ins w:id="1795" w:author="Regina Casanova" w:date="2018-07-07T15:18:00Z"/>
                <w:rFonts w:cs="Times New Roman"/>
                <w:color w:val="000000"/>
                <w:lang w:val="es-PE"/>
              </w:rPr>
            </w:pPr>
            <w:ins w:id="1796"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312225">
            <w:pPr>
              <w:autoSpaceDE w:val="0"/>
              <w:autoSpaceDN w:val="0"/>
              <w:adjustRightInd w:val="0"/>
              <w:spacing w:line="360" w:lineRule="atLeast"/>
              <w:rPr>
                <w:ins w:id="1797" w:author="Regina Casanova" w:date="2018-07-07T15:18:00Z"/>
                <w:rFonts w:cs="Times New Roman"/>
                <w:color w:val="000000"/>
                <w:lang w:val="es-PE"/>
              </w:rPr>
            </w:pPr>
            <w:ins w:id="1798" w:author="Regina Casanova" w:date="2018-07-07T15:18:00Z">
              <w:r w:rsidRPr="00BA156B">
                <w:rPr>
                  <w:rFonts w:cs="Times New Roman"/>
                  <w:color w:val="000000"/>
                  <w:lang w:val="es-PE"/>
                </w:rPr>
                <w:t>Medio - 2</w:t>
              </w:r>
            </w:ins>
          </w:p>
        </w:tc>
      </w:tr>
      <w:tr w:rsidR="00BA63BC" w:rsidRPr="00BA156B" w14:paraId="1A92F6D6" w14:textId="77777777" w:rsidTr="00312225">
        <w:tblPrEx>
          <w:tblBorders>
            <w:top w:val="none" w:sz="0" w:space="0" w:color="auto"/>
          </w:tblBorders>
        </w:tblPrEx>
        <w:trPr>
          <w:ins w:id="1799"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312225">
            <w:pPr>
              <w:autoSpaceDE w:val="0"/>
              <w:autoSpaceDN w:val="0"/>
              <w:adjustRightInd w:val="0"/>
              <w:spacing w:line="360" w:lineRule="atLeast"/>
              <w:jc w:val="right"/>
              <w:rPr>
                <w:ins w:id="1800" w:author="Regina Casanova" w:date="2018-07-07T15:18:00Z"/>
                <w:rFonts w:cs="Times New Roman"/>
                <w:color w:val="000000"/>
                <w:lang w:val="es-PE"/>
              </w:rPr>
            </w:pPr>
            <w:ins w:id="1801"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312225">
            <w:pPr>
              <w:autoSpaceDE w:val="0"/>
              <w:autoSpaceDN w:val="0"/>
              <w:adjustRightInd w:val="0"/>
              <w:spacing w:line="360" w:lineRule="atLeast"/>
              <w:rPr>
                <w:ins w:id="1802" w:author="Regina Casanova" w:date="2018-07-07T15:18:00Z"/>
                <w:rFonts w:cs="Times New Roman"/>
                <w:color w:val="000000"/>
                <w:lang w:val="es-PE"/>
              </w:rPr>
            </w:pPr>
            <w:ins w:id="1803"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312225">
            <w:pPr>
              <w:autoSpaceDE w:val="0"/>
              <w:autoSpaceDN w:val="0"/>
              <w:adjustRightInd w:val="0"/>
              <w:spacing w:line="360" w:lineRule="atLeast"/>
              <w:rPr>
                <w:ins w:id="1804" w:author="Regina Casanova" w:date="2018-07-07T15:18:00Z"/>
                <w:rFonts w:cs="Times New Roman"/>
                <w:color w:val="000000"/>
                <w:lang w:val="es-PE"/>
              </w:rPr>
            </w:pPr>
            <w:ins w:id="1805"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312225">
            <w:pPr>
              <w:autoSpaceDE w:val="0"/>
              <w:autoSpaceDN w:val="0"/>
              <w:adjustRightInd w:val="0"/>
              <w:spacing w:line="360" w:lineRule="atLeast"/>
              <w:rPr>
                <w:ins w:id="1806" w:author="Regina Casanova" w:date="2018-07-07T15:18:00Z"/>
                <w:rFonts w:cs="Times New Roman"/>
                <w:color w:val="000000"/>
                <w:lang w:val="es-PE"/>
              </w:rPr>
            </w:pPr>
            <w:ins w:id="1807"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312225">
            <w:pPr>
              <w:autoSpaceDE w:val="0"/>
              <w:autoSpaceDN w:val="0"/>
              <w:adjustRightInd w:val="0"/>
              <w:spacing w:line="360" w:lineRule="atLeast"/>
              <w:rPr>
                <w:ins w:id="1808" w:author="Regina Casanova" w:date="2018-07-07T15:18:00Z"/>
                <w:rFonts w:cs="Times New Roman"/>
                <w:color w:val="000000"/>
                <w:lang w:val="es-PE"/>
              </w:rPr>
            </w:pPr>
            <w:ins w:id="1809"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312225">
            <w:pPr>
              <w:autoSpaceDE w:val="0"/>
              <w:autoSpaceDN w:val="0"/>
              <w:adjustRightInd w:val="0"/>
              <w:spacing w:line="360" w:lineRule="atLeast"/>
              <w:rPr>
                <w:ins w:id="1810" w:author="Regina Casanova" w:date="2018-07-07T15:18:00Z"/>
                <w:rFonts w:cs="Times New Roman"/>
                <w:color w:val="000000"/>
                <w:lang w:val="es-PE"/>
              </w:rPr>
            </w:pPr>
            <w:ins w:id="1811" w:author="Regina Casanova" w:date="2018-07-07T15:18:00Z">
              <w:r w:rsidRPr="00BA156B">
                <w:rPr>
                  <w:rFonts w:cs="Times New Roman"/>
                  <w:color w:val="000000"/>
                  <w:lang w:val="es-PE"/>
                </w:rPr>
                <w:t>Alto - 3</w:t>
              </w:r>
            </w:ins>
          </w:p>
        </w:tc>
      </w:tr>
      <w:tr w:rsidR="00BA63BC" w:rsidRPr="00BA156B" w14:paraId="091CEF3E" w14:textId="77777777" w:rsidTr="00312225">
        <w:tblPrEx>
          <w:tblBorders>
            <w:top w:val="none" w:sz="0" w:space="0" w:color="auto"/>
          </w:tblBorders>
        </w:tblPrEx>
        <w:trPr>
          <w:ins w:id="181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312225">
            <w:pPr>
              <w:autoSpaceDE w:val="0"/>
              <w:autoSpaceDN w:val="0"/>
              <w:adjustRightInd w:val="0"/>
              <w:spacing w:line="360" w:lineRule="atLeast"/>
              <w:jc w:val="right"/>
              <w:rPr>
                <w:ins w:id="1813" w:author="Regina Casanova" w:date="2018-07-07T15:18:00Z"/>
                <w:rFonts w:cs="Times New Roman"/>
                <w:color w:val="000000"/>
                <w:lang w:val="es-PE"/>
              </w:rPr>
            </w:pPr>
            <w:ins w:id="1814"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312225">
            <w:pPr>
              <w:autoSpaceDE w:val="0"/>
              <w:autoSpaceDN w:val="0"/>
              <w:adjustRightInd w:val="0"/>
              <w:spacing w:line="360" w:lineRule="atLeast"/>
              <w:rPr>
                <w:ins w:id="1815" w:author="Regina Casanova" w:date="2018-07-07T15:18:00Z"/>
                <w:rFonts w:cs="Times New Roman"/>
                <w:color w:val="000000"/>
                <w:lang w:val="es-PE"/>
              </w:rPr>
            </w:pPr>
            <w:ins w:id="1816"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312225">
            <w:pPr>
              <w:autoSpaceDE w:val="0"/>
              <w:autoSpaceDN w:val="0"/>
              <w:adjustRightInd w:val="0"/>
              <w:spacing w:line="360" w:lineRule="atLeast"/>
              <w:rPr>
                <w:ins w:id="1817" w:author="Regina Casanova" w:date="2018-07-07T15:18:00Z"/>
                <w:rFonts w:cs="Times New Roman"/>
                <w:color w:val="000000"/>
                <w:lang w:val="es-PE"/>
              </w:rPr>
            </w:pPr>
            <w:ins w:id="1818"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312225">
            <w:pPr>
              <w:autoSpaceDE w:val="0"/>
              <w:autoSpaceDN w:val="0"/>
              <w:adjustRightInd w:val="0"/>
              <w:spacing w:line="360" w:lineRule="atLeast"/>
              <w:rPr>
                <w:ins w:id="1819" w:author="Regina Casanova" w:date="2018-07-07T15:18:00Z"/>
                <w:rFonts w:cs="Times New Roman"/>
                <w:color w:val="000000"/>
                <w:lang w:val="es-PE"/>
              </w:rPr>
            </w:pPr>
            <w:ins w:id="1820"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312225">
            <w:pPr>
              <w:autoSpaceDE w:val="0"/>
              <w:autoSpaceDN w:val="0"/>
              <w:adjustRightInd w:val="0"/>
              <w:spacing w:line="360" w:lineRule="atLeast"/>
              <w:rPr>
                <w:ins w:id="1821" w:author="Regina Casanova" w:date="2018-07-07T15:18:00Z"/>
                <w:rFonts w:cs="Times New Roman"/>
                <w:color w:val="000000"/>
                <w:lang w:val="es-PE"/>
              </w:rPr>
            </w:pPr>
            <w:ins w:id="1822"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312225">
            <w:pPr>
              <w:autoSpaceDE w:val="0"/>
              <w:autoSpaceDN w:val="0"/>
              <w:adjustRightInd w:val="0"/>
              <w:spacing w:line="360" w:lineRule="atLeast"/>
              <w:rPr>
                <w:ins w:id="1823" w:author="Regina Casanova" w:date="2018-07-07T15:18:00Z"/>
                <w:rFonts w:cs="Times New Roman"/>
                <w:color w:val="000000"/>
                <w:lang w:val="es-PE"/>
              </w:rPr>
            </w:pPr>
            <w:ins w:id="1824" w:author="Regina Casanova" w:date="2018-07-07T15:18:00Z">
              <w:r w:rsidRPr="00BA156B">
                <w:rPr>
                  <w:rFonts w:cs="Times New Roman"/>
                  <w:color w:val="000000"/>
                  <w:lang w:val="es-PE"/>
                </w:rPr>
                <w:t>Medio - 2</w:t>
              </w:r>
            </w:ins>
          </w:p>
        </w:tc>
      </w:tr>
      <w:tr w:rsidR="00BA63BC" w:rsidRPr="00BA156B" w14:paraId="65D3E494" w14:textId="77777777" w:rsidTr="00312225">
        <w:tblPrEx>
          <w:tblBorders>
            <w:top w:val="none" w:sz="0" w:space="0" w:color="auto"/>
          </w:tblBorders>
        </w:tblPrEx>
        <w:trPr>
          <w:ins w:id="1825"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312225">
            <w:pPr>
              <w:autoSpaceDE w:val="0"/>
              <w:autoSpaceDN w:val="0"/>
              <w:adjustRightInd w:val="0"/>
              <w:spacing w:line="360" w:lineRule="atLeast"/>
              <w:jc w:val="right"/>
              <w:rPr>
                <w:ins w:id="1826" w:author="Regina Casanova" w:date="2018-07-07T15:18:00Z"/>
                <w:rFonts w:cs="Times New Roman"/>
                <w:color w:val="000000"/>
                <w:lang w:val="es-PE"/>
              </w:rPr>
            </w:pPr>
            <w:ins w:id="1827"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312225">
            <w:pPr>
              <w:autoSpaceDE w:val="0"/>
              <w:autoSpaceDN w:val="0"/>
              <w:adjustRightInd w:val="0"/>
              <w:spacing w:line="360" w:lineRule="atLeast"/>
              <w:rPr>
                <w:ins w:id="1828" w:author="Regina Casanova" w:date="2018-07-07T15:18:00Z"/>
                <w:rFonts w:cs="Times New Roman"/>
                <w:color w:val="000000"/>
                <w:lang w:val="es-PE"/>
              </w:rPr>
            </w:pPr>
            <w:ins w:id="182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312225">
            <w:pPr>
              <w:autoSpaceDE w:val="0"/>
              <w:autoSpaceDN w:val="0"/>
              <w:adjustRightInd w:val="0"/>
              <w:spacing w:line="360" w:lineRule="atLeast"/>
              <w:rPr>
                <w:ins w:id="1830" w:author="Regina Casanova" w:date="2018-07-07T15:18:00Z"/>
                <w:rFonts w:cs="Times New Roman"/>
                <w:color w:val="000000"/>
                <w:lang w:val="es-PE"/>
              </w:rPr>
            </w:pPr>
            <w:ins w:id="1831"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77777777" w:rsidR="00BA63BC" w:rsidRPr="00BA156B" w:rsidRDefault="00BA63BC" w:rsidP="00312225">
            <w:pPr>
              <w:autoSpaceDE w:val="0"/>
              <w:autoSpaceDN w:val="0"/>
              <w:adjustRightInd w:val="0"/>
              <w:spacing w:line="360" w:lineRule="atLeast"/>
              <w:rPr>
                <w:ins w:id="1832" w:author="Regina Casanova" w:date="2018-07-07T15:18:00Z"/>
                <w:rFonts w:cs="Times New Roman"/>
                <w:color w:val="000000"/>
                <w:lang w:val="es-PE"/>
              </w:rPr>
            </w:pPr>
            <w:ins w:id="1833"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312225">
            <w:pPr>
              <w:autoSpaceDE w:val="0"/>
              <w:autoSpaceDN w:val="0"/>
              <w:adjustRightInd w:val="0"/>
              <w:spacing w:line="360" w:lineRule="atLeast"/>
              <w:rPr>
                <w:ins w:id="1834" w:author="Regina Casanova" w:date="2018-07-07T15:18:00Z"/>
                <w:rFonts w:cs="Times New Roman"/>
                <w:color w:val="000000"/>
                <w:lang w:val="es-PE"/>
              </w:rPr>
            </w:pPr>
            <w:ins w:id="1835"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312225">
            <w:pPr>
              <w:autoSpaceDE w:val="0"/>
              <w:autoSpaceDN w:val="0"/>
              <w:adjustRightInd w:val="0"/>
              <w:spacing w:line="360" w:lineRule="atLeast"/>
              <w:rPr>
                <w:ins w:id="1836" w:author="Regina Casanova" w:date="2018-07-07T15:18:00Z"/>
                <w:rFonts w:cs="Times New Roman"/>
                <w:color w:val="000000"/>
                <w:lang w:val="es-PE"/>
              </w:rPr>
            </w:pPr>
            <w:ins w:id="1837" w:author="Regina Casanova" w:date="2018-07-07T15:18:00Z">
              <w:r w:rsidRPr="00BA156B">
                <w:rPr>
                  <w:rFonts w:cs="Times New Roman"/>
                  <w:color w:val="000000"/>
                  <w:lang w:val="es-PE"/>
                </w:rPr>
                <w:t>Alto - 3</w:t>
              </w:r>
            </w:ins>
          </w:p>
        </w:tc>
      </w:tr>
      <w:tr w:rsidR="00BA63BC" w:rsidRPr="00BA156B" w14:paraId="05A61B89" w14:textId="77777777" w:rsidTr="00312225">
        <w:tblPrEx>
          <w:tblBorders>
            <w:top w:val="none" w:sz="0" w:space="0" w:color="auto"/>
          </w:tblBorders>
        </w:tblPrEx>
        <w:trPr>
          <w:ins w:id="183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312225">
            <w:pPr>
              <w:autoSpaceDE w:val="0"/>
              <w:autoSpaceDN w:val="0"/>
              <w:adjustRightInd w:val="0"/>
              <w:spacing w:line="360" w:lineRule="atLeast"/>
              <w:jc w:val="right"/>
              <w:rPr>
                <w:ins w:id="1839" w:author="Regina Casanova" w:date="2018-07-07T15:18:00Z"/>
                <w:rFonts w:cs="Times New Roman"/>
                <w:color w:val="000000"/>
                <w:lang w:val="es-PE"/>
              </w:rPr>
            </w:pPr>
            <w:ins w:id="1840" w:author="Regina Casanova" w:date="2018-07-07T15:18:00Z">
              <w:r w:rsidRPr="00BA156B">
                <w:rPr>
                  <w:rFonts w:cs="Times New Roman"/>
                  <w:color w:val="000000"/>
                  <w:lang w:val="es-PE"/>
                </w:rPr>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312225">
            <w:pPr>
              <w:autoSpaceDE w:val="0"/>
              <w:autoSpaceDN w:val="0"/>
              <w:adjustRightInd w:val="0"/>
              <w:spacing w:line="360" w:lineRule="atLeast"/>
              <w:rPr>
                <w:ins w:id="1841" w:author="Regina Casanova" w:date="2018-07-07T15:18:00Z"/>
                <w:rFonts w:cs="Times New Roman"/>
                <w:color w:val="000000"/>
                <w:lang w:val="es-PE"/>
              </w:rPr>
            </w:pPr>
            <w:ins w:id="184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312225">
            <w:pPr>
              <w:autoSpaceDE w:val="0"/>
              <w:autoSpaceDN w:val="0"/>
              <w:adjustRightInd w:val="0"/>
              <w:spacing w:line="360" w:lineRule="atLeast"/>
              <w:rPr>
                <w:ins w:id="1843" w:author="Regina Casanova" w:date="2018-07-07T15:18:00Z"/>
                <w:rFonts w:cs="Times New Roman"/>
                <w:color w:val="000000"/>
                <w:lang w:val="es-PE"/>
              </w:rPr>
            </w:pPr>
            <w:ins w:id="1844"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77777777" w:rsidR="00BA63BC" w:rsidRPr="00BA156B" w:rsidRDefault="00BA63BC" w:rsidP="00312225">
            <w:pPr>
              <w:autoSpaceDE w:val="0"/>
              <w:autoSpaceDN w:val="0"/>
              <w:adjustRightInd w:val="0"/>
              <w:spacing w:line="360" w:lineRule="atLeast"/>
              <w:rPr>
                <w:ins w:id="1845" w:author="Regina Casanova" w:date="2018-07-07T15:18:00Z"/>
                <w:rFonts w:cs="Times New Roman"/>
                <w:color w:val="000000"/>
                <w:lang w:val="es-PE"/>
              </w:rPr>
            </w:pPr>
            <w:ins w:id="1846"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312225">
            <w:pPr>
              <w:autoSpaceDE w:val="0"/>
              <w:autoSpaceDN w:val="0"/>
              <w:adjustRightInd w:val="0"/>
              <w:spacing w:line="360" w:lineRule="atLeast"/>
              <w:rPr>
                <w:ins w:id="1847" w:author="Regina Casanova" w:date="2018-07-07T15:18:00Z"/>
                <w:rFonts w:cs="Times New Roman"/>
                <w:color w:val="000000"/>
                <w:lang w:val="es-PE"/>
              </w:rPr>
            </w:pPr>
            <w:ins w:id="1848" w:author="Regina Casanova" w:date="2018-07-07T15:18:00Z">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312225">
            <w:pPr>
              <w:autoSpaceDE w:val="0"/>
              <w:autoSpaceDN w:val="0"/>
              <w:adjustRightInd w:val="0"/>
              <w:spacing w:line="360" w:lineRule="atLeast"/>
              <w:rPr>
                <w:ins w:id="1849" w:author="Regina Casanova" w:date="2018-07-07T15:18:00Z"/>
                <w:rFonts w:cs="Times New Roman"/>
                <w:color w:val="000000"/>
                <w:lang w:val="es-PE"/>
              </w:rPr>
            </w:pPr>
            <w:ins w:id="1850" w:author="Regina Casanova" w:date="2018-07-07T15:18:00Z">
              <w:r w:rsidRPr="00BA156B">
                <w:rPr>
                  <w:rFonts w:cs="Times New Roman"/>
                  <w:color w:val="000000"/>
                  <w:lang w:val="es-PE"/>
                </w:rPr>
                <w:lastRenderedPageBreak/>
                <w:t>Alto - 3</w:t>
              </w:r>
            </w:ins>
          </w:p>
        </w:tc>
      </w:tr>
      <w:tr w:rsidR="00BA63BC" w:rsidRPr="00BA156B" w14:paraId="4162A277" w14:textId="77777777" w:rsidTr="00312225">
        <w:tblPrEx>
          <w:tblBorders>
            <w:top w:val="none" w:sz="0" w:space="0" w:color="auto"/>
          </w:tblBorders>
        </w:tblPrEx>
        <w:trPr>
          <w:ins w:id="1851"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312225">
            <w:pPr>
              <w:autoSpaceDE w:val="0"/>
              <w:autoSpaceDN w:val="0"/>
              <w:adjustRightInd w:val="0"/>
              <w:spacing w:line="360" w:lineRule="atLeast"/>
              <w:jc w:val="right"/>
              <w:rPr>
                <w:ins w:id="1852" w:author="Regina Casanova" w:date="2018-07-07T15:18:00Z"/>
                <w:rFonts w:cs="Times New Roman"/>
                <w:color w:val="000000"/>
                <w:lang w:val="es-PE"/>
              </w:rPr>
            </w:pPr>
            <w:ins w:id="1853"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312225">
            <w:pPr>
              <w:autoSpaceDE w:val="0"/>
              <w:autoSpaceDN w:val="0"/>
              <w:adjustRightInd w:val="0"/>
              <w:spacing w:line="360" w:lineRule="atLeast"/>
              <w:rPr>
                <w:ins w:id="1854" w:author="Regina Casanova" w:date="2018-07-07T15:18:00Z"/>
                <w:rFonts w:cs="Times New Roman"/>
                <w:color w:val="000000"/>
                <w:lang w:val="es-PE"/>
              </w:rPr>
            </w:pPr>
            <w:ins w:id="185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312225">
            <w:pPr>
              <w:autoSpaceDE w:val="0"/>
              <w:autoSpaceDN w:val="0"/>
              <w:adjustRightInd w:val="0"/>
              <w:spacing w:line="360" w:lineRule="atLeast"/>
              <w:rPr>
                <w:ins w:id="1856" w:author="Regina Casanova" w:date="2018-07-07T15:18:00Z"/>
                <w:rFonts w:cs="Times New Roman"/>
                <w:color w:val="000000"/>
                <w:lang w:val="es-PE"/>
              </w:rPr>
            </w:pPr>
            <w:ins w:id="1857"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77777777" w:rsidR="00BA63BC" w:rsidRPr="00BA156B" w:rsidRDefault="00BA63BC" w:rsidP="00312225">
            <w:pPr>
              <w:autoSpaceDE w:val="0"/>
              <w:autoSpaceDN w:val="0"/>
              <w:adjustRightInd w:val="0"/>
              <w:spacing w:line="360" w:lineRule="atLeast"/>
              <w:rPr>
                <w:ins w:id="1858" w:author="Regina Casanova" w:date="2018-07-07T15:18:00Z"/>
                <w:rFonts w:cs="Times New Roman"/>
                <w:color w:val="000000"/>
                <w:lang w:val="es-PE"/>
              </w:rPr>
            </w:pPr>
            <w:ins w:id="1859"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312225">
            <w:pPr>
              <w:autoSpaceDE w:val="0"/>
              <w:autoSpaceDN w:val="0"/>
              <w:adjustRightInd w:val="0"/>
              <w:spacing w:line="360" w:lineRule="atLeast"/>
              <w:rPr>
                <w:ins w:id="1860" w:author="Regina Casanova" w:date="2018-07-07T15:18:00Z"/>
                <w:rFonts w:cs="Times New Roman"/>
                <w:color w:val="000000"/>
                <w:lang w:val="es-PE"/>
              </w:rPr>
            </w:pPr>
            <w:ins w:id="1861"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312225">
            <w:pPr>
              <w:autoSpaceDE w:val="0"/>
              <w:autoSpaceDN w:val="0"/>
              <w:adjustRightInd w:val="0"/>
              <w:spacing w:line="360" w:lineRule="atLeast"/>
              <w:rPr>
                <w:ins w:id="1862" w:author="Regina Casanova" w:date="2018-07-07T15:18:00Z"/>
                <w:rFonts w:cs="Times New Roman"/>
                <w:color w:val="000000"/>
                <w:lang w:val="es-PE"/>
              </w:rPr>
            </w:pPr>
            <w:ins w:id="1863" w:author="Regina Casanova" w:date="2018-07-07T15:18:00Z">
              <w:r w:rsidRPr="00BA156B">
                <w:rPr>
                  <w:rFonts w:cs="Times New Roman"/>
                  <w:color w:val="000000"/>
                  <w:lang w:val="es-PE"/>
                </w:rPr>
                <w:t>Medio - 2</w:t>
              </w:r>
            </w:ins>
          </w:p>
        </w:tc>
      </w:tr>
      <w:tr w:rsidR="00BA63BC" w:rsidRPr="00BA156B" w14:paraId="02AB2550" w14:textId="77777777" w:rsidTr="00312225">
        <w:tblPrEx>
          <w:tblBorders>
            <w:top w:val="none" w:sz="0" w:space="0" w:color="auto"/>
          </w:tblBorders>
        </w:tblPrEx>
        <w:trPr>
          <w:ins w:id="186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312225">
            <w:pPr>
              <w:autoSpaceDE w:val="0"/>
              <w:autoSpaceDN w:val="0"/>
              <w:adjustRightInd w:val="0"/>
              <w:spacing w:line="360" w:lineRule="atLeast"/>
              <w:jc w:val="right"/>
              <w:rPr>
                <w:ins w:id="1865" w:author="Regina Casanova" w:date="2018-07-07T15:18:00Z"/>
                <w:rFonts w:cs="Times New Roman"/>
                <w:color w:val="000000"/>
                <w:lang w:val="es-PE"/>
              </w:rPr>
            </w:pPr>
            <w:ins w:id="1866"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312225">
            <w:pPr>
              <w:autoSpaceDE w:val="0"/>
              <w:autoSpaceDN w:val="0"/>
              <w:adjustRightInd w:val="0"/>
              <w:spacing w:line="360" w:lineRule="atLeast"/>
              <w:rPr>
                <w:ins w:id="1867" w:author="Regina Casanova" w:date="2018-07-07T15:18:00Z"/>
                <w:rFonts w:cs="Times New Roman"/>
                <w:color w:val="000000"/>
                <w:lang w:val="es-PE"/>
              </w:rPr>
            </w:pPr>
            <w:ins w:id="186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312225">
            <w:pPr>
              <w:autoSpaceDE w:val="0"/>
              <w:autoSpaceDN w:val="0"/>
              <w:adjustRightInd w:val="0"/>
              <w:spacing w:line="360" w:lineRule="atLeast"/>
              <w:rPr>
                <w:ins w:id="1869" w:author="Regina Casanova" w:date="2018-07-07T15:18:00Z"/>
                <w:rFonts w:cs="Times New Roman"/>
                <w:color w:val="000000"/>
                <w:lang w:val="es-PE"/>
              </w:rPr>
            </w:pPr>
            <w:ins w:id="1870"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77777777" w:rsidR="00BA63BC" w:rsidRPr="00BA156B" w:rsidRDefault="00BA63BC" w:rsidP="00312225">
            <w:pPr>
              <w:autoSpaceDE w:val="0"/>
              <w:autoSpaceDN w:val="0"/>
              <w:adjustRightInd w:val="0"/>
              <w:spacing w:line="360" w:lineRule="atLeast"/>
              <w:rPr>
                <w:ins w:id="1871" w:author="Regina Casanova" w:date="2018-07-07T15:18:00Z"/>
                <w:rFonts w:cs="Times New Roman"/>
                <w:color w:val="000000"/>
                <w:lang w:val="es-PE"/>
              </w:rPr>
            </w:pPr>
            <w:ins w:id="1872"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312225">
            <w:pPr>
              <w:autoSpaceDE w:val="0"/>
              <w:autoSpaceDN w:val="0"/>
              <w:adjustRightInd w:val="0"/>
              <w:spacing w:line="360" w:lineRule="atLeast"/>
              <w:rPr>
                <w:ins w:id="1873" w:author="Regina Casanova" w:date="2018-07-07T15:18:00Z"/>
                <w:rFonts w:cs="Times New Roman"/>
                <w:color w:val="000000"/>
                <w:lang w:val="es-PE"/>
              </w:rPr>
            </w:pPr>
            <w:ins w:id="1874"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312225">
            <w:pPr>
              <w:autoSpaceDE w:val="0"/>
              <w:autoSpaceDN w:val="0"/>
              <w:adjustRightInd w:val="0"/>
              <w:spacing w:line="360" w:lineRule="atLeast"/>
              <w:rPr>
                <w:ins w:id="1875" w:author="Regina Casanova" w:date="2018-07-07T15:18:00Z"/>
                <w:rFonts w:cs="Times New Roman"/>
                <w:color w:val="000000"/>
                <w:lang w:val="es-PE"/>
              </w:rPr>
            </w:pPr>
            <w:ins w:id="1876" w:author="Regina Casanova" w:date="2018-07-07T15:18:00Z">
              <w:r w:rsidRPr="00BA156B">
                <w:rPr>
                  <w:rFonts w:cs="Times New Roman"/>
                  <w:color w:val="000000"/>
                  <w:lang w:val="es-PE"/>
                </w:rPr>
                <w:t>Alto - 3</w:t>
              </w:r>
            </w:ins>
          </w:p>
        </w:tc>
      </w:tr>
      <w:tr w:rsidR="00BA63BC" w:rsidRPr="00BA156B" w14:paraId="724155A5" w14:textId="77777777" w:rsidTr="00312225">
        <w:tblPrEx>
          <w:tblBorders>
            <w:top w:val="none" w:sz="0" w:space="0" w:color="auto"/>
          </w:tblBorders>
        </w:tblPrEx>
        <w:trPr>
          <w:ins w:id="1877"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312225">
            <w:pPr>
              <w:autoSpaceDE w:val="0"/>
              <w:autoSpaceDN w:val="0"/>
              <w:adjustRightInd w:val="0"/>
              <w:spacing w:line="360" w:lineRule="atLeast"/>
              <w:jc w:val="right"/>
              <w:rPr>
                <w:ins w:id="1878" w:author="Regina Casanova" w:date="2018-07-07T15:18:00Z"/>
                <w:rFonts w:cs="Times New Roman"/>
                <w:color w:val="000000"/>
                <w:lang w:val="es-PE"/>
              </w:rPr>
            </w:pPr>
            <w:ins w:id="1879"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312225">
            <w:pPr>
              <w:autoSpaceDE w:val="0"/>
              <w:autoSpaceDN w:val="0"/>
              <w:adjustRightInd w:val="0"/>
              <w:spacing w:line="360" w:lineRule="atLeast"/>
              <w:rPr>
                <w:ins w:id="1880" w:author="Regina Casanova" w:date="2018-07-07T15:18:00Z"/>
                <w:rFonts w:cs="Times New Roman"/>
                <w:color w:val="000000"/>
                <w:lang w:val="es-PE"/>
              </w:rPr>
            </w:pPr>
            <w:ins w:id="188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312225">
            <w:pPr>
              <w:autoSpaceDE w:val="0"/>
              <w:autoSpaceDN w:val="0"/>
              <w:adjustRightInd w:val="0"/>
              <w:spacing w:line="360" w:lineRule="atLeast"/>
              <w:rPr>
                <w:ins w:id="1882" w:author="Regina Casanova" w:date="2018-07-07T15:18:00Z"/>
                <w:rFonts w:cs="Times New Roman"/>
                <w:color w:val="000000"/>
                <w:lang w:val="es-PE"/>
              </w:rPr>
            </w:pPr>
            <w:ins w:id="1883"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77777777" w:rsidR="00BA63BC" w:rsidRPr="00BA156B" w:rsidRDefault="00BA63BC" w:rsidP="00312225">
            <w:pPr>
              <w:autoSpaceDE w:val="0"/>
              <w:autoSpaceDN w:val="0"/>
              <w:adjustRightInd w:val="0"/>
              <w:spacing w:line="360" w:lineRule="atLeast"/>
              <w:rPr>
                <w:ins w:id="1884" w:author="Regina Casanova" w:date="2018-07-07T15:18:00Z"/>
                <w:rFonts w:cs="Times New Roman"/>
                <w:color w:val="000000"/>
                <w:lang w:val="es-PE"/>
              </w:rPr>
            </w:pPr>
            <w:ins w:id="1885"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312225">
            <w:pPr>
              <w:autoSpaceDE w:val="0"/>
              <w:autoSpaceDN w:val="0"/>
              <w:adjustRightInd w:val="0"/>
              <w:spacing w:line="360" w:lineRule="atLeast"/>
              <w:rPr>
                <w:ins w:id="1886" w:author="Regina Casanova" w:date="2018-07-07T15:18:00Z"/>
                <w:rFonts w:cs="Times New Roman"/>
                <w:color w:val="000000"/>
                <w:lang w:val="es-PE"/>
              </w:rPr>
            </w:pPr>
            <w:ins w:id="1887"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312225">
            <w:pPr>
              <w:autoSpaceDE w:val="0"/>
              <w:autoSpaceDN w:val="0"/>
              <w:adjustRightInd w:val="0"/>
              <w:spacing w:line="360" w:lineRule="atLeast"/>
              <w:rPr>
                <w:ins w:id="1888" w:author="Regina Casanova" w:date="2018-07-07T15:18:00Z"/>
                <w:rFonts w:cs="Times New Roman"/>
                <w:color w:val="000000"/>
                <w:lang w:val="es-PE"/>
              </w:rPr>
            </w:pPr>
            <w:ins w:id="1889" w:author="Regina Casanova" w:date="2018-07-07T15:18:00Z">
              <w:r w:rsidRPr="00BA156B">
                <w:rPr>
                  <w:rFonts w:cs="Times New Roman"/>
                  <w:color w:val="000000"/>
                  <w:lang w:val="es-PE"/>
                </w:rPr>
                <w:t>Alto - 3</w:t>
              </w:r>
            </w:ins>
          </w:p>
        </w:tc>
      </w:tr>
      <w:tr w:rsidR="00BA63BC" w:rsidRPr="00BA156B" w14:paraId="5313AA8A" w14:textId="77777777" w:rsidTr="00312225">
        <w:tblPrEx>
          <w:tblBorders>
            <w:top w:val="none" w:sz="0" w:space="0" w:color="auto"/>
          </w:tblBorders>
        </w:tblPrEx>
        <w:trPr>
          <w:ins w:id="189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312225">
            <w:pPr>
              <w:autoSpaceDE w:val="0"/>
              <w:autoSpaceDN w:val="0"/>
              <w:adjustRightInd w:val="0"/>
              <w:spacing w:line="360" w:lineRule="atLeast"/>
              <w:jc w:val="right"/>
              <w:rPr>
                <w:ins w:id="1891" w:author="Regina Casanova" w:date="2018-07-07T15:18:00Z"/>
                <w:rFonts w:cs="Times New Roman"/>
                <w:color w:val="000000"/>
                <w:lang w:val="es-PE"/>
              </w:rPr>
            </w:pPr>
            <w:ins w:id="1892"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312225">
            <w:pPr>
              <w:autoSpaceDE w:val="0"/>
              <w:autoSpaceDN w:val="0"/>
              <w:adjustRightInd w:val="0"/>
              <w:spacing w:line="360" w:lineRule="atLeast"/>
              <w:rPr>
                <w:ins w:id="1893" w:author="Regina Casanova" w:date="2018-07-07T15:18:00Z"/>
                <w:rFonts w:cs="Times New Roman"/>
                <w:color w:val="000000"/>
                <w:lang w:val="es-PE"/>
              </w:rPr>
            </w:pPr>
            <w:ins w:id="189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312225">
            <w:pPr>
              <w:autoSpaceDE w:val="0"/>
              <w:autoSpaceDN w:val="0"/>
              <w:adjustRightInd w:val="0"/>
              <w:spacing w:line="360" w:lineRule="atLeast"/>
              <w:rPr>
                <w:ins w:id="1895" w:author="Regina Casanova" w:date="2018-07-07T15:18:00Z"/>
                <w:rFonts w:cs="Times New Roman"/>
                <w:color w:val="000000"/>
                <w:lang w:val="es-PE"/>
              </w:rPr>
            </w:pPr>
            <w:ins w:id="1896"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61166571" w:rsidR="00BA63BC" w:rsidRPr="00BA156B" w:rsidRDefault="00BA63BC" w:rsidP="00312225">
            <w:pPr>
              <w:autoSpaceDE w:val="0"/>
              <w:autoSpaceDN w:val="0"/>
              <w:adjustRightInd w:val="0"/>
              <w:spacing w:line="360" w:lineRule="atLeast"/>
              <w:rPr>
                <w:ins w:id="1897" w:author="Regina Casanova" w:date="2018-07-07T15:18:00Z"/>
                <w:rFonts w:cs="Times New Roman"/>
                <w:color w:val="000000"/>
                <w:lang w:val="es-PE"/>
              </w:rPr>
            </w:pPr>
            <w:ins w:id="1898"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 xml:space="preserve">quiero poder inculcar la cultura de los reclamos </w:t>
              </w:r>
              <w:del w:id="1899" w:author="USER" w:date="2018-07-09T15:25:00Z">
                <w:r w:rsidRPr="00BA156B" w:rsidDel="00EC3670">
                  <w:rPr>
                    <w:rFonts w:cs="Times New Roman"/>
                    <w:color w:val="000000"/>
                    <w:lang w:val="es-PE"/>
                  </w:rPr>
                  <w:delText>a los ciudadano</w:delText>
                </w:r>
              </w:del>
            </w:ins>
            <w:ins w:id="1900" w:author="USER" w:date="2018-07-09T15:25:00Z">
              <w:r w:rsidR="00EC3670" w:rsidRPr="00BA156B">
                <w:rPr>
                  <w:rFonts w:cs="Times New Roman"/>
                  <w:color w:val="000000"/>
                  <w:lang w:val="es-PE"/>
                </w:rPr>
                <w:t>a los ciudadanos</w:t>
              </w:r>
            </w:ins>
            <w:ins w:id="1901" w:author="Regina Casanova" w:date="2018-07-07T15:18:00Z">
              <w:r w:rsidRPr="00BA156B">
                <w:rPr>
                  <w:rFonts w:cs="Times New Roman"/>
                  <w:color w:val="000000"/>
                  <w:lang w:val="es-PE"/>
                </w:rPr>
                <w:t xml:space="preserve">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77777777" w:rsidR="00BA63BC" w:rsidRPr="00BA156B" w:rsidRDefault="00BA63BC" w:rsidP="00312225">
            <w:pPr>
              <w:autoSpaceDE w:val="0"/>
              <w:autoSpaceDN w:val="0"/>
              <w:adjustRightInd w:val="0"/>
              <w:spacing w:line="360" w:lineRule="atLeast"/>
              <w:rPr>
                <w:ins w:id="1902" w:author="Regina Casanova" w:date="2018-07-07T15:18:00Z"/>
                <w:rFonts w:cs="Times New Roman"/>
                <w:color w:val="000000"/>
                <w:lang w:val="es-PE"/>
              </w:rPr>
            </w:pPr>
            <w:ins w:id="1903" w:author="Regina Casanova" w:date="2018-07-07T15:18:00Z">
              <w:r w:rsidRPr="00BA156B">
                <w:rPr>
                  <w:rFonts w:cs="Times New Roman"/>
                  <w:color w:val="000000"/>
                  <w:lang w:val="es-PE"/>
                </w:rPr>
                <w:t xml:space="preserve">Pequeño tutorial para poder explicar cómo funciona el </w:t>
              </w:r>
              <w:r>
                <w:rPr>
                  <w:rFonts w:cs="Times New Roman"/>
                  <w:color w:val="000000"/>
                  <w:lang w:val="es-PE"/>
                </w:rPr>
                <w:t>software</w:t>
              </w:r>
              <w:r w:rsidRPr="00BA156B">
                <w:rPr>
                  <w:rFonts w:cs="Times New Roman"/>
                  <w:color w:val="000000"/>
                  <w:lang w:val="es-PE"/>
                </w:rPr>
                <w:t xml:space="preserve"> y mostrar diferencias de 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312225">
            <w:pPr>
              <w:autoSpaceDE w:val="0"/>
              <w:autoSpaceDN w:val="0"/>
              <w:adjustRightInd w:val="0"/>
              <w:spacing w:line="360" w:lineRule="atLeast"/>
              <w:rPr>
                <w:ins w:id="1904" w:author="Regina Casanova" w:date="2018-07-07T15:18:00Z"/>
                <w:rFonts w:cs="Times New Roman"/>
                <w:color w:val="000000"/>
                <w:lang w:val="es-PE"/>
              </w:rPr>
            </w:pPr>
            <w:ins w:id="1905" w:author="Regina Casanova" w:date="2018-07-07T15:18:00Z">
              <w:r w:rsidRPr="00BA156B">
                <w:rPr>
                  <w:rFonts w:cs="Times New Roman"/>
                  <w:color w:val="000000"/>
                  <w:lang w:val="es-PE"/>
                </w:rPr>
                <w:t>Medio - 2</w:t>
              </w:r>
            </w:ins>
          </w:p>
        </w:tc>
      </w:tr>
      <w:tr w:rsidR="00BA63BC" w:rsidRPr="00BA156B" w14:paraId="52287F06" w14:textId="77777777" w:rsidTr="00312225">
        <w:tblPrEx>
          <w:tblBorders>
            <w:top w:val="none" w:sz="0" w:space="0" w:color="auto"/>
          </w:tblBorders>
        </w:tblPrEx>
        <w:trPr>
          <w:ins w:id="1906"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312225">
            <w:pPr>
              <w:autoSpaceDE w:val="0"/>
              <w:autoSpaceDN w:val="0"/>
              <w:adjustRightInd w:val="0"/>
              <w:spacing w:line="360" w:lineRule="atLeast"/>
              <w:jc w:val="right"/>
              <w:rPr>
                <w:ins w:id="1907" w:author="Regina Casanova" w:date="2018-07-07T15:18:00Z"/>
                <w:rFonts w:cs="Times New Roman"/>
                <w:color w:val="000000"/>
                <w:lang w:val="es-PE"/>
              </w:rPr>
            </w:pPr>
            <w:ins w:id="1908" w:author="Regina Casanova" w:date="2018-07-07T15:18:00Z">
              <w:r w:rsidRPr="00BA156B">
                <w:rPr>
                  <w:rFonts w:cs="Times New Roman"/>
                  <w:color w:val="000000"/>
                  <w:lang w:val="es-PE"/>
                </w:rPr>
                <w:lastRenderedPageBreak/>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312225">
            <w:pPr>
              <w:autoSpaceDE w:val="0"/>
              <w:autoSpaceDN w:val="0"/>
              <w:adjustRightInd w:val="0"/>
              <w:spacing w:line="360" w:lineRule="atLeast"/>
              <w:rPr>
                <w:ins w:id="1909" w:author="Regina Casanova" w:date="2018-07-07T15:18:00Z"/>
                <w:rFonts w:cs="Times New Roman"/>
                <w:color w:val="000000"/>
                <w:lang w:val="es-PE"/>
              </w:rPr>
            </w:pPr>
            <w:ins w:id="191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312225">
            <w:pPr>
              <w:autoSpaceDE w:val="0"/>
              <w:autoSpaceDN w:val="0"/>
              <w:adjustRightInd w:val="0"/>
              <w:spacing w:line="360" w:lineRule="atLeast"/>
              <w:rPr>
                <w:ins w:id="1911" w:author="Regina Casanova" w:date="2018-07-07T15:18:00Z"/>
                <w:rFonts w:cs="Times New Roman"/>
                <w:color w:val="000000"/>
                <w:lang w:val="es-PE"/>
              </w:rPr>
            </w:pPr>
            <w:ins w:id="1912"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7777777" w:rsidR="00BA63BC" w:rsidRPr="00BA156B" w:rsidRDefault="00BA63BC" w:rsidP="00312225">
            <w:pPr>
              <w:autoSpaceDE w:val="0"/>
              <w:autoSpaceDN w:val="0"/>
              <w:adjustRightInd w:val="0"/>
              <w:spacing w:line="360" w:lineRule="atLeast"/>
              <w:rPr>
                <w:ins w:id="1913" w:author="Regina Casanova" w:date="2018-07-07T15:18:00Z"/>
                <w:rFonts w:cs="Times New Roman"/>
                <w:color w:val="000000"/>
                <w:lang w:val="es-PE"/>
              </w:rPr>
            </w:pPr>
            <w:ins w:id="1914"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312225">
            <w:pPr>
              <w:autoSpaceDE w:val="0"/>
              <w:autoSpaceDN w:val="0"/>
              <w:adjustRightInd w:val="0"/>
              <w:spacing w:line="360" w:lineRule="atLeast"/>
              <w:rPr>
                <w:ins w:id="1915" w:author="Regina Casanova" w:date="2018-07-07T15:18:00Z"/>
                <w:rFonts w:cs="Times New Roman"/>
                <w:color w:val="000000"/>
                <w:lang w:val="es-PE"/>
              </w:rPr>
            </w:pPr>
            <w:ins w:id="1916"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312225">
            <w:pPr>
              <w:autoSpaceDE w:val="0"/>
              <w:autoSpaceDN w:val="0"/>
              <w:adjustRightInd w:val="0"/>
              <w:spacing w:line="360" w:lineRule="atLeast"/>
              <w:rPr>
                <w:ins w:id="1917" w:author="Regina Casanova" w:date="2018-07-07T15:18:00Z"/>
                <w:rFonts w:cs="Times New Roman"/>
                <w:color w:val="000000"/>
                <w:lang w:val="es-PE"/>
              </w:rPr>
            </w:pPr>
            <w:ins w:id="1918" w:author="Regina Casanova" w:date="2018-07-07T15:18:00Z">
              <w:r w:rsidRPr="00BA156B">
                <w:rPr>
                  <w:rFonts w:cs="Times New Roman"/>
                  <w:color w:val="000000"/>
                  <w:lang w:val="es-PE"/>
                </w:rPr>
                <w:t>Medio - 2</w:t>
              </w:r>
            </w:ins>
          </w:p>
        </w:tc>
      </w:tr>
      <w:tr w:rsidR="00BA63BC" w:rsidRPr="00BA156B" w14:paraId="645EE076" w14:textId="77777777" w:rsidTr="00312225">
        <w:tblPrEx>
          <w:tblBorders>
            <w:top w:val="none" w:sz="0" w:space="0" w:color="auto"/>
          </w:tblBorders>
        </w:tblPrEx>
        <w:trPr>
          <w:ins w:id="191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312225">
            <w:pPr>
              <w:autoSpaceDE w:val="0"/>
              <w:autoSpaceDN w:val="0"/>
              <w:adjustRightInd w:val="0"/>
              <w:spacing w:line="360" w:lineRule="atLeast"/>
              <w:jc w:val="right"/>
              <w:rPr>
                <w:ins w:id="1920" w:author="Regina Casanova" w:date="2018-07-07T15:18:00Z"/>
                <w:rFonts w:cs="Times New Roman"/>
                <w:color w:val="000000"/>
                <w:lang w:val="es-PE"/>
              </w:rPr>
            </w:pPr>
            <w:ins w:id="1921"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312225">
            <w:pPr>
              <w:autoSpaceDE w:val="0"/>
              <w:autoSpaceDN w:val="0"/>
              <w:adjustRightInd w:val="0"/>
              <w:spacing w:line="360" w:lineRule="atLeast"/>
              <w:rPr>
                <w:ins w:id="1922" w:author="Regina Casanova" w:date="2018-07-07T15:18:00Z"/>
                <w:rFonts w:cs="Times New Roman"/>
                <w:color w:val="000000"/>
                <w:lang w:val="es-PE"/>
              </w:rPr>
            </w:pPr>
            <w:ins w:id="192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312225">
            <w:pPr>
              <w:autoSpaceDE w:val="0"/>
              <w:autoSpaceDN w:val="0"/>
              <w:adjustRightInd w:val="0"/>
              <w:spacing w:line="360" w:lineRule="atLeast"/>
              <w:rPr>
                <w:ins w:id="1924" w:author="Regina Casanova" w:date="2018-07-07T15:18:00Z"/>
                <w:rFonts w:cs="Times New Roman"/>
                <w:color w:val="000000"/>
                <w:lang w:val="es-PE"/>
              </w:rPr>
            </w:pPr>
            <w:ins w:id="1925"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7777777" w:rsidR="00BA63BC" w:rsidRPr="00BA156B" w:rsidRDefault="00BA63BC" w:rsidP="00312225">
            <w:pPr>
              <w:autoSpaceDE w:val="0"/>
              <w:autoSpaceDN w:val="0"/>
              <w:adjustRightInd w:val="0"/>
              <w:spacing w:line="360" w:lineRule="atLeast"/>
              <w:rPr>
                <w:ins w:id="1926" w:author="Regina Casanova" w:date="2018-07-07T15:18:00Z"/>
                <w:rFonts w:cs="Times New Roman"/>
                <w:color w:val="000000"/>
                <w:lang w:val="es-PE"/>
              </w:rPr>
            </w:pPr>
            <w:ins w:id="1927"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312225">
            <w:pPr>
              <w:autoSpaceDE w:val="0"/>
              <w:autoSpaceDN w:val="0"/>
              <w:adjustRightInd w:val="0"/>
              <w:spacing w:line="360" w:lineRule="atLeast"/>
              <w:rPr>
                <w:ins w:id="1928" w:author="Regina Casanova" w:date="2018-07-07T15:18:00Z"/>
                <w:rFonts w:cs="Times New Roman"/>
                <w:color w:val="000000"/>
                <w:lang w:val="es-PE"/>
              </w:rPr>
            </w:pPr>
            <w:ins w:id="1929"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312225">
            <w:pPr>
              <w:autoSpaceDE w:val="0"/>
              <w:autoSpaceDN w:val="0"/>
              <w:adjustRightInd w:val="0"/>
              <w:spacing w:line="360" w:lineRule="atLeast"/>
              <w:rPr>
                <w:ins w:id="1930" w:author="Regina Casanova" w:date="2018-07-07T15:18:00Z"/>
                <w:rFonts w:cs="Times New Roman"/>
                <w:color w:val="000000"/>
                <w:lang w:val="es-PE"/>
              </w:rPr>
            </w:pPr>
            <w:ins w:id="1931" w:author="Regina Casanova" w:date="2018-07-07T15:18:00Z">
              <w:r w:rsidRPr="00BA156B">
                <w:rPr>
                  <w:rFonts w:cs="Times New Roman"/>
                  <w:color w:val="000000"/>
                  <w:lang w:val="es-PE"/>
                </w:rPr>
                <w:t>Medio - 2</w:t>
              </w:r>
            </w:ins>
          </w:p>
        </w:tc>
      </w:tr>
      <w:tr w:rsidR="00BA63BC" w:rsidRPr="00BA156B" w14:paraId="132B38B1" w14:textId="77777777" w:rsidTr="00312225">
        <w:tblPrEx>
          <w:tblBorders>
            <w:top w:val="none" w:sz="0" w:space="0" w:color="auto"/>
          </w:tblBorders>
        </w:tblPrEx>
        <w:trPr>
          <w:ins w:id="1932"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312225">
            <w:pPr>
              <w:autoSpaceDE w:val="0"/>
              <w:autoSpaceDN w:val="0"/>
              <w:adjustRightInd w:val="0"/>
              <w:spacing w:line="360" w:lineRule="atLeast"/>
              <w:jc w:val="right"/>
              <w:rPr>
                <w:ins w:id="1933" w:author="Regina Casanova" w:date="2018-07-07T15:18:00Z"/>
                <w:rFonts w:cs="Times New Roman"/>
                <w:color w:val="000000"/>
                <w:lang w:val="es-PE"/>
              </w:rPr>
            </w:pPr>
            <w:ins w:id="1934"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312225">
            <w:pPr>
              <w:autoSpaceDE w:val="0"/>
              <w:autoSpaceDN w:val="0"/>
              <w:adjustRightInd w:val="0"/>
              <w:spacing w:line="360" w:lineRule="atLeast"/>
              <w:rPr>
                <w:ins w:id="1935" w:author="Regina Casanova" w:date="2018-07-07T15:18:00Z"/>
                <w:rFonts w:cs="Times New Roman"/>
                <w:color w:val="000000"/>
                <w:lang w:val="es-PE"/>
              </w:rPr>
            </w:pPr>
            <w:ins w:id="193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312225">
            <w:pPr>
              <w:autoSpaceDE w:val="0"/>
              <w:autoSpaceDN w:val="0"/>
              <w:adjustRightInd w:val="0"/>
              <w:spacing w:line="360" w:lineRule="atLeast"/>
              <w:rPr>
                <w:ins w:id="1937" w:author="Regina Casanova" w:date="2018-07-07T15:18:00Z"/>
                <w:rFonts w:cs="Times New Roman"/>
                <w:color w:val="000000"/>
                <w:lang w:val="es-PE"/>
              </w:rPr>
            </w:pPr>
            <w:ins w:id="1938"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7777777" w:rsidR="00BA63BC" w:rsidRPr="00BA156B" w:rsidRDefault="00BA63BC" w:rsidP="00312225">
            <w:pPr>
              <w:autoSpaceDE w:val="0"/>
              <w:autoSpaceDN w:val="0"/>
              <w:adjustRightInd w:val="0"/>
              <w:spacing w:line="360" w:lineRule="atLeast"/>
              <w:rPr>
                <w:ins w:id="1939" w:author="Regina Casanova" w:date="2018-07-07T15:18:00Z"/>
                <w:rFonts w:cs="Times New Roman"/>
                <w:color w:val="000000"/>
                <w:lang w:val="es-PE"/>
              </w:rPr>
            </w:pPr>
            <w:ins w:id="1940"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312225">
            <w:pPr>
              <w:autoSpaceDE w:val="0"/>
              <w:autoSpaceDN w:val="0"/>
              <w:adjustRightInd w:val="0"/>
              <w:spacing w:line="360" w:lineRule="atLeast"/>
              <w:rPr>
                <w:ins w:id="1941" w:author="Regina Casanova" w:date="2018-07-07T15:18:00Z"/>
                <w:rFonts w:cs="Times New Roman"/>
                <w:color w:val="000000"/>
                <w:lang w:val="es-PE"/>
              </w:rPr>
            </w:pPr>
            <w:ins w:id="1942"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312225">
            <w:pPr>
              <w:autoSpaceDE w:val="0"/>
              <w:autoSpaceDN w:val="0"/>
              <w:adjustRightInd w:val="0"/>
              <w:spacing w:line="360" w:lineRule="atLeast"/>
              <w:rPr>
                <w:ins w:id="1943" w:author="Regina Casanova" w:date="2018-07-07T15:18:00Z"/>
                <w:rFonts w:cs="Times New Roman"/>
                <w:color w:val="000000"/>
                <w:lang w:val="es-PE"/>
              </w:rPr>
            </w:pPr>
            <w:ins w:id="1944" w:author="Regina Casanova" w:date="2018-07-07T15:18:00Z">
              <w:r w:rsidRPr="00BA156B">
                <w:rPr>
                  <w:rFonts w:cs="Times New Roman"/>
                  <w:color w:val="000000"/>
                  <w:lang w:val="es-PE"/>
                </w:rPr>
                <w:t>Alto - 3</w:t>
              </w:r>
            </w:ins>
          </w:p>
        </w:tc>
      </w:tr>
      <w:tr w:rsidR="00BA63BC" w:rsidRPr="00BA156B" w14:paraId="4B4DD750" w14:textId="77777777" w:rsidTr="00312225">
        <w:tblPrEx>
          <w:tblBorders>
            <w:top w:val="none" w:sz="0" w:space="0" w:color="auto"/>
          </w:tblBorders>
        </w:tblPrEx>
        <w:trPr>
          <w:ins w:id="194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312225">
            <w:pPr>
              <w:autoSpaceDE w:val="0"/>
              <w:autoSpaceDN w:val="0"/>
              <w:adjustRightInd w:val="0"/>
              <w:spacing w:line="360" w:lineRule="atLeast"/>
              <w:jc w:val="right"/>
              <w:rPr>
                <w:ins w:id="1946" w:author="Regina Casanova" w:date="2018-07-07T15:18:00Z"/>
                <w:rFonts w:cs="Times New Roman"/>
                <w:color w:val="000000"/>
                <w:lang w:val="es-PE"/>
              </w:rPr>
            </w:pPr>
            <w:ins w:id="1947"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312225">
            <w:pPr>
              <w:autoSpaceDE w:val="0"/>
              <w:autoSpaceDN w:val="0"/>
              <w:adjustRightInd w:val="0"/>
              <w:spacing w:line="360" w:lineRule="atLeast"/>
              <w:rPr>
                <w:ins w:id="1948" w:author="Regina Casanova" w:date="2018-07-07T15:18:00Z"/>
                <w:rFonts w:cs="Times New Roman"/>
                <w:color w:val="000000"/>
                <w:lang w:val="es-PE"/>
              </w:rPr>
            </w:pPr>
            <w:ins w:id="194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312225">
            <w:pPr>
              <w:autoSpaceDE w:val="0"/>
              <w:autoSpaceDN w:val="0"/>
              <w:adjustRightInd w:val="0"/>
              <w:spacing w:line="360" w:lineRule="atLeast"/>
              <w:rPr>
                <w:ins w:id="1950" w:author="Regina Casanova" w:date="2018-07-07T15:18:00Z"/>
                <w:rFonts w:cs="Times New Roman"/>
                <w:color w:val="000000"/>
                <w:lang w:val="es-PE"/>
              </w:rPr>
            </w:pPr>
            <w:ins w:id="1951"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77777777" w:rsidR="00BA63BC" w:rsidRPr="00BA156B" w:rsidRDefault="00BA63BC" w:rsidP="00312225">
            <w:pPr>
              <w:autoSpaceDE w:val="0"/>
              <w:autoSpaceDN w:val="0"/>
              <w:adjustRightInd w:val="0"/>
              <w:spacing w:line="360" w:lineRule="atLeast"/>
              <w:rPr>
                <w:ins w:id="1952" w:author="Regina Casanova" w:date="2018-07-07T15:18:00Z"/>
                <w:rFonts w:cs="Times New Roman"/>
                <w:color w:val="000000"/>
                <w:lang w:val="es-PE"/>
              </w:rPr>
            </w:pPr>
            <w:ins w:id="1953"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312225">
            <w:pPr>
              <w:autoSpaceDE w:val="0"/>
              <w:autoSpaceDN w:val="0"/>
              <w:adjustRightInd w:val="0"/>
              <w:spacing w:line="360" w:lineRule="atLeast"/>
              <w:rPr>
                <w:ins w:id="1954" w:author="Regina Casanova" w:date="2018-07-07T15:18:00Z"/>
                <w:rFonts w:cs="Times New Roman"/>
                <w:color w:val="000000"/>
                <w:lang w:val="es-PE"/>
              </w:rPr>
            </w:pPr>
            <w:ins w:id="1955"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312225">
            <w:pPr>
              <w:autoSpaceDE w:val="0"/>
              <w:autoSpaceDN w:val="0"/>
              <w:adjustRightInd w:val="0"/>
              <w:spacing w:line="360" w:lineRule="atLeast"/>
              <w:rPr>
                <w:ins w:id="1956" w:author="Regina Casanova" w:date="2018-07-07T15:18:00Z"/>
                <w:rFonts w:cs="Times New Roman"/>
                <w:color w:val="000000"/>
                <w:lang w:val="es-PE"/>
              </w:rPr>
            </w:pPr>
            <w:ins w:id="1957" w:author="Regina Casanova" w:date="2018-07-07T15:18:00Z">
              <w:r w:rsidRPr="00BA156B">
                <w:rPr>
                  <w:rFonts w:cs="Times New Roman"/>
                  <w:color w:val="000000"/>
                  <w:lang w:val="es-PE"/>
                </w:rPr>
                <w:t>Medio - 2</w:t>
              </w:r>
            </w:ins>
          </w:p>
        </w:tc>
      </w:tr>
      <w:tr w:rsidR="00BA63BC" w:rsidRPr="00BA156B" w14:paraId="5530C4C0" w14:textId="77777777" w:rsidTr="00312225">
        <w:trPr>
          <w:ins w:id="1958"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312225">
            <w:pPr>
              <w:autoSpaceDE w:val="0"/>
              <w:autoSpaceDN w:val="0"/>
              <w:adjustRightInd w:val="0"/>
              <w:spacing w:line="360" w:lineRule="atLeast"/>
              <w:jc w:val="right"/>
              <w:rPr>
                <w:ins w:id="1959" w:author="Regina Casanova" w:date="2018-07-07T15:18:00Z"/>
                <w:rFonts w:cs="Times New Roman"/>
                <w:color w:val="000000"/>
                <w:lang w:val="es-PE"/>
              </w:rPr>
            </w:pPr>
            <w:ins w:id="1960"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312225">
            <w:pPr>
              <w:autoSpaceDE w:val="0"/>
              <w:autoSpaceDN w:val="0"/>
              <w:adjustRightInd w:val="0"/>
              <w:spacing w:line="360" w:lineRule="atLeast"/>
              <w:rPr>
                <w:ins w:id="1961" w:author="Regina Casanova" w:date="2018-07-07T15:18:00Z"/>
                <w:rFonts w:cs="Times New Roman"/>
                <w:color w:val="000000"/>
                <w:lang w:val="es-PE"/>
              </w:rPr>
            </w:pPr>
            <w:ins w:id="196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312225">
            <w:pPr>
              <w:autoSpaceDE w:val="0"/>
              <w:autoSpaceDN w:val="0"/>
              <w:adjustRightInd w:val="0"/>
              <w:spacing w:line="360" w:lineRule="atLeast"/>
              <w:rPr>
                <w:ins w:id="1963" w:author="Regina Casanova" w:date="2018-07-07T15:18:00Z"/>
                <w:rFonts w:cs="Times New Roman"/>
                <w:color w:val="000000"/>
                <w:lang w:val="es-PE"/>
              </w:rPr>
            </w:pPr>
            <w:ins w:id="1964"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77777777" w:rsidR="00BA63BC" w:rsidRPr="00BA156B" w:rsidRDefault="00BA63BC" w:rsidP="00312225">
            <w:pPr>
              <w:autoSpaceDE w:val="0"/>
              <w:autoSpaceDN w:val="0"/>
              <w:adjustRightInd w:val="0"/>
              <w:spacing w:line="360" w:lineRule="atLeast"/>
              <w:rPr>
                <w:ins w:id="1965" w:author="Regina Casanova" w:date="2018-07-07T15:18:00Z"/>
                <w:rFonts w:cs="Times New Roman"/>
                <w:color w:val="000000"/>
                <w:lang w:val="es-PE"/>
              </w:rPr>
            </w:pPr>
            <w:ins w:id="1966"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7777777" w:rsidR="00BA63BC" w:rsidRPr="00BA156B" w:rsidRDefault="00BA63BC" w:rsidP="00312225">
            <w:pPr>
              <w:autoSpaceDE w:val="0"/>
              <w:autoSpaceDN w:val="0"/>
              <w:adjustRightInd w:val="0"/>
              <w:spacing w:line="360" w:lineRule="atLeast"/>
              <w:rPr>
                <w:ins w:id="1967" w:author="Regina Casanova" w:date="2018-07-07T15:18:00Z"/>
                <w:rFonts w:cs="Times New Roman"/>
                <w:color w:val="000000"/>
                <w:lang w:val="es-PE"/>
              </w:rPr>
            </w:pPr>
            <w:ins w:id="1968" w:author="Regina Casanova" w:date="2018-07-07T15:18:00Z">
              <w:r w:rsidRPr="00BA156B">
                <w:rPr>
                  <w:rFonts w:cs="Times New Roman"/>
                  <w:color w:val="000000"/>
                  <w:lang w:val="es-PE"/>
                </w:rPr>
                <w:t xml:space="preserve">Hacer el </w:t>
              </w:r>
              <w:r>
                <w:rPr>
                  <w:rFonts w:cs="Times New Roman"/>
                  <w:color w:val="000000"/>
                  <w:lang w:val="es-PE"/>
                </w:rPr>
                <w:t xml:space="preserve">softwar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312225">
            <w:pPr>
              <w:autoSpaceDE w:val="0"/>
              <w:autoSpaceDN w:val="0"/>
              <w:adjustRightInd w:val="0"/>
              <w:spacing w:line="360" w:lineRule="atLeast"/>
              <w:rPr>
                <w:ins w:id="1969" w:author="Regina Casanova" w:date="2018-07-07T15:18:00Z"/>
                <w:rFonts w:cs="Times New Roman"/>
                <w:color w:val="000000"/>
                <w:lang w:val="es-PE"/>
              </w:rPr>
            </w:pPr>
            <w:ins w:id="1970"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1971"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1972" w:author="Regina Casanova" w:date="2018-07-07T15:19:00Z"/>
        </w:rPr>
      </w:pPr>
      <w:ins w:id="1973" w:author="Regina Casanova" w:date="2018-06-20T12:03:00Z">
        <w:r>
          <w:lastRenderedPageBreak/>
          <w:t xml:space="preserve">Mientras se estaba armando la tabla de requerimientos, uno de los componentes de dicha tabla era </w:t>
        </w:r>
      </w:ins>
      <w:ins w:id="1974" w:author="Regina Casanova" w:date="2018-06-20T12:04:00Z">
        <w:r>
          <w:t xml:space="preserve">colocar la característica de diseño que el investigador considerara que iba a poder resolver un requerimiento especifico. </w:t>
        </w:r>
      </w:ins>
      <w:ins w:id="1975" w:author="Regina Casanova" w:date="2018-06-20T12:05:00Z">
        <w:r>
          <w:t xml:space="preserve">Estas características de diseño se propusieron considerando el </w:t>
        </w:r>
      </w:ins>
      <w:ins w:id="1976" w:author="Regina Casanova" w:date="2018-06-20T12:06:00Z">
        <w:r>
          <w:t xml:space="preserve">tipo de </w:t>
        </w:r>
      </w:ins>
      <w:ins w:id="1977" w:author="Regina Casanova" w:date="2018-06-20T12:05:00Z">
        <w:r>
          <w:t xml:space="preserve">usuario especifico </w:t>
        </w:r>
      </w:ins>
      <w:ins w:id="1978" w:author="Regina Casanova" w:date="2018-06-20T12:06:00Z">
        <w:r>
          <w:t xml:space="preserve">que presentada cierta necesidad, en ciertos casos, se consideraron varios tipos de usuarios que tenían una necesidad igual o similar para cierta característica de diseño. </w:t>
        </w:r>
      </w:ins>
      <w:ins w:id="1979" w:author="Regina Casanova" w:date="2018-06-20T12:04:00Z">
        <w:r>
          <w:t xml:space="preserve">Dichas </w:t>
        </w:r>
      </w:ins>
      <w:ins w:id="1980" w:author="Regina Casanova" w:date="2018-06-20T12:05:00Z">
        <w:r>
          <w:t>características</w:t>
        </w:r>
      </w:ins>
      <w:ins w:id="1981" w:author="Regina Casanova" w:date="2018-06-20T12:04:00Z">
        <w:r>
          <w:t xml:space="preserve"> </w:t>
        </w:r>
      </w:ins>
      <w:ins w:id="1982" w:author="Regina Casanova" w:date="2018-06-20T12:05:00Z">
        <w:r>
          <w:t>de diseño se encuentran detalladas en la tabla de requerimientos antes presentada.</w:t>
        </w:r>
      </w:ins>
    </w:p>
    <w:p w14:paraId="488F1CDF" w14:textId="3553811C" w:rsidR="00BA63BC" w:rsidRDefault="00BA63BC">
      <w:pPr>
        <w:pStyle w:val="Ttulo3"/>
        <w:rPr>
          <w:ins w:id="1983" w:author="Regina Casanova" w:date="2018-06-20T12:03:00Z"/>
        </w:rPr>
        <w:pPrChange w:id="1984" w:author="Regina Casanova" w:date="2018-07-07T15:19:00Z">
          <w:pPr>
            <w:pStyle w:val="Texto"/>
          </w:pPr>
        </w:pPrChange>
      </w:pPr>
      <w:ins w:id="1985" w:author="Regina Casanova" w:date="2018-07-07T15:19:00Z">
        <w:r>
          <w:t>Diseño y Prototipado</w:t>
        </w:r>
      </w:ins>
    </w:p>
    <w:p w14:paraId="5A3AA707" w14:textId="55ACF45D" w:rsidR="007D7316" w:rsidRDefault="003E111A" w:rsidP="00842BF2">
      <w:pPr>
        <w:pStyle w:val="Texto"/>
        <w:rPr>
          <w:ins w:id="1986" w:author="Regina Casanova" w:date="2018-06-20T12:44:00Z"/>
        </w:rPr>
      </w:pPr>
      <w:r w:rsidRPr="00BA156B">
        <w:t xml:space="preserve">Con los requerimientos del </w:t>
      </w:r>
      <w:del w:id="1987" w:author="Regina Casanova" w:date="2018-06-18T17:53:00Z">
        <w:r w:rsidRPr="00BA156B" w:rsidDel="00E94926">
          <w:delText>sistema</w:delText>
        </w:r>
      </w:del>
      <w:ins w:id="1988" w:author="Regina Casanova" w:date="2018-06-18T17:53:00Z">
        <w:del w:id="1989" w:author="USER" w:date="2018-07-09T15:25:00Z">
          <w:r w:rsidR="00E94926" w:rsidDel="00EC3670">
            <w:delText>software</w:delText>
          </w:r>
        </w:del>
      </w:ins>
      <w:del w:id="1990" w:author="USER" w:date="2018-07-09T15:25:00Z">
        <w:r w:rsidRPr="00BA156B" w:rsidDel="00EC3670">
          <w:delText xml:space="preserve"> identificados</w:delText>
        </w:r>
      </w:del>
      <w:ins w:id="1991" w:author="USER" w:date="2018-07-09T15:25:00Z">
        <w:r w:rsidR="00EC3670">
          <w:t>software</w:t>
        </w:r>
        <w:r w:rsidR="00EC3670" w:rsidRPr="00BA156B">
          <w:t>s identificados</w:t>
        </w:r>
      </w:ins>
      <w:r w:rsidRPr="00BA156B">
        <w:t xml:space="preserve">, se </w:t>
      </w:r>
      <w:r w:rsidR="00F931EE" w:rsidRPr="00BA156B">
        <w:t>pasó</w:t>
      </w:r>
      <w:r w:rsidRPr="00BA156B">
        <w:t xml:space="preserve"> a la fase de diseño</w:t>
      </w:r>
      <w:r w:rsidR="008B5507" w:rsidRPr="00BA156B">
        <w:t xml:space="preserve">. </w:t>
      </w:r>
      <w:ins w:id="1992" w:author="Regina Casanova" w:date="2018-06-20T12:07:00Z">
        <w:r w:rsidR="008E0B0A">
          <w:t xml:space="preserve">En primer lugar, considerando características de diseño especifico por cada tipo de usuario, se </w:t>
        </w:r>
      </w:ins>
      <w:ins w:id="1993" w:author="Regina Casanova" w:date="2018-06-20T12:12:00Z">
        <w:r w:rsidR="00CF573B">
          <w:t>delimitó que características de diseño implicaban varias pantallas dentro del software planteado.</w:t>
        </w:r>
      </w:ins>
      <w:ins w:id="1994" w:author="Regina Casanova" w:date="2018-06-20T12:13:00Z">
        <w:r w:rsidR="00CF573B">
          <w:t xml:space="preserve"> Se </w:t>
        </w:r>
      </w:ins>
      <w:ins w:id="1995" w:author="Regina Casanova" w:date="2018-06-20T12:21:00Z">
        <w:r w:rsidR="00CF573B">
          <w:t>consideró</w:t>
        </w:r>
      </w:ins>
      <w:ins w:id="1996" w:author="Regina Casanova" w:date="2018-06-20T12:20:00Z">
        <w:r w:rsidR="00CF573B">
          <w:t xml:space="preserve"> la información solicitada por normativa para </w:t>
        </w:r>
      </w:ins>
      <w:ins w:id="1997" w:author="Regina Casanova" w:date="2018-06-20T12:42:00Z">
        <w:r w:rsidR="007D7316">
          <w:t>el formulario de</w:t>
        </w:r>
      </w:ins>
      <w:ins w:id="1998" w:author="Regina Casanova" w:date="2018-06-20T12:20:00Z">
        <w:r w:rsidR="00CF573B">
          <w:t xml:space="preserve"> un</w:t>
        </w:r>
      </w:ins>
      <w:ins w:id="1999" w:author="Regina Casanova" w:date="2018-06-20T12:42:00Z">
        <w:r w:rsidR="007D7316">
          <w:t>a</w:t>
        </w:r>
      </w:ins>
      <w:ins w:id="2000" w:author="Regina Casanova" w:date="2018-06-20T12:20:00Z">
        <w:r w:rsidR="00CF573B">
          <w:t xml:space="preserve"> </w:t>
        </w:r>
      </w:ins>
      <w:ins w:id="2001" w:author="Regina Casanova" w:date="2018-06-20T12:42:00Z">
        <w:r w:rsidR="007D7316">
          <w:t>solicitud</w:t>
        </w:r>
      </w:ins>
      <w:ins w:id="2002" w:author="Regina Casanova" w:date="2018-06-20T12:20:00Z">
        <w:r w:rsidR="00CF573B">
          <w:t xml:space="preserve"> y se </w:t>
        </w:r>
      </w:ins>
      <w:ins w:id="2003" w:author="Regina Casanova" w:date="2018-06-20T12:23:00Z">
        <w:r w:rsidR="00CF573B">
          <w:t>dividió</w:t>
        </w:r>
      </w:ins>
      <w:ins w:id="2004" w:author="Regina Casanova" w:date="2018-06-20T12:21:00Z">
        <w:r w:rsidR="00CF573B">
          <w:t xml:space="preserve"> e</w:t>
        </w:r>
      </w:ins>
      <w:ins w:id="2005" w:author="Regina Casanova" w:date="2018-06-20T12:23:00Z">
        <w:r w:rsidR="00CF573B">
          <w:t>l</w:t>
        </w:r>
      </w:ins>
      <w:ins w:id="2006" w:author="Regina Casanova" w:date="2018-06-20T12:21:00Z">
        <w:r w:rsidR="00CF573B">
          <w:t xml:space="preserve"> tipo de información solicitada para poder tener un formulario con </w:t>
        </w:r>
      </w:ins>
      <w:ins w:id="2007" w:author="Regina Casanova" w:date="2018-06-20T12:23:00Z">
        <w:r w:rsidR="005E12DB">
          <w:t>3 p</w:t>
        </w:r>
      </w:ins>
      <w:ins w:id="2008" w:author="Regina Casanova" w:date="2018-06-20T12:24:00Z">
        <w:r w:rsidR="005E12DB">
          <w:t>asos</w:t>
        </w:r>
      </w:ins>
      <w:ins w:id="2009" w:author="Regina Casanova" w:date="2018-06-20T12:23:00Z">
        <w:r w:rsidR="005E12DB">
          <w:t xml:space="preserve"> donde cada paso pidiera información </w:t>
        </w:r>
      </w:ins>
      <w:ins w:id="2010" w:author="Regina Casanova" w:date="2018-06-20T12:24:00Z">
        <w:r w:rsidR="005E12DB">
          <w:t>específica</w:t>
        </w:r>
      </w:ins>
      <w:ins w:id="2011" w:author="Regina Casanova" w:date="2018-06-20T12:38:00Z">
        <w:r w:rsidR="007D7316">
          <w:t xml:space="preserve"> sobre lo ocurrido</w:t>
        </w:r>
      </w:ins>
      <w:ins w:id="2012" w:author="Regina Casanova" w:date="2018-06-20T12:23:00Z">
        <w:r w:rsidR="005E12DB">
          <w:t>.</w:t>
        </w:r>
      </w:ins>
      <w:ins w:id="2013" w:author="Regina Casanova" w:date="2018-06-20T12:38:00Z">
        <w:r w:rsidR="007D7316">
          <w:t xml:space="preserve"> </w:t>
        </w:r>
      </w:ins>
      <w:ins w:id="2014" w:author="Regina Casanova" w:date="2018-06-20T12:59:00Z">
        <w:r w:rsidR="00F61885">
          <w:t xml:space="preserve">Esta vista iba a encontrarse disponible para gestores de IPRESS y ciudadanos, solo </w:t>
        </w:r>
      </w:ins>
      <w:ins w:id="2015" w:author="Regina Casanova" w:date="2018-06-20T13:00:00Z">
        <w:r w:rsidR="00F61885">
          <w:t>diferenciándose</w:t>
        </w:r>
      </w:ins>
      <w:ins w:id="2016" w:author="Regina Casanova" w:date="2018-06-20T12:59:00Z">
        <w:r w:rsidR="00F61885">
          <w:t xml:space="preserve"> </w:t>
        </w:r>
      </w:ins>
      <w:ins w:id="2017" w:author="Regina Casanova" w:date="2018-06-20T13:00:00Z">
        <w:r w:rsidR="00F61885">
          <w:t xml:space="preserve">que los gestores de IPRESS no iban a poder seleccionar un establecimiento de salud diferente al que tuvieran asignados a su usuario. </w:t>
        </w:r>
      </w:ins>
      <w:ins w:id="2018" w:author="Regina Casanova" w:date="2018-06-20T12:38:00Z">
        <w:r w:rsidR="007D7316">
          <w:t>Se delimit</w:t>
        </w:r>
      </w:ins>
      <w:ins w:id="2019" w:author="Regina Casanova" w:date="2018-06-20T12:41:00Z">
        <w:r w:rsidR="007D7316">
          <w:t>ó</w:t>
        </w:r>
      </w:ins>
      <w:ins w:id="2020" w:author="Regina Casanova" w:date="2018-06-20T12:38:00Z">
        <w:r w:rsidR="007D7316">
          <w:t xml:space="preserve"> de esta manera ya que </w:t>
        </w:r>
      </w:ins>
      <w:ins w:id="2021" w:author="Regina Casanova" w:date="2018-06-20T12:40:00Z">
        <w:r w:rsidR="007D7316">
          <w:t xml:space="preserve">se pensó que </w:t>
        </w:r>
      </w:ins>
      <w:ins w:id="2022" w:author="Regina Casanova" w:date="2018-06-20T12:41:00Z">
        <w:r w:rsidR="007D7316">
          <w:t>representaría</w:t>
        </w:r>
      </w:ins>
      <w:ins w:id="2023" w:author="Regina Casanova" w:date="2018-06-20T12:40:00Z">
        <w:r w:rsidR="007D7316">
          <w:t xml:space="preserve"> una forma fluida en la que el </w:t>
        </w:r>
      </w:ins>
      <w:ins w:id="2024" w:author="Regina Casanova" w:date="2018-06-20T12:41:00Z">
        <w:r w:rsidR="007D7316">
          <w:t>ciudadano solicitante pudiera colocar tanto información del suceso como suya</w:t>
        </w:r>
      </w:ins>
      <w:ins w:id="2025" w:author="Regina Casanova" w:date="2018-06-20T12:42:00Z">
        <w:r w:rsidR="007D7316">
          <w:t xml:space="preserve"> para identificación.</w:t>
        </w:r>
      </w:ins>
      <w:ins w:id="2026" w:author="Regina Casanova" w:date="2018-06-20T12:41:00Z">
        <w:r w:rsidR="007D7316">
          <w:t xml:space="preserve"> </w:t>
        </w:r>
      </w:ins>
      <w:ins w:id="2027" w:author="Regina Casanova" w:date="2018-06-20T12:23:00Z">
        <w:r w:rsidR="005E12DB">
          <w:t xml:space="preserve"> La primera parte </w:t>
        </w:r>
      </w:ins>
      <w:ins w:id="2028" w:author="Regina Casanova" w:date="2018-06-20T12:24:00Z">
        <w:r w:rsidR="005E12DB">
          <w:t>pedía</w:t>
        </w:r>
      </w:ins>
      <w:ins w:id="2029" w:author="Regina Casanova" w:date="2018-06-20T12:23:00Z">
        <w:r w:rsidR="005E12DB">
          <w:t xml:space="preserve"> </w:t>
        </w:r>
      </w:ins>
      <w:ins w:id="2030" w:author="Regina Casanova" w:date="2018-06-20T12:31:00Z">
        <w:r w:rsidR="005E12DB">
          <w:t xml:space="preserve">que tipo de solitud </w:t>
        </w:r>
      </w:ins>
      <w:ins w:id="2031" w:author="Regina Casanova" w:date="2018-06-20T12:33:00Z">
        <w:r w:rsidR="005E12DB">
          <w:t xml:space="preserve">(consulta, reclamos o sugerencia) </w:t>
        </w:r>
      </w:ins>
      <w:ins w:id="2032" w:author="Regina Casanova" w:date="2018-06-20T12:31:00Z">
        <w:r w:rsidR="005E12DB">
          <w:t xml:space="preserve">se iba a </w:t>
        </w:r>
        <w:del w:id="2033" w:author="USER" w:date="2018-07-09T15:25:00Z">
          <w:r w:rsidR="005E12DB" w:rsidDel="00EC3670">
            <w:delText>colocar</w:delText>
          </w:r>
        </w:del>
      </w:ins>
      <w:ins w:id="2034" w:author="USER" w:date="2018-07-09T15:25:00Z">
        <w:r w:rsidR="00EC3670">
          <w:t>colocar,</w:t>
        </w:r>
      </w:ins>
      <w:ins w:id="2035" w:author="Regina Casanova" w:date="2018-06-20T12:33:00Z">
        <w:r w:rsidR="005E12DB">
          <w:t xml:space="preserve"> así como información del establecimiento de salud en que </w:t>
        </w:r>
      </w:ins>
      <w:ins w:id="2036" w:author="Regina Casanova" w:date="2018-06-20T12:34:00Z">
        <w:r w:rsidR="005E12DB">
          <w:t>ocurrió</w:t>
        </w:r>
      </w:ins>
      <w:ins w:id="2037" w:author="Regina Casanova" w:date="2018-06-20T12:33:00Z">
        <w:r w:rsidR="005E12DB">
          <w:t xml:space="preserve"> el hecho.</w:t>
        </w:r>
      </w:ins>
      <w:ins w:id="2038" w:author="Regina Casanova" w:date="2018-06-20T12:34:00Z">
        <w:r w:rsidR="005E12DB" w:rsidRPr="005E12DB">
          <w:t xml:space="preserve"> </w:t>
        </w:r>
        <w:r w:rsidR="005E12DB">
          <w:t>El segundo paso pedía</w:t>
        </w:r>
      </w:ins>
      <w:ins w:id="2039" w:author="Regina Casanova" w:date="2018-06-20T12:33:00Z">
        <w:r w:rsidR="005E12DB">
          <w:t xml:space="preserve"> </w:t>
        </w:r>
      </w:ins>
      <w:ins w:id="2040" w:author="Regina Casanova" w:date="2018-06-20T12:24:00Z">
        <w:r w:rsidR="005E12DB">
          <w:t xml:space="preserve">información personal sobre la persona que estaba </w:t>
        </w:r>
        <w:r w:rsidR="005E12DB">
          <w:lastRenderedPageBreak/>
          <w:t>interponiendo</w:t>
        </w:r>
      </w:ins>
      <w:ins w:id="2041" w:author="Regina Casanova" w:date="2018-06-20T12:31:00Z">
        <w:r w:rsidR="005E12DB">
          <w:t xml:space="preserve"> la solicitud</w:t>
        </w:r>
      </w:ins>
      <w:ins w:id="2042" w:author="Regina Casanova" w:date="2018-06-20T12:24:00Z">
        <w:r w:rsidR="005E12DB">
          <w:t xml:space="preserve"> y, en caso ser necesario, la información de la persona afectada</w:t>
        </w:r>
      </w:ins>
      <w:ins w:id="2043" w:author="Regina Casanova" w:date="2018-06-20T12:34:00Z">
        <w:r w:rsidR="005E12DB">
          <w:t xml:space="preserve"> </w:t>
        </w:r>
      </w:ins>
      <w:ins w:id="2044" w:author="Regina Casanova" w:date="2018-06-20T12:36:00Z">
        <w:r w:rsidR="007D7316">
          <w:t>e</w:t>
        </w:r>
      </w:ins>
      <w:ins w:id="2045" w:author="Regina Casanova" w:date="2018-06-20T12:25:00Z">
        <w:r w:rsidR="005E12DB">
          <w:t xml:space="preserve"> información acerca del hecho ocurrido. </w:t>
        </w:r>
      </w:ins>
      <w:ins w:id="2046" w:author="Regina Casanova" w:date="2018-06-20T12:36:00Z">
        <w:r w:rsidR="007D7316">
          <w:t xml:space="preserve">El tercer paso solo </w:t>
        </w:r>
      </w:ins>
      <w:ins w:id="2047" w:author="Regina Casanova" w:date="2018-06-20T12:38:00Z">
        <w:r w:rsidR="007D7316">
          <w:t>pedía</w:t>
        </w:r>
      </w:ins>
      <w:ins w:id="2048" w:author="Regina Casanova" w:date="2018-06-20T12:36:00Z">
        <w:r w:rsidR="007D7316">
          <w:t xml:space="preserve"> información sobre como contactar a la persona que estaba interponiendo la solicitud. </w:t>
        </w:r>
      </w:ins>
      <w:ins w:id="2049" w:author="Regina Casanova" w:date="2018-06-20T12:38:00Z">
        <w:r w:rsidR="007D7316">
          <w:t xml:space="preserve"> </w:t>
        </w:r>
      </w:ins>
      <w:ins w:id="2050" w:author="Regina Casanova" w:date="2018-06-20T12:37:00Z">
        <w:r w:rsidR="007D7316">
          <w:t xml:space="preserve"> </w:t>
        </w:r>
      </w:ins>
      <w:ins w:id="2051" w:author="Regina Casanova" w:date="2018-06-20T12:26:00Z">
        <w:r w:rsidR="005E12DB">
          <w:t xml:space="preserve">Posteriormente, se delimito que era necesario añadir 2 pasos adicionales, uno de resumen de lo interpuesto por el usuario para </w:t>
        </w:r>
      </w:ins>
      <w:ins w:id="2052" w:author="Regina Casanova" w:date="2018-06-20T12:29:00Z">
        <w:r w:rsidR="005E12DB">
          <w:t xml:space="preserve">que pueda ser revisada </w:t>
        </w:r>
      </w:ins>
      <w:ins w:id="2053" w:author="Regina Casanova" w:date="2018-06-20T12:30:00Z">
        <w:r w:rsidR="005E12DB">
          <w:t xml:space="preserve">y corregida en caso hubiera ocurrido un error y un paso de confirmación del </w:t>
        </w:r>
      </w:ins>
      <w:ins w:id="2054" w:author="Regina Casanova" w:date="2018-06-20T12:31:00Z">
        <w:r w:rsidR="005E12DB">
          <w:t>envió</w:t>
        </w:r>
      </w:ins>
      <w:ins w:id="2055" w:author="Regina Casanova" w:date="2018-06-20T12:30:00Z">
        <w:r w:rsidR="005E12DB">
          <w:t xml:space="preserve"> de la </w:t>
        </w:r>
        <w:del w:id="2056" w:author="USER" w:date="2018-07-09T15:25:00Z">
          <w:r w:rsidR="005E12DB" w:rsidDel="00EC3670">
            <w:delText xml:space="preserve">solicitud </w:delText>
          </w:r>
        </w:del>
      </w:ins>
      <w:ins w:id="2057" w:author="Regina Casanova" w:date="2018-06-20T12:25:00Z">
        <w:del w:id="2058" w:author="USER" w:date="2018-07-09T15:25:00Z">
          <w:r w:rsidR="005E12DB" w:rsidDel="00EC3670">
            <w:delText xml:space="preserve"> </w:delText>
          </w:r>
        </w:del>
      </w:ins>
      <w:ins w:id="2059" w:author="Regina Casanova" w:date="2018-06-20T12:31:00Z">
        <w:del w:id="2060" w:author="USER" w:date="2018-07-09T15:25:00Z">
          <w:r w:rsidR="005E12DB" w:rsidDel="00EC3670">
            <w:delText>con</w:delText>
          </w:r>
        </w:del>
      </w:ins>
      <w:ins w:id="2061" w:author="USER" w:date="2018-07-09T15:25:00Z">
        <w:r w:rsidR="00EC3670">
          <w:t>solicitud con</w:t>
        </w:r>
      </w:ins>
      <w:ins w:id="2062" w:author="Regina Casanova" w:date="2018-06-20T12:31:00Z">
        <w:r w:rsidR="005E12DB">
          <w:t xml:space="preserve"> un numero de confirmación</w:t>
        </w:r>
      </w:ins>
      <w:ins w:id="2063" w:author="Regina Casanova" w:date="2018-06-20T12:35:00Z">
        <w:r w:rsidR="007D7316">
          <w:t xml:space="preserve"> y el anuncio que se </w:t>
        </w:r>
      </w:ins>
      <w:ins w:id="2064" w:author="Regina Casanova" w:date="2018-06-20T12:42:00Z">
        <w:r w:rsidR="007D7316">
          <w:t>envió</w:t>
        </w:r>
      </w:ins>
      <w:ins w:id="2065" w:author="Regina Casanova" w:date="2018-06-20T12:35:00Z">
        <w:r w:rsidR="007D7316">
          <w:t xml:space="preserve"> una copia de la solicitud al correo electrónico</w:t>
        </w:r>
      </w:ins>
      <w:ins w:id="2066" w:author="Regina Casanova" w:date="2018-06-20T12:31:00Z">
        <w:r w:rsidR="005E12DB">
          <w:t>.</w:t>
        </w:r>
      </w:ins>
      <w:ins w:id="2067" w:author="Regina Casanova" w:date="2018-06-20T12:42:00Z">
        <w:r w:rsidR="007D7316">
          <w:t xml:space="preserve"> </w:t>
        </w:r>
      </w:ins>
      <w:ins w:id="2068" w:author="Regina Casanova" w:date="2018-06-20T12:24:00Z">
        <w:r w:rsidR="005E12DB">
          <w:t xml:space="preserve"> </w:t>
        </w:r>
      </w:ins>
      <w:ins w:id="2069" w:author="Regina Casanova" w:date="2018-06-20T12:43:00Z">
        <w:r w:rsidR="007D7316">
          <w:t xml:space="preserve">Ya que el componente principal de este software </w:t>
        </w:r>
        <w:del w:id="2070" w:author="USER" w:date="2018-07-09T15:25:00Z">
          <w:r w:rsidR="007D7316" w:rsidDel="00EC3670">
            <w:delText>seria</w:delText>
          </w:r>
        </w:del>
      </w:ins>
      <w:ins w:id="2071" w:author="USER" w:date="2018-07-09T15:25:00Z">
        <w:r w:rsidR="00EC3670">
          <w:t>sería</w:t>
        </w:r>
      </w:ins>
      <w:ins w:id="2072" w:author="Regina Casanova" w:date="2018-06-20T12:43:00Z">
        <w:r w:rsidR="007D7316">
          <w:t xml:space="preserve"> el formulario para colocar una solicitud, fue la característica de diseño m</w:t>
        </w:r>
        <w:r w:rsidR="001144DA">
          <w:t xml:space="preserve">ás elaborada y </w:t>
        </w:r>
      </w:ins>
      <w:ins w:id="2073" w:author="Regina Casanova" w:date="2018-06-20T12:44:00Z">
        <w:r w:rsidR="001144DA">
          <w:t xml:space="preserve">detallada. </w:t>
        </w:r>
      </w:ins>
    </w:p>
    <w:p w14:paraId="71C6D80B" w14:textId="77777777" w:rsidR="001144DA" w:rsidRDefault="001144DA" w:rsidP="00842BF2">
      <w:pPr>
        <w:pStyle w:val="Texto"/>
        <w:rPr>
          <w:ins w:id="2074" w:author="Regina Casanova" w:date="2018-06-20T12:52:00Z"/>
        </w:rPr>
      </w:pPr>
      <w:ins w:id="2075" w:author="Regina Casanova" w:date="2018-06-20T12:44:00Z">
        <w:r>
          <w:t>Adicionalmente, el software debía permitir</w:t>
        </w:r>
      </w:ins>
      <w:ins w:id="2076" w:author="Regina Casanova" w:date="2018-06-20T12:45:00Z">
        <w:r>
          <w:t>, dependiendo del tipo de usuario,</w:t>
        </w:r>
      </w:ins>
      <w:ins w:id="2077" w:author="Regina Casanova" w:date="2018-06-20T12:44:00Z">
        <w:r>
          <w:t xml:space="preserve"> manejar y gestionar las solicitudes</w:t>
        </w:r>
      </w:ins>
      <w:ins w:id="2078" w:author="Regina Casanova" w:date="2018-06-20T12:45:00Z">
        <w:r>
          <w:t xml:space="preserve">. Entonces se creó las pantallas de Gestión que iban a ser utilizadas solo por los usuarios gestores de IPRESS y por personal de SUSALUD, no iba a ser visible para los ciudadanos. </w:t>
        </w:r>
      </w:ins>
      <w:ins w:id="2079" w:author="Regina Casanova" w:date="2018-06-20T12:46:00Z">
        <w:r>
          <w:t xml:space="preserve">En estas pantallas se </w:t>
        </w:r>
      </w:ins>
      <w:ins w:id="2080" w:author="Regina Casanova" w:date="2018-06-20T12:47:00Z">
        <w:r>
          <w:t>podían</w:t>
        </w:r>
      </w:ins>
      <w:ins w:id="2081" w:author="Regina Casanova" w:date="2018-06-20T12:46:00Z">
        <w:r>
          <w:t xml:space="preserve"> </w:t>
        </w:r>
      </w:ins>
      <w:ins w:id="2082" w:author="Regina Casanova" w:date="2018-06-20T12:47:00Z">
        <w:r>
          <w:t xml:space="preserve">ver las solicitudes que se encontraran pendientes de solución y se podían agregar los diversos pasos realizados para poder llegar a una solución del mismo. En esta pantalla se </w:t>
        </w:r>
      </w:ins>
      <w:ins w:id="2083" w:author="Regina Casanova" w:date="2018-06-20T12:48:00Z">
        <w:r>
          <w:t>utilizó</w:t>
        </w:r>
      </w:ins>
      <w:ins w:id="2084" w:author="Regina Casanova" w:date="2018-06-20T12:47:00Z">
        <w:r>
          <w:t xml:space="preserve"> una semaforización de las solicitudes vigentes para poder identificar de forma </w:t>
        </w:r>
      </w:ins>
      <w:ins w:id="2085" w:author="Regina Casanova" w:date="2018-06-20T12:48:00Z">
        <w:r>
          <w:t>rápida</w:t>
        </w:r>
      </w:ins>
      <w:ins w:id="2086" w:author="Regina Casanova" w:date="2018-06-20T12:47:00Z">
        <w:r>
          <w:t xml:space="preserve"> </w:t>
        </w:r>
      </w:ins>
      <w:ins w:id="2087" w:author="Regina Casanova" w:date="2018-06-20T12:48:00Z">
        <w:r>
          <w:t>y visual las solicitudes que se encontraban próximas a vencer el tiempo de 30 días hábiles para ser resueltas.</w:t>
        </w:r>
      </w:ins>
      <w:ins w:id="2088"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2089" w:author="Regina Casanova" w:date="2018-06-20T12:50:00Z">
        <w:r>
          <w:t>correspondía</w:t>
        </w:r>
      </w:ins>
      <w:ins w:id="2090" w:author="Regina Casanova" w:date="2018-06-20T12:49:00Z">
        <w:r>
          <w:t xml:space="preserve"> dicho reclamo.</w:t>
        </w:r>
      </w:ins>
      <w:ins w:id="2091" w:author="Regina Casanova" w:date="2018-06-20T12:50:00Z">
        <w:r>
          <w:t xml:space="preserve"> </w:t>
        </w:r>
      </w:ins>
      <w:ins w:id="2092" w:author="Regina Casanova" w:date="2018-06-20T12:51:00Z">
        <w:r>
          <w:t xml:space="preserve">Con la pantalla de solicitudes nuevas, cada gestor de IPRESS iba a poder ‘Admitir’ las solicitudes que </w:t>
        </w:r>
        <w:r>
          <w:lastRenderedPageBreak/>
          <w:t>fueran correspondientes a su establecimiento y rechazar las que no correspondían a su él.</w:t>
        </w:r>
      </w:ins>
    </w:p>
    <w:p w14:paraId="68FEB715" w14:textId="11F34097" w:rsidR="001144DA" w:rsidRDefault="001144DA" w:rsidP="00842BF2">
      <w:pPr>
        <w:pStyle w:val="Texto"/>
        <w:rPr>
          <w:ins w:id="2093" w:author="Regina Casanova" w:date="2018-06-20T12:34:00Z"/>
        </w:rPr>
      </w:pPr>
      <w:ins w:id="2094" w:author="Regina Casanova" w:date="2018-06-20T12:52:00Z">
        <w:r>
          <w:t>Otras pantallas planteadas fueron las de ‘Solicitudes Vigentes’ e ‘</w:t>
        </w:r>
      </w:ins>
      <w:ins w:id="2095" w:author="Regina Casanova" w:date="2018-06-20T12:53:00Z">
        <w:r>
          <w:t>Histórico</w:t>
        </w:r>
      </w:ins>
      <w:ins w:id="2096" w:author="Regina Casanova" w:date="2018-06-20T12:52:00Z">
        <w:r>
          <w:t xml:space="preserve"> de Solicitudes’</w:t>
        </w:r>
      </w:ins>
      <w:ins w:id="2097" w:author="Regina Casanova" w:date="2018-06-20T12:58:00Z">
        <w:r w:rsidR="00F61885">
          <w:t>. Estas pantallas solo iban a encontrarse disponibles para gestores de IPRESS y personal de SUSALUD y</w:t>
        </w:r>
      </w:ins>
      <w:ins w:id="2098" w:author="Regina Casanova" w:date="2018-06-20T12:52:00Z">
        <w:r>
          <w:t xml:space="preserve"> en ellas se podían exclusivamente visualizar los reclamos </w:t>
        </w:r>
      </w:ins>
      <w:ins w:id="2099" w:author="Regina Casanova" w:date="2018-06-20T12:51:00Z">
        <w:r>
          <w:t xml:space="preserve">vigentes </w:t>
        </w:r>
      </w:ins>
      <w:ins w:id="2100" w:author="Regina Casanova" w:date="2018-06-20T12:53:00Z">
        <w:r>
          <w:t xml:space="preserve">que no habían sido resueltos todavía y los que ya habían sido resueltos respectivamente. En ambas pantallas se podría visualizar </w:t>
        </w:r>
      </w:ins>
      <w:ins w:id="2101" w:author="Regina Casanova" w:date="2018-06-20T12:54:00Z">
        <w:r w:rsidR="00F61885">
          <w:t xml:space="preserve">cuando y cuáles fueron </w:t>
        </w:r>
      </w:ins>
      <w:ins w:id="2102" w:author="Regina Casanova" w:date="2018-06-20T12:53:00Z">
        <w:r>
          <w:t>los pasos realizados para encontrar una soluci</w:t>
        </w:r>
      </w:ins>
      <w:ins w:id="2103" w:author="Regina Casanova" w:date="2018-06-20T12:54:00Z">
        <w:r w:rsidR="00F61885">
          <w:t xml:space="preserve">ón a la solicitud. </w:t>
        </w:r>
      </w:ins>
      <w:ins w:id="2104" w:author="Regina Casanova" w:date="2018-06-20T12:55:00Z">
        <w:r w:rsidR="00F61885">
          <w:t xml:space="preserve">Estos pasos iban a poder ser impresos, descargados y enviados a un correo </w:t>
        </w:r>
      </w:ins>
      <w:ins w:id="2105" w:author="Regina Casanova" w:date="2018-06-20T12:56:00Z">
        <w:r w:rsidR="00F61885">
          <w:t>electrónico</w:t>
        </w:r>
      </w:ins>
      <w:ins w:id="2106" w:author="Regina Casanova" w:date="2018-06-20T12:55:00Z">
        <w:r w:rsidR="00F61885">
          <w:t>.</w:t>
        </w:r>
      </w:ins>
      <w:ins w:id="2107" w:author="Regina Casanova" w:date="2018-06-20T12:56:00Z">
        <w:r w:rsidR="00F61885">
          <w:t xml:space="preserve"> </w:t>
        </w:r>
      </w:ins>
      <w:ins w:id="2108" w:author="Regina Casanova" w:date="2018-06-20T12:55:00Z">
        <w:r w:rsidR="00F61885">
          <w:t>También</w:t>
        </w:r>
      </w:ins>
      <w:ins w:id="2109" w:author="Regina Casanova" w:date="2018-06-20T12:54:00Z">
        <w:r w:rsidR="00F61885">
          <w:t xml:space="preserve"> se les incluyo una pantalla adicional que permitiera realizar filtros en donde se iba a poder obtener m</w:t>
        </w:r>
      </w:ins>
      <w:ins w:id="2110" w:author="Regina Casanova" w:date="2018-06-20T12:55:00Z">
        <w:r w:rsidR="00F61885">
          <w:t xml:space="preserve">ás detallada para la realización de reportes. </w:t>
        </w:r>
      </w:ins>
      <w:ins w:id="2111" w:author="Regina Casanova" w:date="2018-06-20T12:56:00Z">
        <w:r w:rsidR="00F61885">
          <w:t>En el caso exclusivo del tipo de usuarios de ciudadanos, se iba a colocar una versi</w:t>
        </w:r>
      </w:ins>
      <w:ins w:id="2112"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2113" w:author="Regina Casanova" w:date="2018-06-20T13:01:00Z"/>
        </w:rPr>
      </w:pPr>
      <w:ins w:id="2114" w:author="Regina Casanova" w:date="2018-06-20T13:02:00Z">
        <w:r>
          <w:t>P</w:t>
        </w:r>
      </w:ins>
      <w:ins w:id="2115" w:author="Regina Casanova" w:date="2018-06-20T12:56:00Z">
        <w:r>
          <w:t xml:space="preserve">ara la característica de diseño de estadísticas </w:t>
        </w:r>
      </w:ins>
      <w:ins w:id="2116" w:author="Regina Casanova" w:date="2018-06-20T12:58:00Z">
        <w:r>
          <w:t xml:space="preserve">se vio necesaria </w:t>
        </w:r>
      </w:ins>
      <w:ins w:id="2117" w:author="Regina Casanova" w:date="2018-06-20T13:02:00Z">
        <w:r>
          <w:t xml:space="preserve">la creación de dos pantallas que iban a encontrarse disponibles </w:t>
        </w:r>
      </w:ins>
      <w:ins w:id="2118" w:author="Regina Casanova" w:date="2018-06-20T12:58:00Z">
        <w:r>
          <w:t xml:space="preserve">para todos los tipos de usuarios </w:t>
        </w:r>
      </w:ins>
      <w:ins w:id="2119" w:author="Regina Casanova" w:date="2018-06-20T13:02:00Z">
        <w:r>
          <w:t>en donde pudieran ver estadísticas de un</w:t>
        </w:r>
      </w:ins>
      <w:ins w:id="2120" w:author="Regina Casanova" w:date="2018-06-20T13:04:00Z">
        <w:r>
          <w:t xml:space="preserve"> establecimiento de salud</w:t>
        </w:r>
      </w:ins>
      <w:ins w:id="2121" w:author="Regina Casanova" w:date="2018-06-20T13:02:00Z">
        <w:r>
          <w:t xml:space="preserve"> en </w:t>
        </w:r>
      </w:ins>
      <w:ins w:id="2122" w:author="Regina Casanova" w:date="2018-06-20T13:04:00Z">
        <w:r>
          <w:t>específico</w:t>
        </w:r>
      </w:ins>
      <w:ins w:id="2123" w:author="Regina Casanova" w:date="2018-06-20T13:02:00Z">
        <w:r>
          <w:t xml:space="preserve"> o realizar filtros a nivel nacional, regional o distrital donde pudieran ver </w:t>
        </w:r>
      </w:ins>
      <w:ins w:id="2124" w:author="Regina Casanova" w:date="2018-06-20T13:03:00Z">
        <w:r>
          <w:t>estadísticas</w:t>
        </w:r>
      </w:ins>
      <w:ins w:id="2125" w:author="Regina Casanova" w:date="2018-06-20T13:02:00Z">
        <w:r>
          <w:t xml:space="preserve"> </w:t>
        </w:r>
      </w:ins>
      <w:ins w:id="2126" w:author="Regina Casanova" w:date="2018-06-20T13:03:00Z">
        <w:r>
          <w:t xml:space="preserve">de diversos establecimientos de salud con el fin que los ciudadanos pudieran tomar decisiones sobre donde les </w:t>
        </w:r>
      </w:ins>
      <w:ins w:id="2127" w:author="Regina Casanova" w:date="2018-06-20T13:04:00Z">
        <w:r>
          <w:t>convenía</w:t>
        </w:r>
      </w:ins>
      <w:ins w:id="2128" w:author="Regina Casanova" w:date="2018-06-20T13:03:00Z">
        <w:r>
          <w:t xml:space="preserve"> buscar atención </w:t>
        </w:r>
      </w:ins>
      <w:ins w:id="2129" w:author="Regina Casanova" w:date="2018-06-20T13:04:00Z">
        <w:r w:rsidR="00F37427">
          <w:t>médica</w:t>
        </w:r>
      </w:ins>
      <w:ins w:id="2130" w:author="Regina Casanova" w:date="2018-06-20T13:03:00Z">
        <w:r>
          <w:t xml:space="preserve"> y para el personal de SUSALUD, poder decidir donde era necesaria una fiscalizaci</w:t>
        </w:r>
      </w:ins>
      <w:ins w:id="2131" w:author="Regina Casanova" w:date="2018-06-20T13:04:00Z">
        <w:r>
          <w:t xml:space="preserve">ón. En el caso de los gestores de IPRESS, </w:t>
        </w:r>
        <w:r w:rsidR="00F37427">
          <w:t xml:space="preserve">solo iban a poder visualizar estadísticas de la misma IPRESS para poder encontrar en </w:t>
        </w:r>
      </w:ins>
      <w:ins w:id="2132" w:author="Regina Casanova" w:date="2018-06-20T13:05:00Z">
        <w:r w:rsidR="00F37427">
          <w:t>qué</w:t>
        </w:r>
      </w:ins>
      <w:ins w:id="2133" w:author="Regina Casanova" w:date="2018-06-20T13:04:00Z">
        <w:r w:rsidR="00F37427">
          <w:t xml:space="preserve"> </w:t>
        </w:r>
      </w:ins>
      <w:ins w:id="2134" w:author="Regina Casanova" w:date="2018-06-20T13:05:00Z">
        <w:r w:rsidR="00F37427">
          <w:t>áreas</w:t>
        </w:r>
      </w:ins>
      <w:ins w:id="2135" w:author="Regina Casanova" w:date="2018-06-20T13:04:00Z">
        <w:r w:rsidR="00F37427">
          <w:t xml:space="preserve"> </w:t>
        </w:r>
      </w:ins>
      <w:ins w:id="2136" w:author="Regina Casanova" w:date="2018-06-20T13:05:00Z">
        <w:r w:rsidR="00F37427">
          <w:t xml:space="preserve">era prioritario realizar proyectos de mejora. </w:t>
        </w:r>
      </w:ins>
    </w:p>
    <w:p w14:paraId="47AD0D7F" w14:textId="711AE879" w:rsidR="00F61885" w:rsidRDefault="00F61885" w:rsidP="00842BF2">
      <w:pPr>
        <w:pStyle w:val="Texto"/>
        <w:rPr>
          <w:ins w:id="2137" w:author="Regina Casanova" w:date="2018-06-20T13:14:00Z"/>
        </w:rPr>
      </w:pPr>
      <w:ins w:id="2138" w:author="Regina Casanova" w:date="2018-06-20T13:01:00Z">
        <w:r>
          <w:lastRenderedPageBreak/>
          <w:t xml:space="preserve">Finalmente, </w:t>
        </w:r>
      </w:ins>
      <w:ins w:id="2139" w:author="Regina Casanova" w:date="2018-06-20T13:06:00Z">
        <w:r w:rsidR="00F37427">
          <w:t xml:space="preserve">se vio necesaria la creación de dos tipos de </w:t>
        </w:r>
      </w:ins>
      <w:ins w:id="2140" w:author="Regina Casanova" w:date="2018-06-20T13:07:00Z">
        <w:r w:rsidR="00F37427">
          <w:t>páginas</w:t>
        </w:r>
      </w:ins>
      <w:ins w:id="2141" w:author="Regina Casanova" w:date="2018-06-20T13:06:00Z">
        <w:r w:rsidR="00F37427">
          <w:t xml:space="preserve"> de ingreso, una para los ciudadanos donde se tenían que identificar con su </w:t>
        </w:r>
      </w:ins>
      <w:ins w:id="2142" w:author="Regina Casanova" w:date="2018-06-20T13:07:00Z">
        <w:r w:rsidR="00F37427">
          <w:t>número</w:t>
        </w:r>
      </w:ins>
      <w:ins w:id="2143" w:author="Regina Casanova" w:date="2018-06-20T13:06:00Z">
        <w:r w:rsidR="00F37427">
          <w:t xml:space="preserve"> de Documento Nacional de Identidad</w:t>
        </w:r>
      </w:ins>
      <w:ins w:id="2144" w:author="Regina Casanova" w:date="2018-06-20T13:12:00Z">
        <w:r w:rsidR="00F37427">
          <w:t xml:space="preserve"> (DNI)</w:t>
        </w:r>
      </w:ins>
      <w:ins w:id="2145" w:author="Regina Casanova" w:date="2018-06-20T13:06:00Z">
        <w:r w:rsidR="00F37427">
          <w:t xml:space="preserve"> y se iba a validar dicho </w:t>
        </w:r>
        <w:del w:id="2146" w:author="USER" w:date="2018-07-09T15:26:00Z">
          <w:r w:rsidR="00F37427" w:rsidDel="00EC3670">
            <w:delText>numero</w:delText>
          </w:r>
        </w:del>
      </w:ins>
      <w:ins w:id="2147" w:author="USER" w:date="2018-07-09T15:26:00Z">
        <w:r w:rsidR="00EC3670">
          <w:t>número</w:t>
        </w:r>
      </w:ins>
      <w:ins w:id="2148" w:author="Regina Casanova" w:date="2018-06-20T13:06:00Z">
        <w:r w:rsidR="00F37427">
          <w:t xml:space="preserve"> colocando la fecha de su nacimiento. </w:t>
        </w:r>
      </w:ins>
      <w:ins w:id="2149" w:author="Regina Casanova" w:date="2018-06-20T13:07:00Z">
        <w:r w:rsidR="00F37427">
          <w:t xml:space="preserve">Esto se hizo </w:t>
        </w:r>
      </w:ins>
      <w:ins w:id="2150" w:author="Regina Casanova" w:date="2018-06-20T13:12:00Z">
        <w:r w:rsidR="00F37427">
          <w:t xml:space="preserve">como una forma de protección para evitar que un ciudadano pueda anteponer varias solicitudes pidiendo lo mismo utilizando diferentes DNIs. En el caso de gestores de IPRESS y personal de SUSALUD, se hizo una </w:t>
        </w:r>
      </w:ins>
      <w:ins w:id="2151" w:author="Regina Casanova" w:date="2018-06-20T13:13:00Z">
        <w:r w:rsidR="00F37427">
          <w:t>página</w:t>
        </w:r>
      </w:ins>
      <w:ins w:id="2152" w:author="Regina Casanova" w:date="2018-06-20T13:12:00Z">
        <w:r w:rsidR="00F37427">
          <w:t xml:space="preserve"> de inicio en donde iban a poder ingresar con un usuario y contraseña que hubiera sido creado por el administrador del software.</w:t>
        </w:r>
      </w:ins>
    </w:p>
    <w:p w14:paraId="7EDBF066" w14:textId="64386C22" w:rsidR="009D6532" w:rsidRDefault="009D6532" w:rsidP="00842BF2">
      <w:pPr>
        <w:pStyle w:val="Texto"/>
        <w:rPr>
          <w:ins w:id="2153" w:author="Regina Casanova" w:date="2018-06-20T13:15:00Z"/>
        </w:rPr>
      </w:pPr>
      <w:ins w:id="2154" w:author="Regina Casanova" w:date="2018-06-20T13:15:00Z">
        <w:r>
          <w:t xml:space="preserve">Cabe resaltar </w:t>
        </w:r>
        <w:del w:id="2155" w:author="USER" w:date="2018-07-09T15:26:00Z">
          <w:r w:rsidDel="00EC3670">
            <w:delText>que</w:delText>
          </w:r>
        </w:del>
      </w:ins>
      <w:ins w:id="2156" w:author="USER" w:date="2018-07-09T15:26:00Z">
        <w:r w:rsidR="00EC3670">
          <w:t>que,</w:t>
        </w:r>
      </w:ins>
      <w:ins w:id="2157" w:author="Regina Casanova" w:date="2018-06-20T13:15:00Z">
        <w:r>
          <w:t xml:space="preserve"> en esta parte, algunos requerimientos que se encuentran detallados en la tabla de requerimientos no fueron considerados para las primeras versiones del prototipo. </w:t>
        </w:r>
      </w:ins>
      <w:ins w:id="2158" w:author="Regina Casanova" w:date="2018-06-20T13:16:00Z">
        <w:r>
          <w:t xml:space="preserve">Estos requerimientos eran los correspondientes a diferentes lenguajes con los que </w:t>
        </w:r>
      </w:ins>
      <w:ins w:id="2159" w:author="Regina Casanova" w:date="2018-06-20T13:17:00Z">
        <w:r>
          <w:t>debería</w:t>
        </w:r>
      </w:ins>
      <w:ins w:id="2160" w:author="Regina Casanova" w:date="2018-06-20T13:16:00Z">
        <w:r>
          <w:t xml:space="preserve"> contar el software</w:t>
        </w:r>
      </w:ins>
      <w:ins w:id="2161" w:author="Regina Casanova" w:date="2018-06-20T13:17:00Z">
        <w:r>
          <w:t xml:space="preserve"> o</w:t>
        </w:r>
      </w:ins>
      <w:ins w:id="2162" w:author="Regina Casanova" w:date="2018-06-20T13:16:00Z">
        <w:r>
          <w:t xml:space="preserve"> </w:t>
        </w:r>
      </w:ins>
      <w:ins w:id="2163" w:author="Regina Casanova" w:date="2018-06-20T13:18:00Z">
        <w:r>
          <w:t>periodicidad</w:t>
        </w:r>
      </w:ins>
      <w:ins w:id="2164" w:author="Regina Casanova" w:date="2018-06-20T13:16:00Z">
        <w:r>
          <w:t xml:space="preserve"> de un </w:t>
        </w:r>
      </w:ins>
      <w:ins w:id="2165" w:author="Regina Casanova" w:date="2018-06-20T13:17:00Z">
        <w:r>
          <w:t>respaldo de la información almacenada dentro del software.</w:t>
        </w:r>
      </w:ins>
      <w:ins w:id="2166" w:author="Regina Casanova" w:date="2018-06-20T13:18:00Z">
        <w:r>
          <w:t xml:space="preserve"> Ellos no fueron considerados ya que el alcance de este proyecto </w:t>
        </w:r>
      </w:ins>
      <w:ins w:id="2167" w:author="Regina Casanova" w:date="2018-06-20T13:19:00Z">
        <w:r>
          <w:t>era menor a esos detalles que son de importancia para la implementación del software mas no para la ideación del diseño del mismo.</w:t>
        </w:r>
      </w:ins>
    </w:p>
    <w:p w14:paraId="6B807925" w14:textId="7A1BE183" w:rsidR="007A411A" w:rsidRPr="00BA156B" w:rsidRDefault="00331B1D" w:rsidP="00842BF2">
      <w:pPr>
        <w:pStyle w:val="Texto"/>
      </w:pPr>
      <w:ins w:id="2168" w:author="Regina Casanova" w:date="2018-06-20T13:14:00Z">
        <w:r>
          <w:t xml:space="preserve">Con estas características de diseño </w:t>
        </w:r>
      </w:ins>
      <w:ins w:id="2169"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2170" w:author="Regina Casanova" w:date="2018-06-18T17:53:00Z">
        <w:r w:rsidR="00B561E1" w:rsidRPr="00BA156B" w:rsidDel="00E94926">
          <w:delText>sistema</w:delText>
        </w:r>
      </w:del>
      <w:ins w:id="2171"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2172"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2173"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w:delText>
        </w:r>
        <w:r w:rsidR="001F439D" w:rsidRPr="00BA156B" w:rsidDel="009D6532">
          <w:lastRenderedPageBreak/>
          <w:delText>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2174"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t xml:space="preserve">Personal de SUSALUD: </w:t>
      </w:r>
      <w:r w:rsidRPr="00F916E3">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F916E3">
        <w:t>Login</w:t>
      </w:r>
      <w:r w:rsidRPr="00BA156B">
        <w:t xml:space="preserve"> con usuario y contraseña, </w:t>
      </w:r>
      <w:r w:rsidR="00AD5B2F" w:rsidRPr="00BA156B">
        <w:t>nueva solicitud, estadísticas, gestión de solicitudes e histórico de solicitudes.</w:t>
      </w:r>
    </w:p>
    <w:p w14:paraId="58CD6354" w14:textId="216979B1" w:rsidR="00BA239F" w:rsidRPr="00842BF2" w:rsidRDefault="001B1619" w:rsidP="00A50DD7">
      <w:pPr>
        <w:pStyle w:val="Texto"/>
        <w:numPr>
          <w:ilvl w:val="0"/>
          <w:numId w:val="31"/>
        </w:numPr>
      </w:pPr>
      <w:r w:rsidRPr="00BA156B">
        <w:t xml:space="preserve">Ciudadanos: </w:t>
      </w:r>
      <w:r w:rsidRPr="00F916E3">
        <w:t>Login</w:t>
      </w:r>
      <w:r w:rsidRPr="00BA156B">
        <w:t xml:space="preserve"> con </w:t>
      </w:r>
      <w:del w:id="2175" w:author="USER" w:date="2018-07-09T15:26:00Z">
        <w:r w:rsidRPr="00BA156B" w:rsidDel="00EC3670">
          <w:delText>Nº</w:delText>
        </w:r>
      </w:del>
      <w:ins w:id="2176" w:author="USER" w:date="2018-07-09T15:26:00Z">
        <w:r w:rsidR="00EC3670" w:rsidRPr="00BA156B">
          <w:t>N.º</w:t>
        </w:r>
      </w:ins>
      <w:r w:rsidRPr="00BA156B">
        <w:t xml:space="preserve">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F916E3">
        <w:t>wireframes</w:t>
      </w:r>
      <w:bookmarkStart w:id="2177" w:name="_GoBack"/>
      <w:bookmarkEnd w:id="2177"/>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w:t>
      </w:r>
      <w:r w:rsidRPr="00BA156B">
        <w:lastRenderedPageBreak/>
        <w:t>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2178" w:author="Regina Casanova" w:date="2018-06-18T17:53:00Z">
        <w:r w:rsidR="00A901F3" w:rsidRPr="00BA156B" w:rsidDel="00E94926">
          <w:delText>sistema</w:delText>
        </w:r>
      </w:del>
      <w:ins w:id="2179" w:author="Regina Casanova" w:date="2018-06-18T17:53:00Z">
        <w:r w:rsidR="00E94926">
          <w:t>software</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312225" w:rsidP="00842BF2">
      <w:pPr>
        <w:pStyle w:val="Texto"/>
        <w:jc w:val="center"/>
        <w:rPr>
          <w:sz w:val="16"/>
          <w:szCs w:val="16"/>
          <w:lang w:val="es-PE"/>
        </w:rPr>
      </w:pPr>
      <w:hyperlink r:id="rId16"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2180" w:name="_Toc511166315"/>
      <w:r w:rsidRPr="00BA156B">
        <w:rPr>
          <w:lang w:val="es-PE"/>
        </w:rPr>
        <w:t>Fase de Pruebas</w:t>
      </w:r>
      <w:bookmarkEnd w:id="2180"/>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2181"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lastRenderedPageBreak/>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2182"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6FB2E539" w:rsidR="002D5208" w:rsidRDefault="002D5208" w:rsidP="00842BF2">
      <w:pPr>
        <w:pStyle w:val="Texto"/>
        <w:rPr>
          <w:ins w:id="2183" w:author="Regina Casanova" w:date="2018-06-25T14:54:00Z"/>
        </w:rPr>
      </w:pPr>
      <w:ins w:id="2184" w:author="Regina Casanova" w:date="2018-06-21T20:44:00Z">
        <w:r>
          <w:lastRenderedPageBreak/>
          <w:t xml:space="preserve">El personal de SUSALUD </w:t>
        </w:r>
      </w:ins>
      <w:ins w:id="2185" w:author="Regina Casanova" w:date="2018-06-21T20:45:00Z">
        <w:r>
          <w:t xml:space="preserve">realizaron las tareas indicadas de la manera en que el investigador planteo en un inicio. Dieron comentarios acerca de cómo podía mejorarse </w:t>
        </w:r>
      </w:ins>
      <w:ins w:id="2186" w:author="Regina Casanova" w:date="2018-06-21T20:46:00Z">
        <w:r>
          <w:t>agrupándose</w:t>
        </w:r>
      </w:ins>
      <w:ins w:id="2187" w:author="Regina Casanova" w:date="2018-06-21T20:45:00Z">
        <w:r>
          <w:t xml:space="preserve"> </w:t>
        </w:r>
      </w:ins>
      <w:ins w:id="2188" w:author="Regina Casanova" w:date="2018-06-21T20:46:00Z">
        <w:r>
          <w:t xml:space="preserve">de forma diferente en el menú para que fuera más intuitivo, cosa que fue tomada para iteraciones con los otros tipos de usuarios adicionalmente. </w:t>
        </w:r>
        <w:r w:rsidR="007C0DFF">
          <w:t>Los problemas que encontraban en la agrupaci</w:t>
        </w:r>
      </w:ins>
      <w:ins w:id="2189" w:author="Regina Casanova" w:date="2018-06-21T20:47:00Z">
        <w:r w:rsidR="007C0DFF">
          <w:t xml:space="preserve">ón inicial que se había colocado, era por el uso de la palabra “Vigente” de forma repetitiva en dos </w:t>
        </w:r>
        <w:del w:id="2190" w:author="USER" w:date="2018-07-09T15:26:00Z">
          <w:r w:rsidR="007C0DFF" w:rsidDel="00EC3670">
            <w:delText>sección distintas</w:delText>
          </w:r>
        </w:del>
      </w:ins>
      <w:ins w:id="2191" w:author="USER" w:date="2018-07-09T15:26:00Z">
        <w:r w:rsidR="00EC3670">
          <w:t>secciones distintas</w:t>
        </w:r>
      </w:ins>
      <w:ins w:id="2192" w:author="Regina Casanova" w:date="2018-06-21T20:47:00Z">
        <w:r w:rsidR="007C0DFF">
          <w:t xml:space="preserve"> del prototipo. Mencionaron que, en el caso de solicitudes </w:t>
        </w:r>
      </w:ins>
      <w:ins w:id="2193" w:author="Regina Casanova" w:date="2018-06-21T20:48:00Z">
        <w:r w:rsidR="007C0DFF">
          <w:t>erróneamente</w:t>
        </w:r>
      </w:ins>
      <w:ins w:id="2194" w:author="Regina Casanova" w:date="2018-06-21T20:47:00Z">
        <w:r w:rsidR="007C0DFF">
          <w:t xml:space="preserve"> </w:t>
        </w:r>
      </w:ins>
      <w:ins w:id="2195" w:author="Regina Casanova" w:date="2018-06-21T20:48:00Z">
        <w:r w:rsidR="007C0DFF">
          <w:t>colocadas en cierto establecimiento de salud,</w:t>
        </w:r>
      </w:ins>
      <w:ins w:id="2196" w:author="Regina Casanova" w:date="2018-06-21T20:47:00Z">
        <w:r w:rsidR="007C0DFF">
          <w:t xml:space="preserve"> </w:t>
        </w:r>
      </w:ins>
      <w:ins w:id="2197" w:author="Regina Casanova" w:date="2018-06-21T20:48:00Z">
        <w:r w:rsidR="007C0DFF">
          <w:t>sería</w:t>
        </w:r>
      </w:ins>
      <w:ins w:id="2198" w:author="Regina Casanova" w:date="2018-06-21T20:47:00Z">
        <w:r w:rsidR="007C0DFF">
          <w:t xml:space="preserve"> adecuado poder derivar de manera rápida y sencilla</w:t>
        </w:r>
      </w:ins>
      <w:ins w:id="2199" w:author="Regina Casanova" w:date="2018-06-21T20:48:00Z">
        <w:r w:rsidR="007C0DFF">
          <w:t xml:space="preserve"> al establecimiento correcto. Sobre el estado de “Apelado”</w:t>
        </w:r>
      </w:ins>
      <w:ins w:id="2200" w:author="Regina Casanova" w:date="2018-06-21T20:49:00Z">
        <w:r w:rsidR="007C0DFF">
          <w:t xml:space="preserve"> </w:t>
        </w:r>
      </w:ins>
      <w:ins w:id="2201" w:author="Regina Casanova" w:date="2018-06-21T20:48:00Z">
        <w:r w:rsidR="007C0DFF">
          <w:t xml:space="preserve">les </w:t>
        </w:r>
      </w:ins>
      <w:ins w:id="2202" w:author="Regina Casanova" w:date="2018-06-21T20:49:00Z">
        <w:r w:rsidR="007C0DFF">
          <w:t>pareció</w:t>
        </w:r>
      </w:ins>
      <w:ins w:id="2203" w:author="Regina Casanova" w:date="2018-06-21T20:48:00Z">
        <w:r w:rsidR="007C0DFF">
          <w:t xml:space="preserve"> una </w:t>
        </w:r>
      </w:ins>
      <w:ins w:id="2204" w:author="Regina Casanova" w:date="2018-06-21T20:49:00Z">
        <w:r w:rsidR="007C0DFF">
          <w:t xml:space="preserve">interesante en la que SUSALUD podía ser partícipe del proceso, sin tener que estar guiando a la IPRESS en todo momento. En un caso con el personal de SUSALUD, no se </w:t>
        </w:r>
      </w:ins>
      <w:ins w:id="2205" w:author="Regina Casanova" w:date="2018-06-21T20:53:00Z">
        <w:r w:rsidR="007C0DFF">
          <w:t>comprendió</w:t>
        </w:r>
      </w:ins>
      <w:ins w:id="2206" w:author="Regina Casanova" w:date="2018-06-21T20:49:00Z">
        <w:r w:rsidR="001E2FF3">
          <w:t xml:space="preserve"> bien </w:t>
        </w:r>
      </w:ins>
      <w:ins w:id="2207" w:author="Regina Casanova" w:date="2018-06-21T21:01:00Z">
        <w:r w:rsidR="001E2FF3">
          <w:t>la semaforización</w:t>
        </w:r>
      </w:ins>
      <w:ins w:id="2208" w:author="Regina Casanova" w:date="2018-06-21T20:50:00Z">
        <w:r w:rsidR="007C0DFF">
          <w:t xml:space="preserve"> de los reclamos, ya que pensó que se </w:t>
        </w:r>
      </w:ins>
      <w:ins w:id="2209" w:author="Regina Casanova" w:date="2018-06-21T20:53:00Z">
        <w:r w:rsidR="007C0DFF">
          <w:t>atribuía</w:t>
        </w:r>
      </w:ins>
      <w:ins w:id="2210" w:author="Regina Casanova" w:date="2018-06-21T20:50:00Z">
        <w:r w:rsidR="007C0DFF">
          <w:t xml:space="preserve"> a de lo más sencillo a lo más difícil de resolver. Sin embargo, una vez explicado, explico que le parecía una buena forma de llamar la atención a los reclamos que necesitan m</w:t>
        </w:r>
      </w:ins>
      <w:ins w:id="2211"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2212" w:author="Regina Casanova" w:date="2018-06-21T20:52:00Z">
        <w:r w:rsidR="007C0DFF">
          <w:t xml:space="preserve">ón de reclamos que se encontraba en ese momento en revisión y por ello preferían no opinar. Sobre colocar la palabra “Solicitudes” en el </w:t>
        </w:r>
      </w:ins>
      <w:ins w:id="2213" w:author="Regina Casanova" w:date="2018-06-21T20:53:00Z">
        <w:r w:rsidR="007C0DFF">
          <w:t>título</w:t>
        </w:r>
      </w:ins>
      <w:ins w:id="2214" w:author="Regina Casanova" w:date="2018-06-21T20:52:00Z">
        <w:r w:rsidR="007C0DFF">
          <w:t xml:space="preserve"> del software, se mostraron de acuerdo ya que sigue el modelo que ellos cuentan actualmente.</w:t>
        </w:r>
      </w:ins>
    </w:p>
    <w:p w14:paraId="1703EC45" w14:textId="29D25E98" w:rsidR="00E6095B" w:rsidRDefault="00E6095B">
      <w:pPr>
        <w:pStyle w:val="Cita"/>
        <w:rPr>
          <w:ins w:id="2215" w:author="Regina Casanova" w:date="2018-06-25T15:04:00Z"/>
          <w:lang w:val="es-PE"/>
        </w:rPr>
        <w:pPrChange w:id="2216" w:author="Regina Casanova" w:date="2018-06-25T15:03:00Z">
          <w:pPr>
            <w:pStyle w:val="Texto"/>
          </w:pPr>
        </w:pPrChange>
      </w:pPr>
      <w:ins w:id="2217" w:author="Regina Casanova" w:date="2018-06-25T15:04:00Z">
        <w:r w:rsidRPr="00E6095B">
          <w:rPr>
            <w:lang w:val="es-PE"/>
          </w:rPr>
          <w:t xml:space="preserve">"Estoy de acuerdo que primero uno </w:t>
        </w:r>
        <w:del w:id="2218" w:author="USER" w:date="2018-07-09T15:26:00Z">
          <w:r w:rsidRPr="00E6095B" w:rsidDel="00EC3670">
            <w:rPr>
              <w:lang w:val="es-PE"/>
            </w:rPr>
            <w:delText>deberia</w:delText>
          </w:r>
        </w:del>
      </w:ins>
      <w:ins w:id="2219" w:author="USER" w:date="2018-07-09T15:26:00Z">
        <w:r w:rsidR="00EC3670" w:rsidRPr="00E6095B">
          <w:rPr>
            <w:lang w:val="es-PE"/>
          </w:rPr>
          <w:t>debería</w:t>
        </w:r>
      </w:ins>
      <w:ins w:id="2220" w:author="Regina Casanova" w:date="2018-06-25T15:04:00Z">
        <w:r w:rsidRPr="00E6095B">
          <w:rPr>
            <w:lang w:val="es-PE"/>
          </w:rPr>
          <w:t xml:space="preserve"> presentar su inconformidad </w:t>
        </w:r>
        <w:del w:id="2221" w:author="USER" w:date="2018-07-09T15:26:00Z">
          <w:r w:rsidRPr="00E6095B" w:rsidDel="00EC3670">
            <w:rPr>
              <w:lang w:val="es-PE"/>
            </w:rPr>
            <w:delText>llamalo</w:delText>
          </w:r>
        </w:del>
      </w:ins>
      <w:ins w:id="2222" w:author="USER" w:date="2018-07-09T15:26:00Z">
        <w:r w:rsidR="00EC3670" w:rsidRPr="00E6095B">
          <w:rPr>
            <w:lang w:val="es-PE"/>
          </w:rPr>
          <w:t>llámalo</w:t>
        </w:r>
      </w:ins>
      <w:ins w:id="2223" w:author="Regina Casanova" w:date="2018-06-25T15:04:00Z">
        <w:r w:rsidRPr="00E6095B">
          <w:rPr>
            <w:lang w:val="es-PE"/>
          </w:rPr>
          <w:t xml:space="preserve"> reclamo o queja, no </w:t>
        </w:r>
        <w:del w:id="2224" w:author="USER" w:date="2018-07-09T15:26:00Z">
          <w:r w:rsidRPr="00E6095B" w:rsidDel="00EC3670">
            <w:rPr>
              <w:lang w:val="es-PE"/>
            </w:rPr>
            <w:delText>se</w:delText>
          </w:r>
        </w:del>
      </w:ins>
      <w:ins w:id="2225" w:author="USER" w:date="2018-07-09T15:26:00Z">
        <w:r w:rsidR="00EC3670" w:rsidRPr="00E6095B">
          <w:rPr>
            <w:lang w:val="es-PE"/>
          </w:rPr>
          <w:t>sé</w:t>
        </w:r>
      </w:ins>
      <w:ins w:id="2226" w:author="Regina Casanova" w:date="2018-06-25T15:04:00Z">
        <w:r w:rsidRPr="00E6095B">
          <w:rPr>
            <w:lang w:val="es-PE"/>
          </w:rPr>
          <w:t xml:space="preserve"> </w:t>
        </w:r>
        <w:del w:id="2227" w:author="USER" w:date="2018-07-09T15:26:00Z">
          <w:r w:rsidRPr="00E6095B" w:rsidDel="00EC3670">
            <w:rPr>
              <w:lang w:val="es-PE"/>
            </w:rPr>
            <w:delText>que</w:delText>
          </w:r>
        </w:del>
      </w:ins>
      <w:ins w:id="2228" w:author="USER" w:date="2018-07-09T15:26:00Z">
        <w:r w:rsidR="00EC3670" w:rsidRPr="00E6095B">
          <w:rPr>
            <w:lang w:val="es-PE"/>
          </w:rPr>
          <w:t>qué</w:t>
        </w:r>
      </w:ins>
      <w:ins w:id="2229" w:author="Regina Casanova" w:date="2018-06-25T15:04:00Z">
        <w:r w:rsidRPr="00E6095B">
          <w:rPr>
            <w:lang w:val="es-PE"/>
          </w:rPr>
          <w:t xml:space="preserve">, </w:t>
        </w:r>
        <w:r w:rsidRPr="00E6095B">
          <w:rPr>
            <w:lang w:val="es-PE"/>
          </w:rPr>
          <w:lastRenderedPageBreak/>
          <w:t xml:space="preserve">primero ante la IPRESS y si no </w:t>
        </w:r>
        <w:del w:id="2230" w:author="USER" w:date="2018-07-09T15:26:00Z">
          <w:r w:rsidRPr="00E6095B" w:rsidDel="00EC3670">
            <w:rPr>
              <w:lang w:val="es-PE"/>
            </w:rPr>
            <w:delText>estas</w:delText>
          </w:r>
        </w:del>
      </w:ins>
      <w:ins w:id="2231" w:author="USER" w:date="2018-07-09T15:26:00Z">
        <w:r w:rsidR="00EC3670" w:rsidRPr="00E6095B">
          <w:rPr>
            <w:lang w:val="es-PE"/>
          </w:rPr>
          <w:t>estás</w:t>
        </w:r>
      </w:ins>
      <w:ins w:id="2232" w:author="Regina Casanova" w:date="2018-06-25T15:04:00Z">
        <w:r w:rsidRPr="00E6095B">
          <w:rPr>
            <w:lang w:val="es-PE"/>
          </w:rPr>
          <w:t xml:space="preserve"> de acuerdo, ir a SUSALUD"</w:t>
        </w:r>
      </w:ins>
    </w:p>
    <w:p w14:paraId="205C5DA9" w14:textId="6465DA23" w:rsidR="00E6095B" w:rsidRPr="00E6095B" w:rsidRDefault="00E6095B">
      <w:pPr>
        <w:pStyle w:val="Cita"/>
        <w:rPr>
          <w:ins w:id="2233" w:author="Regina Casanova" w:date="2018-06-21T21:01:00Z"/>
          <w:lang w:val="es-PE"/>
          <w:rPrChange w:id="2234" w:author="Regina Casanova" w:date="2018-06-25T15:03:00Z">
            <w:rPr>
              <w:ins w:id="2235" w:author="Regina Casanova" w:date="2018-06-21T21:01:00Z"/>
            </w:rPr>
          </w:rPrChange>
        </w:rPr>
        <w:pPrChange w:id="2236" w:author="Regina Casanova" w:date="2018-06-25T15:03:00Z">
          <w:pPr>
            <w:pStyle w:val="Texto"/>
          </w:pPr>
        </w:pPrChange>
      </w:pPr>
      <w:ins w:id="2237" w:author="Regina Casanova" w:date="2018-06-25T15:03:00Z">
        <w:r w:rsidRPr="00E6095B">
          <w:rPr>
            <w:lang w:val="es-PE"/>
          </w:rPr>
          <w:t xml:space="preserve">"Se supone que Gestión de las Solicitudes es un detalle de las solicitudes vigentes no? Pero en </w:t>
        </w:r>
        <w:del w:id="2238" w:author="USER" w:date="2018-07-09T15:26:00Z">
          <w:r w:rsidRPr="00E6095B" w:rsidDel="00EC3670">
            <w:rPr>
              <w:lang w:val="es-PE"/>
            </w:rPr>
            <w:delText>Gestion</w:delText>
          </w:r>
        </w:del>
      </w:ins>
      <w:ins w:id="2239" w:author="USER" w:date="2018-07-09T15:26:00Z">
        <w:r w:rsidR="00EC3670" w:rsidRPr="00E6095B">
          <w:rPr>
            <w:lang w:val="es-PE"/>
          </w:rPr>
          <w:t>Gestión</w:t>
        </w:r>
      </w:ins>
      <w:ins w:id="2240" w:author="Regina Casanova" w:date="2018-06-25T15:03:00Z">
        <w:r w:rsidRPr="00E6095B">
          <w:rPr>
            <w:lang w:val="es-PE"/>
          </w:rPr>
          <w:t xml:space="preserve"> de Solicitudes tu abres y encuentras una pestaña de Nuevos y otra pestaña de Vigentes. O sea, otra vez Vigentes, no </w:t>
        </w:r>
        <w:del w:id="2241" w:author="USER" w:date="2018-07-09T15:26:00Z">
          <w:r w:rsidRPr="00E6095B" w:rsidDel="00EC3670">
            <w:rPr>
              <w:lang w:val="es-PE"/>
            </w:rPr>
            <w:delText>deberias</w:delText>
          </w:r>
        </w:del>
      </w:ins>
      <w:ins w:id="2242" w:author="USER" w:date="2018-07-09T15:26:00Z">
        <w:r w:rsidR="00EC3670" w:rsidRPr="00E6095B">
          <w:rPr>
            <w:lang w:val="es-PE"/>
          </w:rPr>
          <w:t>deberías</w:t>
        </w:r>
      </w:ins>
      <w:ins w:id="2243" w:author="Regina Casanova" w:date="2018-06-25T15:03:00Z">
        <w:r w:rsidRPr="00E6095B">
          <w:rPr>
            <w:lang w:val="es-PE"/>
          </w:rPr>
          <w:t xml:space="preserve"> tener la misma descripción en el detalle"</w:t>
        </w:r>
      </w:ins>
    </w:p>
    <w:p w14:paraId="48C33AC2" w14:textId="2C22DA99" w:rsidR="001E2FF3" w:rsidRDefault="00C514C4" w:rsidP="00842BF2">
      <w:pPr>
        <w:pStyle w:val="Texto"/>
        <w:rPr>
          <w:ins w:id="2244" w:author="Regina Casanova" w:date="2018-06-25T15:17:00Z"/>
        </w:rPr>
      </w:pPr>
      <w:ins w:id="2245" w:author="Regina Casanova" w:date="2018-06-21T21:02:00Z">
        <w:r>
          <w:t>En l</w:t>
        </w:r>
      </w:ins>
      <w:ins w:id="2246" w:author="Regina Casanova" w:date="2018-06-21T21:01:00Z">
        <w:r w:rsidR="001E2FF3">
          <w:t>os gestores de las IPRESS</w:t>
        </w:r>
      </w:ins>
      <w:ins w:id="2247" w:author="Regina Casanova" w:date="2018-06-21T21:02:00Z">
        <w:r>
          <w:t xml:space="preserve">, </w:t>
        </w:r>
      </w:ins>
      <w:ins w:id="2248" w:author="Regina Casanova" w:date="2018-06-21T21:03:00Z">
        <w:r>
          <w:t>se presentaron dos</w:t>
        </w:r>
      </w:ins>
      <w:ins w:id="2249" w:author="Regina Casanova" w:date="2018-06-21T21:02:00Z">
        <w:r>
          <w:t xml:space="preserve"> de casos en los que se tuvo que guiar un poco </w:t>
        </w:r>
      </w:ins>
      <w:ins w:id="2250" w:author="Regina Casanova" w:date="2018-06-21T21:36:00Z">
        <w:r w:rsidR="00B11AB1">
          <w:t>en la</w:t>
        </w:r>
      </w:ins>
      <w:ins w:id="2251" w:author="Regina Casanova" w:date="2018-06-21T21:02:00Z">
        <w:r w:rsidR="00B11AB1">
          <w:t xml:space="preserve"> interac</w:t>
        </w:r>
      </w:ins>
      <w:ins w:id="2252" w:author="Regina Casanova" w:date="2018-06-21T21:36:00Z">
        <w:r w:rsidR="00B11AB1">
          <w:t>ción</w:t>
        </w:r>
      </w:ins>
      <w:ins w:id="2253" w:author="Regina Casanova" w:date="2018-06-21T21:02:00Z">
        <w:r>
          <w:t xml:space="preserve"> con el </w:t>
        </w:r>
        <w:del w:id="2254" w:author="USER" w:date="2018-07-09T15:26:00Z">
          <w:r w:rsidDel="00EC3670">
            <w:delText>prototipo</w:delText>
          </w:r>
        </w:del>
      </w:ins>
      <w:ins w:id="2255" w:author="USER" w:date="2018-07-09T15:26:00Z">
        <w:r w:rsidR="00EC3670">
          <w:t>prototipo,</w:t>
        </w:r>
      </w:ins>
      <w:ins w:id="2256" w:author="Regina Casanova" w:date="2018-06-21T21:03:00Z">
        <w:r>
          <w:t xml:space="preserve"> pero lograron entender de manera correcta los objetivos de cada pantalla, el resto de gestores no presentaron problema</w:t>
        </w:r>
      </w:ins>
      <w:ins w:id="2257" w:author="Regina Casanova" w:date="2018-06-21T21:35:00Z">
        <w:r w:rsidR="00B11AB1">
          <w:t>s</w:t>
        </w:r>
      </w:ins>
      <w:ins w:id="2258" w:author="Regina Casanova" w:date="2018-06-21T21:03:00Z">
        <w:r>
          <w:t xml:space="preserve"> en interactuar con el sistema</w:t>
        </w:r>
      </w:ins>
      <w:ins w:id="2259" w:author="Regina Casanova" w:date="2018-06-21T21:09:00Z">
        <w:r>
          <w:t xml:space="preserve"> y comprender el objetivo de cada pantalla. Sobre la resolución de tareas, hubo un gestor que propuso pantallas adicionales para hacer m</w:t>
        </w:r>
      </w:ins>
      <w:ins w:id="2260" w:author="Regina Casanova" w:date="2018-06-21T21:10:00Z">
        <w:r>
          <w:t>ás especifica la búsqueda de información</w:t>
        </w:r>
        <w:r w:rsidR="00487969">
          <w:t xml:space="preserve">, </w:t>
        </w:r>
      </w:ins>
      <w:ins w:id="2261" w:author="Regina Casanova" w:date="2018-06-21T21:36:00Z">
        <w:r w:rsidR="00487969">
          <w:t>lo cual</w:t>
        </w:r>
      </w:ins>
      <w:ins w:id="2262" w:author="Regina Casanova" w:date="2018-06-21T21:10:00Z">
        <w:r>
          <w:t xml:space="preserve"> probablemente se debía a conveniencia y rapidez. </w:t>
        </w:r>
      </w:ins>
      <w:ins w:id="2263" w:author="Regina Casanova" w:date="2018-06-21T21:16:00Z">
        <w:r>
          <w:t xml:space="preserve">Sobre la re-clasificación de reclamos, </w:t>
        </w:r>
      </w:ins>
      <w:ins w:id="2264" w:author="Regina Casanova" w:date="2018-06-21T21:17:00Z">
        <w:r w:rsidR="001272F0">
          <w:t xml:space="preserve">algunos gestores tuvieron un poco de dificultades para poder interactuar con el servicio web donde se estaba mostrando la clasificación, </w:t>
        </w:r>
      </w:ins>
      <w:ins w:id="2265" w:author="Regina Casanova" w:date="2018-06-21T21:36:00Z">
        <w:r w:rsidR="00487969">
          <w:t>luego</w:t>
        </w:r>
      </w:ins>
      <w:ins w:id="2266" w:author="Regina Casanova" w:date="2018-06-21T21:17:00Z">
        <w:r w:rsidR="001272F0">
          <w:t xml:space="preserve"> revisaron las </w:t>
        </w:r>
      </w:ins>
      <w:ins w:id="2267" w:author="Regina Casanova" w:date="2018-06-21T21:18:00Z">
        <w:r w:rsidR="001272F0">
          <w:t>categorías</w:t>
        </w:r>
      </w:ins>
      <w:ins w:id="2268" w:author="Regina Casanova" w:date="2018-06-21T21:17:00Z">
        <w:r w:rsidR="001272F0">
          <w:t xml:space="preserve"> </w:t>
        </w:r>
      </w:ins>
      <w:ins w:id="2269" w:author="Regina Casanova" w:date="2018-06-21T21:18:00Z">
        <w:r w:rsidR="00487969">
          <w:t xml:space="preserve">planteadas </w:t>
        </w:r>
      </w:ins>
      <w:ins w:id="2270" w:author="Regina Casanova" w:date="2018-06-21T21:36:00Z">
        <w:r w:rsidR="00487969">
          <w:t>y</w:t>
        </w:r>
      </w:ins>
      <w:ins w:id="2271" w:author="Regina Casanova" w:date="2018-06-21T21:18:00Z">
        <w:r w:rsidR="001272F0">
          <w:t xml:space="preserve"> no indicaron cambios ante la clasificaci</w:t>
        </w:r>
      </w:ins>
      <w:ins w:id="2272" w:author="Regina Casanova" w:date="2018-06-21T21:19:00Z">
        <w:r w:rsidR="001272F0">
          <w:t>ón presentada.</w:t>
        </w:r>
      </w:ins>
      <w:ins w:id="2273" w:author="Regina Casanova" w:date="2018-06-21T21:20:00Z">
        <w:r w:rsidR="001272F0">
          <w:t xml:space="preserve"> La idea de un </w:t>
        </w:r>
      </w:ins>
      <w:ins w:id="2274" w:author="Regina Casanova" w:date="2018-06-21T21:21:00Z">
        <w:r w:rsidR="001272F0">
          <w:t xml:space="preserve">sistema centralizado les </w:t>
        </w:r>
      </w:ins>
      <w:ins w:id="2275" w:author="Regina Casanova" w:date="2018-06-21T21:25:00Z">
        <w:r w:rsidR="001272F0">
          <w:t>pareció</w:t>
        </w:r>
      </w:ins>
      <w:ins w:id="2276" w:author="Regina Casanova" w:date="2018-06-21T21:21:00Z">
        <w:r w:rsidR="001272F0">
          <w:t xml:space="preserve"> atractiva y tuvieron comentarios positivos </w:t>
        </w:r>
        <w:r w:rsidR="00487969">
          <w:t>acerca del prototipo presentado</w:t>
        </w:r>
      </w:ins>
      <w:ins w:id="2277" w:author="Regina Casanova" w:date="2018-06-21T21:37:00Z">
        <w:r w:rsidR="00487969">
          <w:t>. P</w:t>
        </w:r>
      </w:ins>
      <w:ins w:id="2278" w:author="Regina Casanova" w:date="2018-06-21T21:21:00Z">
        <w:r w:rsidR="001272F0">
          <w:t>resentaron algunos inconvenientes en la ubicació</w:t>
        </w:r>
      </w:ins>
      <w:ins w:id="2279" w:author="Regina Casanova" w:date="2018-06-21T21:22:00Z">
        <w:r w:rsidR="001272F0">
          <w:t>n</w:t>
        </w:r>
      </w:ins>
      <w:ins w:id="2280" w:author="Regina Casanova" w:date="2018-06-21T21:21:00Z">
        <w:r w:rsidR="001272F0">
          <w:t xml:space="preserve"> de c</w:t>
        </w:r>
        <w:r w:rsidR="00487969">
          <w:t xml:space="preserve">iertos elementos en el paso de </w:t>
        </w:r>
      </w:ins>
      <w:ins w:id="2281" w:author="Regina Casanova" w:date="2018-06-21T21:37:00Z">
        <w:r w:rsidR="00487969">
          <w:t>“C</w:t>
        </w:r>
      </w:ins>
      <w:ins w:id="2282" w:author="Regina Casanova" w:date="2018-06-21T21:21:00Z">
        <w:r w:rsidR="001272F0">
          <w:t>ontacto</w:t>
        </w:r>
      </w:ins>
      <w:ins w:id="2283" w:author="Regina Casanova" w:date="2018-06-21T21:37:00Z">
        <w:r w:rsidR="00487969">
          <w:t>”</w:t>
        </w:r>
      </w:ins>
      <w:ins w:id="2284" w:author="Regina Casanova" w:date="2018-06-21T21:21:00Z">
        <w:r w:rsidR="001272F0">
          <w:t xml:space="preserve"> del ciudadano solicitante </w:t>
        </w:r>
      </w:ins>
      <w:ins w:id="2285" w:author="Regina Casanova" w:date="2018-06-21T21:33:00Z">
        <w:r w:rsidR="00B11AB1">
          <w:t>y con algunos links que se encontraban mal colocados</w:t>
        </w:r>
      </w:ins>
      <w:ins w:id="2286" w:author="Regina Casanova" w:date="2018-06-21T21:37:00Z">
        <w:r w:rsidR="00487969">
          <w:t xml:space="preserve"> que fueron solucionados en la siguiente iteración.</w:t>
        </w:r>
      </w:ins>
      <w:ins w:id="2287" w:author="Regina Casanova" w:date="2018-06-21T21:33:00Z">
        <w:r w:rsidR="00487969">
          <w:t xml:space="preserve"> </w:t>
        </w:r>
      </w:ins>
      <w:ins w:id="2288" w:author="Regina Casanova" w:date="2018-06-21T21:37:00Z">
        <w:r w:rsidR="00487969">
          <w:t>S</w:t>
        </w:r>
      </w:ins>
      <w:ins w:id="2289" w:author="Regina Casanova" w:date="2018-06-21T21:33:00Z">
        <w:r w:rsidR="00B11AB1">
          <w:t>ugirieron pequeños cambios de texto</w:t>
        </w:r>
      </w:ins>
      <w:ins w:id="2290" w:author="Regina Casanova" w:date="2018-06-21T21:37:00Z">
        <w:r w:rsidR="00487969">
          <w:t>s</w:t>
        </w:r>
      </w:ins>
      <w:ins w:id="2291" w:author="Regina Casanova" w:date="2018-06-21T21:33:00Z">
        <w:r w:rsidR="00B11AB1">
          <w:t xml:space="preserve"> en el formulario para que fuera m</w:t>
        </w:r>
      </w:ins>
      <w:ins w:id="2292" w:author="Regina Casanova" w:date="2018-06-21T21:34:00Z">
        <w:r w:rsidR="00B11AB1">
          <w:t>ás comprensible.</w:t>
        </w:r>
      </w:ins>
      <w:ins w:id="2293" w:author="Regina Casanova" w:date="2018-06-21T21:22:00Z">
        <w:r w:rsidR="00B11AB1">
          <w:t xml:space="preserve"> </w:t>
        </w:r>
      </w:ins>
      <w:ins w:id="2294" w:author="Regina Casanova" w:date="2018-06-21T21:34:00Z">
        <w:r w:rsidR="00B11AB1">
          <w:t>U</w:t>
        </w:r>
      </w:ins>
      <w:ins w:id="2295" w:author="Regina Casanova" w:date="2018-06-21T21:22:00Z">
        <w:r w:rsidR="001272F0">
          <w:t xml:space="preserve">n gestor propuso el estado de “No Solucionable” para poder </w:t>
        </w:r>
        <w:r w:rsidR="001272F0">
          <w:lastRenderedPageBreak/>
          <w:t>clasificar reclamos que no depende</w:t>
        </w:r>
      </w:ins>
      <w:ins w:id="2296" w:author="Regina Casanova" w:date="2018-06-21T21:38:00Z">
        <w:r w:rsidR="00487969">
          <w:t>n enteramente</w:t>
        </w:r>
      </w:ins>
      <w:ins w:id="2297" w:author="Regina Casanova" w:date="2018-06-21T21:22:00Z">
        <w:r w:rsidR="001272F0">
          <w:t xml:space="preserve"> de la jurisdicci</w:t>
        </w:r>
      </w:ins>
      <w:ins w:id="2298" w:author="Regina Casanova" w:date="2018-06-21T21:23:00Z">
        <w:r w:rsidR="001272F0">
          <w:t>ón de la I</w:t>
        </w:r>
        <w:r w:rsidR="00487969">
          <w:t>PRESS</w:t>
        </w:r>
      </w:ins>
      <w:ins w:id="2299" w:author="Regina Casanova" w:date="2018-06-21T21:38:00Z">
        <w:r w:rsidR="00487969">
          <w:t>.</w:t>
        </w:r>
      </w:ins>
      <w:ins w:id="2300" w:author="Regina Casanova" w:date="2018-06-21T21:23:00Z">
        <w:r w:rsidR="00487969">
          <w:t xml:space="preserve"> </w:t>
        </w:r>
      </w:ins>
      <w:ins w:id="2301" w:author="Regina Casanova" w:date="2018-06-21T21:38:00Z">
        <w:r w:rsidR="00487969">
          <w:t>L</w:t>
        </w:r>
      </w:ins>
      <w:ins w:id="2302" w:author="Regina Casanova" w:date="2018-06-21T21:23:00Z">
        <w:r w:rsidR="001272F0">
          <w:t xml:space="preserve">a semaforización de los reclamos les </w:t>
        </w:r>
      </w:ins>
      <w:ins w:id="2303" w:author="Regina Casanova" w:date="2018-06-21T21:24:00Z">
        <w:r w:rsidR="001272F0">
          <w:t>pareció</w:t>
        </w:r>
      </w:ins>
      <w:ins w:id="2304" w:author="Regina Casanova" w:date="2018-06-21T21:23:00Z">
        <w:r w:rsidR="001272F0">
          <w:t xml:space="preserve"> conveniente y comentaron que, aunque les es de gran utilidad el poder ver el historial del ciudadano solicitante, va a necesitar capacitaci</w:t>
        </w:r>
      </w:ins>
      <w:ins w:id="2305" w:author="Regina Casanova" w:date="2018-06-21T21:24:00Z">
        <w:r w:rsidR="001272F0">
          <w:t>ón para que el personal de la PAUS pueda manejarlo de forma conveniente.</w:t>
        </w:r>
      </w:ins>
      <w:ins w:id="2306" w:author="Regina Casanova" w:date="2018-06-21T21:28:00Z">
        <w:r w:rsidR="001272F0">
          <w:t xml:space="preserve"> Como observaciones hacia la herramienta, mencionaron que </w:t>
        </w:r>
      </w:ins>
      <w:ins w:id="2307" w:author="Regina Casanova" w:date="2018-06-21T21:32:00Z">
        <w:r w:rsidR="00B11AB1">
          <w:t>debería</w:t>
        </w:r>
      </w:ins>
      <w:ins w:id="2308" w:author="Regina Casanova" w:date="2018-06-21T21:28:00Z">
        <w:r w:rsidR="001272F0">
          <w:t xml:space="preserve"> </w:t>
        </w:r>
        <w:r w:rsidR="00487969">
          <w:t xml:space="preserve">diferenciarse </w:t>
        </w:r>
      </w:ins>
      <w:ins w:id="2309" w:author="Regina Casanova" w:date="2018-06-21T21:38:00Z">
        <w:del w:id="2310" w:author="USER" w:date="2018-07-09T15:26:00Z">
          <w:r w:rsidR="00487969" w:rsidDel="00EC3670">
            <w:delText>los</w:delText>
          </w:r>
        </w:del>
      </w:ins>
      <w:ins w:id="2311" w:author="Regina Casanova" w:date="2018-06-21T21:28:00Z">
        <w:del w:id="2312" w:author="USER" w:date="2018-07-09T15:26:00Z">
          <w:r w:rsidR="00B11AB1" w:rsidDel="00EC3670">
            <w:delText xml:space="preserve"> link</w:delText>
          </w:r>
        </w:del>
      </w:ins>
      <w:ins w:id="2313" w:author="USER" w:date="2018-07-09T15:26:00Z">
        <w:r w:rsidR="00EC3670">
          <w:t>los links</w:t>
        </w:r>
      </w:ins>
      <w:ins w:id="2314" w:author="Regina Casanova" w:date="2018-06-21T21:28:00Z">
        <w:r w:rsidR="00B11AB1">
          <w:t xml:space="preserve"> de entrada para los distintos tipos de usuarios, solo hubo un caso en que se encontraba a favor de poder presentar solicitudes de manera </w:t>
        </w:r>
      </w:ins>
      <w:ins w:id="2315" w:author="Regina Casanova" w:date="2018-06-21T21:29:00Z">
        <w:r w:rsidR="00B11AB1">
          <w:t>anónima</w:t>
        </w:r>
      </w:ins>
      <w:ins w:id="2316" w:author="Regina Casanova" w:date="2018-06-21T21:28:00Z">
        <w:r w:rsidR="00B11AB1">
          <w:t xml:space="preserve"> </w:t>
        </w:r>
      </w:ins>
      <w:ins w:id="2317" w:author="Regina Casanova" w:date="2018-06-21T21:29:00Z">
        <w:r w:rsidR="00B11AB1">
          <w:t>y no se encontraba tan conforme con la identificaci</w:t>
        </w:r>
      </w:ins>
      <w:ins w:id="2318"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2319"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2320" w:author="Regina Casanova" w:date="2018-06-25T16:47:00Z"/>
        </w:rPr>
        <w:pPrChange w:id="2321" w:author="Regina Casanova" w:date="2018-06-25T16:21:00Z">
          <w:pPr>
            <w:pStyle w:val="Texto"/>
          </w:pPr>
        </w:pPrChange>
      </w:pPr>
      <w:ins w:id="2322"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4AF623F2" w:rsidR="00EE36D6" w:rsidRPr="00EE36D6" w:rsidRDefault="00EE36D6">
      <w:pPr>
        <w:pStyle w:val="Cita"/>
        <w:rPr>
          <w:ins w:id="2323" w:author="Regina Casanova" w:date="2018-06-25T15:16:00Z"/>
        </w:rPr>
        <w:pPrChange w:id="2324" w:author="Regina Casanova" w:date="2018-06-25T16:47:00Z">
          <w:pPr>
            <w:pStyle w:val="Texto"/>
          </w:pPr>
        </w:pPrChange>
      </w:pPr>
      <w:ins w:id="2325" w:author="Regina Casanova" w:date="2018-06-25T16:47:00Z">
        <w:r w:rsidRPr="00EE36D6">
          <w:t xml:space="preserve">"Esto también </w:t>
        </w:r>
        <w:del w:id="2326" w:author="USER" w:date="2018-07-09T15:26:00Z">
          <w:r w:rsidRPr="00EE36D6" w:rsidDel="00EC3670">
            <w:delText>esta</w:delText>
          </w:r>
        </w:del>
      </w:ins>
      <w:ins w:id="2327" w:author="USER" w:date="2018-07-09T15:26:00Z">
        <w:r w:rsidR="00EC3670" w:rsidRPr="00EE36D6">
          <w:t>está</w:t>
        </w:r>
      </w:ins>
      <w:ins w:id="2328" w:author="Regina Casanova" w:date="2018-06-25T16:47:00Z">
        <w:r w:rsidRPr="00EE36D6">
          <w:t xml:space="preserve"> interesante, porque </w:t>
        </w:r>
      </w:ins>
      <w:ins w:id="2329" w:author="Regina Casanova" w:date="2018-06-25T16:48:00Z">
        <w:r w:rsidRPr="00EE36D6">
          <w:t>últimamente</w:t>
        </w:r>
      </w:ins>
      <w:ins w:id="2330" w:author="Regina Casanova" w:date="2018-06-25T16:47:00Z">
        <w:r w:rsidRPr="00EE36D6">
          <w:t xml:space="preserve"> </w:t>
        </w:r>
      </w:ins>
      <w:ins w:id="2331" w:author="Regina Casanova" w:date="2018-06-25T16:48:00Z">
        <w:r w:rsidRPr="00EE36D6">
          <w:t>están</w:t>
        </w:r>
      </w:ins>
      <w:ins w:id="2332" w:author="Regina Casanova" w:date="2018-06-25T16:47:00Z">
        <w:r w:rsidRPr="00EE36D6">
          <w:t xml:space="preserve"> exigiendo que tiene que llegarte una respuesta en cambio antes era una respuesta verbal, ahora es por escrito y detallado como esta </w:t>
        </w:r>
      </w:ins>
      <w:ins w:id="2333" w:author="Regina Casanova" w:date="2018-06-25T16:48:00Z">
        <w:r w:rsidRPr="00EE36D6">
          <w:t>acá</w:t>
        </w:r>
      </w:ins>
      <w:ins w:id="2334" w:author="Regina Casanova" w:date="2018-06-25T16:47:00Z">
        <w:r w:rsidRPr="00EE36D6">
          <w:t xml:space="preserve">, con fecha y lo que se </w:t>
        </w:r>
      </w:ins>
      <w:ins w:id="2335" w:author="Regina Casanova" w:date="2018-06-25T16:48:00Z">
        <w:r w:rsidRPr="00EE36D6">
          <w:t>realizó</w:t>
        </w:r>
      </w:ins>
      <w:ins w:id="2336" w:author="Regina Casanova" w:date="2018-06-25T16:47:00Z">
        <w:r w:rsidRPr="00EE36D6">
          <w:t>"</w:t>
        </w:r>
      </w:ins>
    </w:p>
    <w:p w14:paraId="4C47D3EB" w14:textId="39EA3942" w:rsidR="00DE3DBA" w:rsidRDefault="003B1064" w:rsidP="00842BF2">
      <w:pPr>
        <w:pStyle w:val="Texto"/>
        <w:rPr>
          <w:ins w:id="2337" w:author="Regina Casanova" w:date="2018-06-25T17:02:00Z"/>
        </w:rPr>
      </w:pPr>
      <w:ins w:id="2338" w:author="Regina Casanova" w:date="2018-06-22T10:50:00Z">
        <w:r>
          <w:t xml:space="preserve">En las pruebas de los ciudadanos </w:t>
        </w:r>
      </w:ins>
      <w:ins w:id="2339" w:author="Regina Casanova" w:date="2018-06-22T10:51:00Z">
        <w:r>
          <w:t>se vio que no tuvieron dificultades con interactuar con el prototipo</w:t>
        </w:r>
      </w:ins>
      <w:ins w:id="2340" w:author="Regina Casanova" w:date="2018-06-22T10:52:00Z">
        <w:r>
          <w:t>.</w:t>
        </w:r>
      </w:ins>
      <w:ins w:id="2341" w:author="Regina Casanova" w:date="2018-06-22T10:51:00Z">
        <w:r>
          <w:t xml:space="preserve"> </w:t>
        </w:r>
      </w:ins>
      <w:ins w:id="2342" w:author="Regina Casanova" w:date="2018-06-22T10:52:00Z">
        <w:del w:id="2343" w:author="USER" w:date="2018-07-09T15:26:00Z">
          <w:r w:rsidDel="00EC3670">
            <w:delText>H</w:delText>
          </w:r>
        </w:del>
      </w:ins>
      <w:ins w:id="2344" w:author="Regina Casanova" w:date="2018-06-22T10:51:00Z">
        <w:del w:id="2345" w:author="USER" w:date="2018-07-09T15:26:00Z">
          <w:r w:rsidDel="00EC3670">
            <w:delText>ubieron</w:delText>
          </w:r>
        </w:del>
      </w:ins>
      <w:ins w:id="2346" w:author="USER" w:date="2018-07-09T15:26:00Z">
        <w:r w:rsidR="00EC3670">
          <w:t>Hubo</w:t>
        </w:r>
      </w:ins>
      <w:ins w:id="2347" w:author="Regina Casanova" w:date="2018-06-22T10:51:00Z">
        <w:r>
          <w:t xml:space="preserve"> algunos comentarios sobre algunos textos </w:t>
        </w:r>
      </w:ins>
      <w:ins w:id="2348" w:author="Regina Casanova" w:date="2018-06-22T10:52:00Z">
        <w:r>
          <w:t>en donde</w:t>
        </w:r>
      </w:ins>
      <w:ins w:id="2349" w:author="Regina Casanova" w:date="2018-06-22T10:51:00Z">
        <w:r>
          <w:t xml:space="preserve"> no se comprendía sobre </w:t>
        </w:r>
      </w:ins>
      <w:ins w:id="2350" w:author="Regina Casanova" w:date="2018-06-22T10:52:00Z">
        <w:r>
          <w:t>qué</w:t>
        </w:r>
      </w:ins>
      <w:ins w:id="2351" w:author="Regina Casanova" w:date="2018-06-22T10:51:00Z">
        <w:r>
          <w:t xml:space="preserve"> se </w:t>
        </w:r>
      </w:ins>
      <w:ins w:id="2352" w:author="Regina Casanova" w:date="2018-06-25T16:40:00Z">
        <w:r w:rsidR="00EE36D6">
          <w:t>referían</w:t>
        </w:r>
      </w:ins>
      <w:ins w:id="2353" w:author="Regina Casanova" w:date="2018-06-22T10:51:00Z">
        <w:r>
          <w:t xml:space="preserve">, estos comentarios ayudaron </w:t>
        </w:r>
      </w:ins>
      <w:ins w:id="2354" w:author="Regina Casanova" w:date="2018-06-22T10:52:00Z">
        <w:r>
          <w:t>para poder hacerlos más específicos y evitar inconvenientes</w:t>
        </w:r>
      </w:ins>
      <w:ins w:id="2355" w:author="Regina Casanova" w:date="2018-06-22T10:53:00Z">
        <w:r>
          <w:t xml:space="preserve"> luego de la primera iteración</w:t>
        </w:r>
      </w:ins>
      <w:ins w:id="2356" w:author="Regina Casanova" w:date="2018-06-22T10:52:00Z">
        <w:r>
          <w:t xml:space="preserve">. </w:t>
        </w:r>
        <w:r>
          <w:lastRenderedPageBreak/>
          <w:t xml:space="preserve">Dichos textos se </w:t>
        </w:r>
      </w:ins>
      <w:ins w:id="2357" w:author="Regina Casanova" w:date="2018-06-22T10:53:00Z">
        <w:r>
          <w:t>referían</w:t>
        </w:r>
      </w:ins>
      <w:ins w:id="2358" w:author="Regina Casanova" w:date="2018-06-22T10:52:00Z">
        <w:r>
          <w:t xml:space="preserve"> </w:t>
        </w:r>
      </w:ins>
      <w:ins w:id="2359" w:author="Regina Casanova" w:date="2018-06-22T10:53:00Z">
        <w:r>
          <w:t>mayormente al primer paso para presentar una solicitud en donde se pedía que buscaran cual era la IPRESS donde había ocurrido el problema.</w:t>
        </w:r>
      </w:ins>
      <w:ins w:id="2360"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2361" w:author="Regina Casanova" w:date="2018-06-22T10:55:00Z">
        <w:r>
          <w:t>parecía</w:t>
        </w:r>
      </w:ins>
      <w:ins w:id="2362" w:author="Regina Casanova" w:date="2018-06-22T10:54:00Z">
        <w:r>
          <w:t xml:space="preserve"> </w:t>
        </w:r>
      </w:ins>
      <w:ins w:id="2363" w:author="Regina Casanova" w:date="2018-06-22T10:55:00Z">
        <w:r>
          <w:t xml:space="preserve">bien que no solo pudieran colocar reclamos sino también consultas y sugerencias, </w:t>
        </w:r>
        <w:del w:id="2364" w:author="USER" w:date="2018-07-09T15:26:00Z">
          <w:r w:rsidDel="00EC3670">
            <w:delText>seria</w:delText>
          </w:r>
        </w:del>
      </w:ins>
      <w:ins w:id="2365" w:author="USER" w:date="2018-07-09T15:26:00Z">
        <w:r w:rsidR="00EC3670">
          <w:t>sería</w:t>
        </w:r>
      </w:ins>
      <w:ins w:id="2366" w:author="Regina Casanova" w:date="2018-06-22T10:55:00Z">
        <w:r>
          <w:t xml:space="preserve"> mejor implementar las consultas como un chat </w:t>
        </w:r>
      </w:ins>
      <w:ins w:id="2367" w:author="Regina Casanova" w:date="2018-06-22T10:56:00Z">
        <w:r>
          <w:t>automático</w:t>
        </w:r>
      </w:ins>
      <w:ins w:id="2368" w:author="Regina Casanova" w:date="2018-06-22T10:55:00Z">
        <w:r>
          <w:t xml:space="preserve"> en donde iban a poder resolver sus consultas de manera </w:t>
        </w:r>
      </w:ins>
      <w:ins w:id="2369" w:author="Regina Casanova" w:date="2018-06-22T10:56:00Z">
        <w:r>
          <w:t>rápida</w:t>
        </w:r>
      </w:ins>
      <w:ins w:id="2370" w:author="Regina Casanova" w:date="2018-06-22T10:55:00Z">
        <w:r>
          <w:t xml:space="preserve"> </w:t>
        </w:r>
      </w:ins>
      <w:ins w:id="2371" w:author="Regina Casanova" w:date="2018-06-22T10:56:00Z">
        <w:r>
          <w:t>y sin mucha formalidad. A su vez, sugirieron algunos cambios para el men</w:t>
        </w:r>
      </w:ins>
      <w:ins w:id="2372" w:author="Regina Casanova" w:date="2018-06-22T10:57:00Z">
        <w:r>
          <w:t xml:space="preserve">ú lateral para poder ubicar de manera más eficiente las opciones. </w:t>
        </w:r>
      </w:ins>
      <w:ins w:id="2373" w:author="Regina Casanova" w:date="2018-06-22T10:58:00Z">
        <w:r>
          <w:t>También</w:t>
        </w:r>
      </w:ins>
      <w:ins w:id="2374" w:author="Regina Casanova" w:date="2018-06-22T10:57:00Z">
        <w:r>
          <w:t xml:space="preserve"> dijeron que incluir un tutorial que explicara la diferencia entre tipos de solicitudes</w:t>
        </w:r>
      </w:ins>
      <w:ins w:id="2375" w:author="Regina Casanova" w:date="2018-06-22T10:59:00Z">
        <w:r>
          <w:t>, como estructurar una solicitud (específicamente, que datos son los necesarios para que se considere valida su solicitud)</w:t>
        </w:r>
      </w:ins>
      <w:ins w:id="2376" w:author="Regina Casanova" w:date="2018-06-22T10:57:00Z">
        <w:r>
          <w:t xml:space="preserve"> y</w:t>
        </w:r>
        <w:r w:rsidR="00173C5D">
          <w:t xml:space="preserve"> mostrar paso a paso </w:t>
        </w:r>
      </w:ins>
      <w:ins w:id="2377" w:author="Regina Casanova" w:date="2018-06-22T11:06:00Z">
        <w:r w:rsidR="00173C5D">
          <w:t>cómo</w:t>
        </w:r>
      </w:ins>
      <w:ins w:id="2378" w:author="Regina Casanova" w:date="2018-06-22T10:57:00Z">
        <w:r w:rsidR="00173C5D">
          <w:t xml:space="preserve"> </w:t>
        </w:r>
      </w:ins>
      <w:ins w:id="2379" w:author="Regina Casanova" w:date="2018-06-22T11:05:00Z">
        <w:r w:rsidR="00173C5D">
          <w:t>funciona el software.</w:t>
        </w:r>
      </w:ins>
      <w:ins w:id="2380" w:author="Regina Casanova" w:date="2018-06-22T11:06:00Z">
        <w:r w:rsidR="00173C5D">
          <w:t xml:space="preserve"> Acerca de las estadísticas dijeron que les parecían útiles pero que quisieran ver con más detalle cuales eran los filtros que se estaban colocando. </w:t>
        </w:r>
      </w:ins>
      <w:ins w:id="2381" w:author="Regina Casanova" w:date="2018-06-22T11:08:00Z">
        <w:r w:rsidR="00173C5D">
          <w:t xml:space="preserve">Resaltaron que esta herramienta serviría para mantener una comunicación más fluida con su establecimiento de </w:t>
        </w:r>
        <w:del w:id="2382" w:author="USER" w:date="2018-07-09T15:26:00Z">
          <w:r w:rsidR="00173C5D" w:rsidDel="00EC3670">
            <w:delText>salud</w:delText>
          </w:r>
        </w:del>
      </w:ins>
      <w:ins w:id="2383" w:author="USER" w:date="2018-07-09T15:26:00Z">
        <w:r w:rsidR="00EC3670">
          <w:t>salud,</w:t>
        </w:r>
      </w:ins>
      <w:ins w:id="2384" w:author="Regina Casanova" w:date="2018-06-22T11:08:00Z">
        <w:r w:rsidR="00173C5D">
          <w:t xml:space="preserve"> pero seguían presentando temor a que los directivos de IPRESS no revisaran dicho software y ellos coloquen sus solicitudes en vano. </w:t>
        </w:r>
      </w:ins>
      <w:ins w:id="2385" w:author="Regina Casanova" w:date="2018-06-22T11:10:00Z">
        <w:r w:rsidR="00173C5D">
          <w:t xml:space="preserve">Mencionaron algunos problemas del prototipo que no </w:t>
        </w:r>
      </w:ins>
      <w:ins w:id="2386" w:author="Regina Casanova" w:date="2018-06-22T11:11:00Z">
        <w:r w:rsidR="00173C5D">
          <w:t>podían</w:t>
        </w:r>
      </w:ins>
      <w:ins w:id="2387" w:author="Regina Casanova" w:date="2018-06-22T11:10:00Z">
        <w:r w:rsidR="00173C5D">
          <w:t xml:space="preserve"> </w:t>
        </w:r>
      </w:ins>
      <w:ins w:id="2388" w:author="Regina Casanova" w:date="2018-06-22T11:11:00Z">
        <w:r w:rsidR="00173C5D">
          <w:t xml:space="preserve">ser subsanados ya que eran una función propia del software con el que fue diseñado, de ser implementado el software no se </w:t>
        </w:r>
      </w:ins>
      <w:ins w:id="2389" w:author="Regina Casanova" w:date="2018-06-22T11:12:00Z">
        <w:r w:rsidR="00173C5D">
          <w:t>presentarían</w:t>
        </w:r>
      </w:ins>
      <w:ins w:id="2390" w:author="Regina Casanova" w:date="2018-06-22T11:11:00Z">
        <w:r w:rsidR="00173C5D">
          <w:t xml:space="preserve"> </w:t>
        </w:r>
      </w:ins>
      <w:ins w:id="2391"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2392" w:author="Regina Casanova" w:date="2018-06-22T11:13:00Z">
        <w:r w:rsidR="00173C5D">
          <w:t>ningún</w:t>
        </w:r>
      </w:ins>
      <w:ins w:id="2393" w:author="Regina Casanova" w:date="2018-06-22T11:12:00Z">
        <w:r w:rsidR="00173C5D">
          <w:t xml:space="preserve"> </w:t>
        </w:r>
      </w:ins>
      <w:ins w:id="2394" w:author="Regina Casanova" w:date="2018-06-22T11:13:00Z">
        <w:r w:rsidR="00173C5D">
          <w:t>otro ciudadano por lo cual se continuo con la semaforización original luego de la primera iteración. Además</w:t>
        </w:r>
      </w:ins>
      <w:ins w:id="2395" w:author="Regina Casanova" w:date="2018-06-22T11:14:00Z">
        <w:r w:rsidR="00173C5D">
          <w:t>, otro ciudadano</w:t>
        </w:r>
      </w:ins>
      <w:ins w:id="2396" w:author="Regina Casanova" w:date="2018-06-22T11:13:00Z">
        <w:r w:rsidR="00173C5D">
          <w:t xml:space="preserve"> </w:t>
        </w:r>
        <w:r w:rsidR="00173C5D">
          <w:lastRenderedPageBreak/>
          <w:t>dij</w:t>
        </w:r>
      </w:ins>
      <w:ins w:id="2397" w:author="Regina Casanova" w:date="2018-06-22T11:14:00Z">
        <w:r w:rsidR="00173C5D">
          <w:t>o</w:t>
        </w:r>
      </w:ins>
      <w:ins w:id="2398" w:author="Regina Casanova" w:date="2018-06-22T11:13:00Z">
        <w:r w:rsidR="00173C5D">
          <w:t xml:space="preserve"> que </w:t>
        </w:r>
      </w:ins>
      <w:ins w:id="2399" w:author="Regina Casanova" w:date="2018-06-22T11:14:00Z">
        <w:r w:rsidR="00173C5D">
          <w:t>sería</w:t>
        </w:r>
      </w:ins>
      <w:ins w:id="2400" w:author="Regina Casanova" w:date="2018-06-22T11:13:00Z">
        <w:r w:rsidR="00173C5D">
          <w:t xml:space="preserve"> bueno poder colocar un </w:t>
        </w:r>
      </w:ins>
      <w:ins w:id="2401" w:author="Regina Casanova" w:date="2018-06-22T11:14:00Z">
        <w:r w:rsidR="00173C5D">
          <w:t>reclamo por una persona desconocida lo cual no fue posible diseñar ya que la normativa no permite esto. Mencionaron que la tipificaci</w:t>
        </w:r>
      </w:ins>
      <w:ins w:id="2402"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2403" w:author="Regina Casanova" w:date="2018-06-22T11:16:00Z">
        <w:r w:rsidR="00FD5613">
          <w:t>sería</w:t>
        </w:r>
      </w:ins>
      <w:ins w:id="2404" w:author="Regina Casanova" w:date="2018-06-22T11:15:00Z">
        <w:r w:rsidR="00FD5613">
          <w:t xml:space="preserve"> extremadamente larga y que se necesita una mejor manera </w:t>
        </w:r>
      </w:ins>
      <w:ins w:id="2405" w:author="Regina Casanova" w:date="2018-06-22T11:16:00Z">
        <w:r w:rsidR="00FD5613">
          <w:t>de realizar la búsqueda del establecimiento.</w:t>
        </w:r>
      </w:ins>
    </w:p>
    <w:p w14:paraId="547D5D37" w14:textId="632D6E77" w:rsidR="003E5061" w:rsidRDefault="003E5061">
      <w:pPr>
        <w:pStyle w:val="Cita"/>
        <w:rPr>
          <w:ins w:id="2406" w:author="Regina Casanova" w:date="2018-06-25T17:02:00Z"/>
        </w:rPr>
        <w:pPrChange w:id="2407" w:author="Regina Casanova" w:date="2018-06-25T17:02:00Z">
          <w:pPr>
            <w:pStyle w:val="Texto"/>
          </w:pPr>
        </w:pPrChange>
      </w:pPr>
      <w:ins w:id="2408"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2409" w:author="Regina Casanova" w:date="2018-06-20T17:07:00Z"/>
        </w:rPr>
        <w:pPrChange w:id="2410" w:author="Regina Casanova" w:date="2018-06-25T17:05:00Z">
          <w:pPr>
            <w:pStyle w:val="Texto"/>
          </w:pPr>
        </w:pPrChange>
      </w:pPr>
      <w:ins w:id="2411" w:author="Regina Casanova" w:date="2018-06-25T17:03:00Z">
        <w:r>
          <w:t xml:space="preserve">“Las consultas </w:t>
        </w:r>
      </w:ins>
      <w:ins w:id="2412" w:author="Regina Casanova" w:date="2018-06-25T17:05:00Z">
        <w:r>
          <w:t>deberían</w:t>
        </w:r>
      </w:ins>
      <w:ins w:id="2413" w:author="Regina Casanova" w:date="2018-06-25T17:03:00Z">
        <w:r>
          <w:t xml:space="preserve"> ser manejadas por un chat, porque si yo estoy apurada y deseo saber </w:t>
        </w:r>
      </w:ins>
      <w:ins w:id="2414" w:author="Regina Casanova" w:date="2018-06-25T17:05:00Z">
        <w:r>
          <w:t>dónde</w:t>
        </w:r>
      </w:ins>
      <w:ins w:id="2415" w:author="Regina Casanova" w:date="2018-06-25T17:03:00Z">
        <w:r>
          <w:t xml:space="preserve"> </w:t>
        </w:r>
      </w:ins>
      <w:ins w:id="2416" w:author="Regina Casanova" w:date="2018-06-25T17:05:00Z">
        <w:r>
          <w:t>está</w:t>
        </w:r>
      </w:ins>
      <w:ins w:id="2417" w:author="Regina Casanova" w:date="2018-06-25T17:03:00Z">
        <w:r>
          <w:t xml:space="preserve"> el consultorio</w:t>
        </w:r>
      </w:ins>
      <w:ins w:id="2418" w:author="Regina Casanova" w:date="2018-06-25T17:04:00Z">
        <w:r>
          <w:t xml:space="preserve">, hasta que me respondan ya lo </w:t>
        </w:r>
      </w:ins>
      <w:ins w:id="2419" w:author="Regina Casanova" w:date="2018-06-25T17:05:00Z">
        <w:r>
          <w:t>habré</w:t>
        </w:r>
      </w:ins>
      <w:ins w:id="2420" w:author="Regina Casanova" w:date="2018-06-25T17:04:00Z">
        <w:r>
          <w:t xml:space="preserve"> encontrado, me </w:t>
        </w:r>
      </w:ins>
      <w:ins w:id="2421" w:author="Regina Casanova" w:date="2018-06-25T17:05:00Z">
        <w:r>
          <w:t>habré</w:t>
        </w:r>
      </w:ins>
      <w:ins w:id="2422" w:author="Regina Casanova" w:date="2018-06-25T17:04:00Z">
        <w:r>
          <w:t xml:space="preserve"> hecho amiga de quien me atiende e </w:t>
        </w:r>
      </w:ins>
      <w:ins w:id="2423" w:author="Regina Casanova" w:date="2018-06-25T17:05:00Z">
        <w:r>
          <w:t>iría</w:t>
        </w:r>
      </w:ins>
      <w:ins w:id="2424" w:author="Regina Casanova" w:date="2018-06-25T17:04:00Z">
        <w:r>
          <w:t xml:space="preserve"> por mi 5ta consulta. </w:t>
        </w:r>
      </w:ins>
      <w:ins w:id="2425" w:author="Regina Casanova" w:date="2018-06-25T17:05:00Z">
        <w:r>
          <w:t>Debería</w:t>
        </w:r>
      </w:ins>
      <w:ins w:id="2426" w:author="Regina Casanova" w:date="2018-06-25T17:04:00Z">
        <w:r>
          <w:t xml:space="preserve"> ser manejado por un chat interno, para reclamos </w:t>
        </w:r>
      </w:ins>
      <w:ins w:id="2427" w:author="Regina Casanova" w:date="2018-06-25T17:05:00Z">
        <w:r>
          <w:t>está</w:t>
        </w:r>
      </w:ins>
      <w:ins w:id="2428" w:author="Regina Casanova" w:date="2018-06-25T17:04:00Z">
        <w:r>
          <w:t xml:space="preserve"> bien los 5 pasos”</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w:t>
      </w:r>
      <w:r w:rsidR="00AC1607" w:rsidRPr="00BA156B">
        <w:lastRenderedPageBreak/>
        <w:t xml:space="preserve">interacción con el </w:t>
      </w:r>
      <w:del w:id="2429" w:author="Regina Casanova" w:date="2018-06-18T17:53:00Z">
        <w:r w:rsidR="00AC1607" w:rsidRPr="00BA156B" w:rsidDel="00E94926">
          <w:delText>sistema</w:delText>
        </w:r>
      </w:del>
      <w:ins w:id="2430"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del w:id="2431" w:author="Regina Casanova" w:date="2018-06-18T23:52:00Z">
        <w:r w:rsidR="00814F75" w:rsidRPr="00BA156B" w:rsidDel="00EF41F7">
          <w:delText xml:space="preserve">en </w:delText>
        </w:r>
      </w:del>
      <w:r w:rsidR="00814F75" w:rsidRPr="00BA156B">
        <w:t xml:space="preserve">el </w:t>
      </w:r>
      <w:del w:id="2432" w:author="Regina Casanova" w:date="2018-06-18T17:53:00Z">
        <w:r w:rsidR="00814F75" w:rsidRPr="00BA156B" w:rsidDel="00E94926">
          <w:delText xml:space="preserve">sistema </w:delText>
        </w:r>
      </w:del>
      <w:ins w:id="2433" w:author="Regina Casanova" w:date="2018-06-18T17:53:00Z">
        <w:r w:rsidR="00E94926">
          <w:t>software</w:t>
        </w:r>
      </w:ins>
      <w:ins w:id="2434"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2435" w:author="Regina Casanova" w:date="2018-06-18T17:53:00Z">
        <w:r w:rsidR="00814F75" w:rsidRPr="00BA156B" w:rsidDel="00E94926">
          <w:delText>sistema</w:delText>
        </w:r>
      </w:del>
      <w:ins w:id="2436"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2437" w:name="_Toc511166316"/>
      <w:r w:rsidRPr="00BA156B">
        <w:t>Personal de SUSALUD:</w:t>
      </w:r>
      <w:bookmarkEnd w:id="2437"/>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2438" w:name="_Toc511166317"/>
      <w:r w:rsidRPr="00BA156B">
        <w:lastRenderedPageBreak/>
        <w:t>Gestores de IPRESS:</w:t>
      </w:r>
      <w:bookmarkEnd w:id="2438"/>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2439" w:name="_Toc511166318"/>
      <w:r w:rsidRPr="00BA156B">
        <w:t>Ciudadanos:</w:t>
      </w:r>
      <w:bookmarkEnd w:id="2439"/>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w:t>
      </w:r>
      <w:r w:rsidRPr="00BA156B">
        <w:lastRenderedPageBreak/>
        <w:t>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t xml:space="preserve">Durante las pruebas, la aceptación que se pudo observar sobre el prototipo del </w:t>
      </w:r>
      <w:del w:id="2440" w:author="Regina Casanova" w:date="2018-06-18T17:53:00Z">
        <w:r w:rsidRPr="00BA156B" w:rsidDel="00E94926">
          <w:delText>sistema</w:delText>
        </w:r>
      </w:del>
      <w:ins w:id="2441"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2442" w:author="Regina Casanova" w:date="2018-06-18T17:53:00Z">
        <w:r w:rsidR="00465CE9" w:rsidRPr="00BA156B" w:rsidDel="00E94926">
          <w:delText>sistema</w:delText>
        </w:r>
      </w:del>
      <w:ins w:id="2443"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2444" w:author="Regina Casanova" w:date="2018-06-18T17:53:00Z">
        <w:r w:rsidRPr="00BA156B" w:rsidDel="00E94926">
          <w:delText>sistema</w:delText>
        </w:r>
      </w:del>
      <w:ins w:id="2445"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2446" w:author="Regina Casanova" w:date="2018-06-18T17:53:00Z">
        <w:r w:rsidRPr="00BA156B" w:rsidDel="00E94926">
          <w:delText xml:space="preserve">sistema </w:delText>
        </w:r>
      </w:del>
      <w:ins w:id="2447" w:author="Regina Casanova" w:date="2018-06-18T17:53:00Z">
        <w:r w:rsidR="00E94926">
          <w:t>software</w:t>
        </w:r>
      </w:ins>
      <w:ins w:id="2448" w:author="Regina Casanova" w:date="2018-06-18T17:39:00Z">
        <w:r w:rsidR="00234025">
          <w:t xml:space="preserve"> </w:t>
        </w:r>
      </w:ins>
      <w:r w:rsidRPr="00BA156B">
        <w:t xml:space="preserve">en algo funcional e inclusive algunos ofrecieron sus instalaciones para realizar pruebas piloto. El personal de SUSALUD vio el </w:t>
      </w:r>
      <w:del w:id="2449" w:author="Regina Casanova" w:date="2018-06-18T17:53:00Z">
        <w:r w:rsidRPr="00BA156B" w:rsidDel="00E94926">
          <w:delText xml:space="preserve">sistema </w:delText>
        </w:r>
      </w:del>
      <w:ins w:id="2450" w:author="Regina Casanova" w:date="2018-06-18T17:53:00Z">
        <w:r w:rsidR="00E94926">
          <w:t>software</w:t>
        </w:r>
      </w:ins>
      <w:ins w:id="2451" w:author="Regina Casanova" w:date="2018-06-18T17:39:00Z">
        <w:r w:rsidR="00234025">
          <w:t xml:space="preserve"> </w:t>
        </w:r>
      </w:ins>
      <w:r w:rsidR="00465CE9" w:rsidRPr="00BA156B">
        <w:t>útil,</w:t>
      </w:r>
      <w:r w:rsidR="00616D11" w:rsidRPr="00BA156B">
        <w:t xml:space="preserve"> pero lo compararon con un </w:t>
      </w:r>
      <w:del w:id="2452" w:author="Regina Casanova" w:date="2018-06-18T17:53:00Z">
        <w:r w:rsidR="00616D11" w:rsidRPr="00BA156B" w:rsidDel="00E94926">
          <w:delText xml:space="preserve">sistema </w:delText>
        </w:r>
      </w:del>
      <w:ins w:id="2453" w:author="Regina Casanova" w:date="2018-06-18T17:53:00Z">
        <w:r w:rsidR="00E94926">
          <w:t>software</w:t>
        </w:r>
      </w:ins>
      <w:ins w:id="2454"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2455" w:author="Regina Casanova" w:date="2018-06-18T17:53:00Z">
        <w:r w:rsidR="00465CE9" w:rsidRPr="00BA156B" w:rsidDel="00E94926">
          <w:delText>sistema</w:delText>
        </w:r>
      </w:del>
      <w:ins w:id="2456"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w:t>
      </w:r>
      <w:r w:rsidR="006103E0" w:rsidRPr="00BA156B">
        <w:lastRenderedPageBreak/>
        <w:t xml:space="preserve">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2457" w:name="_Toc511166319"/>
      <w:r w:rsidRPr="00BA156B">
        <w:lastRenderedPageBreak/>
        <w:t>Discusión</w:t>
      </w:r>
      <w:bookmarkEnd w:id="2457"/>
    </w:p>
    <w:p w14:paraId="196740F6" w14:textId="275220DF"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2458"/>
      <w:r w:rsidR="00696553" w:rsidRPr="00BA156B">
        <w:t xml:space="preserve">un </w:t>
      </w:r>
      <w:r w:rsidR="007B5AA2">
        <w:t>software</w:t>
      </w:r>
      <w:r w:rsidR="00696553" w:rsidRPr="00BA156B">
        <w:t xml:space="preserve"> </w:t>
      </w:r>
      <w:commentRangeEnd w:id="2458"/>
      <w:r w:rsidR="00F916E3">
        <w:rPr>
          <w:rStyle w:val="Refdecomentario"/>
          <w:rFonts w:cstheme="minorBidi"/>
          <w:lang w:val="es-ES_tradnl"/>
        </w:rPr>
        <w:commentReference w:id="2458"/>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4ACFCBDE" w:rsidR="003700B5" w:rsidRDefault="00EA18EF" w:rsidP="00842BF2">
      <w:pPr>
        <w:pStyle w:val="Texto"/>
        <w:rPr>
          <w:ins w:id="2459" w:author="Regina Casanova" w:date="2018-06-20T13:47:00Z"/>
        </w:rPr>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2460"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2461"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D92F33">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8)","plainTextFormattedCitation":"(48)","previouslyFormattedCitation":"(47)"},"properties":{"noteIndex":0},"schema":"https://github.com/citation-style-language/schema/raw/master/csl-citation.json"}</w:instrText>
      </w:r>
      <w:r w:rsidR="00EC2BAF" w:rsidRPr="00BA156B">
        <w:fldChar w:fldCharType="separate"/>
      </w:r>
      <w:r w:rsidR="00D92F33" w:rsidRPr="00D92F33">
        <w:rPr>
          <w:noProof/>
        </w:rPr>
        <w:t>(48)</w:t>
      </w:r>
      <w:r w:rsidR="00EC2BAF" w:rsidRPr="00BA156B">
        <w:fldChar w:fldCharType="end"/>
      </w:r>
      <w:ins w:id="2462" w:author="Regina Casanova" w:date="2018-06-20T13:31:00Z">
        <w:r w:rsidR="003700B5">
          <w:t xml:space="preserve"> que</w:t>
        </w:r>
      </w:ins>
      <w:del w:id="2463" w:author="Regina Casanova" w:date="2018-06-20T13:31:00Z">
        <w:r w:rsidR="00BF27D4" w:rsidRPr="00BA156B" w:rsidDel="003700B5">
          <w:delText xml:space="preserve"> </w:delText>
        </w:r>
      </w:del>
      <w:ins w:id="2464" w:author="Regina Casanova" w:date="2018-06-20T13:30:00Z">
        <w:r w:rsidR="003700B5">
          <w:t xml:space="preserve"> se trata de un s</w:t>
        </w:r>
      </w:ins>
      <w:ins w:id="2465" w:author="Regina Casanova" w:date="2018-06-20T13:32:00Z">
        <w:r w:rsidR="003700B5">
          <w:t>ervicio web</w:t>
        </w:r>
      </w:ins>
      <w:ins w:id="2466" w:author="Regina Casanova" w:date="2018-06-20T13:30:00Z">
        <w:r w:rsidR="003700B5">
          <w:t xml:space="preserve"> colgado en la </w:t>
        </w:r>
      </w:ins>
      <w:ins w:id="2467" w:author="Regina Casanova" w:date="2018-06-20T13:31:00Z">
        <w:r w:rsidR="003700B5">
          <w:t>página</w:t>
        </w:r>
      </w:ins>
      <w:ins w:id="2468" w:author="Regina Casanova" w:date="2018-06-20T13:30:00Z">
        <w:r w:rsidR="003700B5">
          <w:t xml:space="preserve"> web de la superintendencia de salud de Chile </w:t>
        </w:r>
      </w:ins>
      <w:ins w:id="2469" w:author="Regina Casanova" w:date="2018-06-20T13:32:00Z">
        <w:r w:rsidR="003700B5">
          <w:t xml:space="preserve">en donde se reciben exclusivamente reclamos tanto para entidades prestadoras de salud </w:t>
        </w:r>
      </w:ins>
      <w:ins w:id="2470" w:author="Regina Casanova" w:date="2018-06-20T13:33:00Z">
        <w:r w:rsidR="003700B5">
          <w:t>públicas</w:t>
        </w:r>
      </w:ins>
      <w:ins w:id="2471" w:author="Regina Casanova" w:date="2018-06-20T13:32:00Z">
        <w:r w:rsidR="003700B5">
          <w:t xml:space="preserve"> y privadas</w:t>
        </w:r>
      </w:ins>
      <w:ins w:id="2472" w:author="Regina Casanova" w:date="2018-06-20T13:33:00Z">
        <w:r w:rsidR="003700B5">
          <w:t xml:space="preserve">. Incluso permiten los reclamos correspondientes a los planes de seguro </w:t>
        </w:r>
      </w:ins>
      <w:ins w:id="2473" w:author="Regina Casanova" w:date="2018-06-20T13:34:00Z">
        <w:r w:rsidR="003700B5">
          <w:t>públicos</w:t>
        </w:r>
      </w:ins>
      <w:ins w:id="2474" w:author="Regina Casanova" w:date="2018-06-20T13:33:00Z">
        <w:r w:rsidR="003700B5">
          <w:t xml:space="preserve"> </w:t>
        </w:r>
      </w:ins>
      <w:ins w:id="2475" w:author="Regina Casanova" w:date="2018-06-20T13:34:00Z">
        <w:r w:rsidR="003700B5">
          <w:t>y privados disponibles en dicho territori</w:t>
        </w:r>
        <w:r w:rsidR="002F7195">
          <w:t xml:space="preserve">o. Este </w:t>
        </w:r>
      </w:ins>
      <w:ins w:id="2476" w:author="Regina Casanova" w:date="2018-06-20T13:37:00Z">
        <w:r w:rsidR="002F7195">
          <w:t>trámite</w:t>
        </w:r>
      </w:ins>
      <w:ins w:id="2477" w:author="Regina Casanova" w:date="2018-06-20T13:34:00Z">
        <w:r w:rsidR="002F7195">
          <w:t xml:space="preserve"> es gratuito e involucra la solicitud de una serie de documentos </w:t>
        </w:r>
      </w:ins>
      <w:ins w:id="2478" w:author="Regina Casanova" w:date="2018-06-20T13:35:00Z">
        <w:r w:rsidR="002F7195">
          <w:t xml:space="preserve">al ciudadano, como la cedula de identidad y un formulario de reclamos que debe cumplir ciertos requisitos para poder ser considerado como un reclamo valido. </w:t>
        </w:r>
      </w:ins>
      <w:ins w:id="2479" w:author="Regina Casanova" w:date="2018-06-20T13:36:00Z">
        <w:r w:rsidR="002F7195">
          <w:t xml:space="preserve">El plazo de respuesta para estos reclamos es entre 60 y 140 días hábiles, lo cual representa el doble de tiempo que el máximo permitido en el territorio peruano. </w:t>
        </w:r>
      </w:ins>
      <w:ins w:id="2480" w:author="Regina Casanova" w:date="2018-06-20T13:38:00Z">
        <w:r w:rsidR="002F7195">
          <w:t xml:space="preserve">Este servicio de la </w:t>
        </w:r>
      </w:ins>
      <w:ins w:id="2481" w:author="Regina Casanova" w:date="2018-06-20T13:42:00Z">
        <w:r w:rsidR="002F7195">
          <w:t>Superintendencia</w:t>
        </w:r>
      </w:ins>
      <w:ins w:id="2482" w:author="Regina Casanova" w:date="2018-06-20T13:38:00Z">
        <w:r w:rsidR="002F7195">
          <w:t xml:space="preserve"> de Salud de Chile tiene 3 formas </w:t>
        </w:r>
      </w:ins>
      <w:ins w:id="2483" w:author="Regina Casanova" w:date="2018-06-20T13:39:00Z">
        <w:r w:rsidR="002F7195">
          <w:t xml:space="preserve">de ser presentado, en línea, en oficinas o por carta. En el caso de </w:t>
        </w:r>
      </w:ins>
      <w:ins w:id="2484" w:author="Regina Casanova" w:date="2018-06-20T13:40:00Z">
        <w:r w:rsidR="002F7195">
          <w:t xml:space="preserve">ser presentado </w:t>
        </w:r>
        <w:del w:id="2485" w:author="USER" w:date="2018-07-09T15:26:00Z">
          <w:r w:rsidR="002F7195" w:rsidDel="00EC3670">
            <w:delText>el línea</w:delText>
          </w:r>
        </w:del>
      </w:ins>
      <w:ins w:id="2486" w:author="USER" w:date="2018-07-09T15:26:00Z">
        <w:r w:rsidR="00EC3670">
          <w:t>la línea</w:t>
        </w:r>
      </w:ins>
      <w:ins w:id="2487" w:author="Regina Casanova" w:date="2018-06-20T13:40:00Z">
        <w:r w:rsidR="002F7195">
          <w:t xml:space="preserve"> se necesita un usuario y contraseña que debe ser creado y luego puede el usuario adjuntar todos los informes y documentos necesarios para presentar el reclamo. </w:t>
        </w:r>
      </w:ins>
      <w:ins w:id="2488" w:author="Regina Casanova" w:date="2018-06-20T13:41:00Z">
        <w:r w:rsidR="002F7195">
          <w:t xml:space="preserve">Adicionalmente, se puede revisar el estado de </w:t>
        </w:r>
        <w:r w:rsidR="002F7195">
          <w:lastRenderedPageBreak/>
          <w:t xml:space="preserve">la solicitud y hacer consultas sobre el caso </w:t>
        </w:r>
      </w:ins>
      <w:ins w:id="2489" w:author="Regina Casanova" w:date="2018-06-20T13:42:00Z">
        <w:r w:rsidR="002F7195">
          <w:t>específico</w:t>
        </w:r>
      </w:ins>
      <w:ins w:id="2490" w:author="Regina Casanova" w:date="2018-06-20T13:41:00Z">
        <w:r w:rsidR="002F7195">
          <w:t xml:space="preserve">. </w:t>
        </w:r>
      </w:ins>
      <w:ins w:id="2491" w:author="Regina Casanova" w:date="2018-06-20T13:42:00Z">
        <w:r w:rsidR="002F7195">
          <w:t xml:space="preserve">Cuando se realiza el </w:t>
        </w:r>
      </w:ins>
      <w:ins w:id="2492" w:author="Regina Casanova" w:date="2018-06-20T13:43:00Z">
        <w:r w:rsidR="002F7195">
          <w:t>trámite</w:t>
        </w:r>
      </w:ins>
      <w:ins w:id="2493" w:author="Regina Casanova" w:date="2018-06-20T13:42:00Z">
        <w:r w:rsidR="002F7195">
          <w:t xml:space="preserve"> por oficina o carta, se necesita llevar los documentos necesarios y entregarlos explicando el motivo de la visita a la oficina o de enviarlo a alguna oficina cercana. </w:t>
        </w:r>
      </w:ins>
      <w:ins w:id="2494" w:author="Regina Casanova" w:date="2018-06-20T13:44:00Z">
        <w:r w:rsidR="002F7195">
          <w:t xml:space="preserve">Cuando se </w:t>
        </w:r>
      </w:ins>
      <w:ins w:id="2495" w:author="Regina Casanova" w:date="2018-06-20T13:45:00Z">
        <w:r w:rsidR="00944154">
          <w:t>intentó</w:t>
        </w:r>
      </w:ins>
      <w:ins w:id="2496" w:author="Regina Casanova" w:date="2018-06-20T13:44:00Z">
        <w:r w:rsidR="002F7195">
          <w:t xml:space="preserve"> acceder al servicio en línea </w:t>
        </w:r>
        <w:r w:rsidR="00944154">
          <w:t>para colocar un reclamo</w:t>
        </w:r>
        <w:r w:rsidR="002F7195">
          <w:t xml:space="preserve">, no fue posible verificar como </w:t>
        </w:r>
      </w:ins>
      <w:ins w:id="2497" w:author="Regina Casanova" w:date="2018-06-20T13:45:00Z">
        <w:r w:rsidR="00944154">
          <w:t>era</w:t>
        </w:r>
      </w:ins>
      <w:ins w:id="2498" w:author="Regina Casanova" w:date="2018-06-20T13:44:00Z">
        <w:r w:rsidR="002F7195">
          <w:t xml:space="preserve"> </w:t>
        </w:r>
      </w:ins>
      <w:ins w:id="2499" w:author="Regina Casanova" w:date="2018-06-20T13:45:00Z">
        <w:r w:rsidR="00944154">
          <w:t>internamente</w:t>
        </w:r>
      </w:ins>
      <w:ins w:id="2500" w:author="Regina Casanova" w:date="2018-06-20T13:44:00Z">
        <w:r w:rsidR="002F7195">
          <w:t xml:space="preserve"> el software debido a </w:t>
        </w:r>
        <w:del w:id="2501" w:author="USER" w:date="2018-07-09T15:27:00Z">
          <w:r w:rsidR="002F7195" w:rsidDel="00EC3670">
            <w:delText>que</w:delText>
          </w:r>
        </w:del>
      </w:ins>
      <w:ins w:id="2502" w:author="USER" w:date="2018-07-09T15:27:00Z">
        <w:r w:rsidR="00EC3670">
          <w:t>que,</w:t>
        </w:r>
      </w:ins>
      <w:ins w:id="2503" w:author="Regina Casanova" w:date="2018-06-20T13:44:00Z">
        <w:r w:rsidR="002F7195">
          <w:t xml:space="preserve"> para </w:t>
        </w:r>
        <w:r w:rsidR="00944154">
          <w:t xml:space="preserve">crear un usuario, </w:t>
        </w:r>
      </w:ins>
      <w:ins w:id="2504" w:author="Regina Casanova" w:date="2018-06-20T13:46:00Z">
        <w:r w:rsidR="00944154">
          <w:t>se necesitaba colocar</w:t>
        </w:r>
      </w:ins>
      <w:ins w:id="2505" w:author="Regina Casanova" w:date="2018-06-20T13:44:00Z">
        <w:r w:rsidR="00944154">
          <w:t xml:space="preserve">, adicionalmente a nombre completo, correo </w:t>
        </w:r>
      </w:ins>
      <w:ins w:id="2506" w:author="Regina Casanova" w:date="2018-06-20T13:45:00Z">
        <w:r w:rsidR="00944154">
          <w:t>electrónico</w:t>
        </w:r>
      </w:ins>
      <w:ins w:id="2507" w:author="Regina Casanova" w:date="2018-06-20T13:44:00Z">
        <w:r w:rsidR="00944154">
          <w:t xml:space="preserve"> </w:t>
        </w:r>
      </w:ins>
      <w:ins w:id="2508" w:author="Regina Casanova" w:date="2018-06-20T13:45:00Z">
        <w:r w:rsidR="00944154">
          <w:t xml:space="preserve">y pregunta secreta para seguridad, </w:t>
        </w:r>
      </w:ins>
      <w:ins w:id="2509" w:author="Regina Casanova" w:date="2018-06-20T13:46:00Z">
        <w:r w:rsidR="00944154">
          <w:t>el número de cedula de identidad chilena y cuál era la aseguradora del ciudadano.</w:t>
        </w:r>
      </w:ins>
    </w:p>
    <w:p w14:paraId="5D5D3367" w14:textId="3305F5A6" w:rsidR="00B9043C" w:rsidRDefault="00944154" w:rsidP="00842BF2">
      <w:pPr>
        <w:pStyle w:val="Texto"/>
        <w:rPr>
          <w:ins w:id="2510" w:author="Regina Casanova" w:date="2018-06-20T14:19:00Z"/>
        </w:rPr>
      </w:pPr>
      <w:ins w:id="2511" w:author="Regina Casanova" w:date="2018-06-20T13:50:00Z">
        <w:r>
          <w:t xml:space="preserve">Adicionalmente, se encontró una iniciativa similar </w:t>
        </w:r>
      </w:ins>
      <w:ins w:id="2512" w:author="Regina Casanova" w:date="2018-06-20T13:47:00Z">
        <w:r w:rsidRPr="00BA156B">
          <w:t xml:space="preserve">en Colombia </w:t>
        </w:r>
        <w:r w:rsidRPr="00BA156B">
          <w:fldChar w:fldCharType="begin" w:fldLock="1"/>
        </w:r>
      </w:ins>
      <w:r w:rsidR="00D92F33">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9)","plainTextFormattedCitation":"(49)","previouslyFormattedCitation":"(48)"},"properties":{"noteIndex":0},"schema":"https://github.com/citation-style-language/schema/raw/master/csl-citation.json"}</w:instrText>
      </w:r>
      <w:ins w:id="2513" w:author="Regina Casanova" w:date="2018-06-20T13:47:00Z">
        <w:r w:rsidRPr="00BA156B">
          <w:fldChar w:fldCharType="separate"/>
        </w:r>
      </w:ins>
      <w:r w:rsidR="00D92F33" w:rsidRPr="00D92F33">
        <w:rPr>
          <w:noProof/>
        </w:rPr>
        <w:t>(49)</w:t>
      </w:r>
      <w:ins w:id="2514" w:author="Regina Casanova" w:date="2018-06-20T13:47:00Z">
        <w:r w:rsidRPr="00BA156B">
          <w:fldChar w:fldCharType="end"/>
        </w:r>
        <w:r w:rsidRPr="00BA156B">
          <w:t>.</w:t>
        </w:r>
      </w:ins>
      <w:ins w:id="2515" w:author="Regina Casanova" w:date="2018-06-20T13:50:00Z">
        <w:r>
          <w:t xml:space="preserve"> Esta iniciativa se encuentra liderada por el Ministerio de Salud </w:t>
        </w:r>
      </w:ins>
      <w:ins w:id="2516" w:author="Regina Casanova" w:date="2018-06-20T14:10:00Z">
        <w:r w:rsidR="009475F4">
          <w:t xml:space="preserve">y Protección Social </w:t>
        </w:r>
      </w:ins>
      <w:ins w:id="2517" w:author="Regina Casanova" w:date="2018-06-20T13:57:00Z">
        <w:r w:rsidR="00394525">
          <w:t xml:space="preserve">de </w:t>
        </w:r>
      </w:ins>
      <w:ins w:id="2518" w:author="Regina Casanova" w:date="2018-06-20T13:50:00Z">
        <w:r w:rsidR="00394525">
          <w:t>Colombia</w:t>
        </w:r>
        <w:r>
          <w:t xml:space="preserve"> donde ponen a disposici</w:t>
        </w:r>
      </w:ins>
      <w:ins w:id="2519" w:author="Regina Casanova" w:date="2018-06-20T13:51:00Z">
        <w:r>
          <w:t xml:space="preserve">ón de los ciudadanos un servicio web por el cual se pueden presentar peticiones, quejas, reclamos, sugerencias o denuncias. </w:t>
        </w:r>
      </w:ins>
      <w:ins w:id="2520" w:author="Regina Casanova" w:date="2018-06-20T13:52:00Z">
        <w:r>
          <w:t>Este servicio web, cuenta con una página web donde explican detalladamente las competencias y ámbitos d</w:t>
        </w:r>
        <w:r w:rsidR="00B9043C">
          <w:t xml:space="preserve">ependiendo del tipo de </w:t>
        </w:r>
      </w:ins>
      <w:ins w:id="2521" w:author="Regina Casanova" w:date="2018-06-20T14:22:00Z">
        <w:r w:rsidR="00B9043C">
          <w:t>petición</w:t>
        </w:r>
      </w:ins>
      <w:ins w:id="2522" w:author="Regina Casanova" w:date="2018-06-20T13:52:00Z">
        <w:r>
          <w:t xml:space="preserve"> que el ciudadano tenga. </w:t>
        </w:r>
      </w:ins>
      <w:ins w:id="2523" w:author="Regina Casanova" w:date="2018-06-20T13:53:00Z">
        <w:r>
          <w:t>Incluyen una sección donde, dependiendo del tipo de reclamo a ser presentado, indican al ciudadano a que entidad gubernamental dirigirse para hacer m</w:t>
        </w:r>
      </w:ins>
      <w:ins w:id="2524" w:author="Regina Casanova" w:date="2018-06-20T13:54:00Z">
        <w:r>
          <w:t xml:space="preserve">ás específico su reclamo. </w:t>
        </w:r>
      </w:ins>
      <w:ins w:id="2525" w:author="Regina Casanova" w:date="2018-06-20T13:55:00Z">
        <w:r>
          <w:t xml:space="preserve">Esta página web cuenta con un </w:t>
        </w:r>
      </w:ins>
      <w:ins w:id="2526" w:author="Regina Casanova" w:date="2018-06-20T13:56:00Z">
        <w:r w:rsidR="00394525">
          <w:t>vínculo</w:t>
        </w:r>
      </w:ins>
      <w:ins w:id="2527" w:author="Regina Casanova" w:date="2018-06-20T13:55:00Z">
        <w:r>
          <w:t xml:space="preserve"> a una sección de Preguntas Frecue</w:t>
        </w:r>
        <w:r w:rsidR="00394525">
          <w:t xml:space="preserve">ntes sobre los tipos de </w:t>
        </w:r>
      </w:ins>
      <w:ins w:id="2528" w:author="Regina Casanova" w:date="2018-06-20T14:22:00Z">
        <w:r w:rsidR="00B9043C">
          <w:t>peticion</w:t>
        </w:r>
      </w:ins>
      <w:ins w:id="2529" w:author="Regina Casanova" w:date="2018-06-20T14:01:00Z">
        <w:r w:rsidR="00394525">
          <w:t>es o dudas</w:t>
        </w:r>
      </w:ins>
      <w:ins w:id="2530" w:author="Regina Casanova" w:date="2018-06-20T13:55:00Z">
        <w:r>
          <w:t xml:space="preserve"> que puedan </w:t>
        </w:r>
        <w:r w:rsidR="00394525">
          <w:t>presentarse</w:t>
        </w:r>
      </w:ins>
      <w:ins w:id="2531" w:author="Regina Casanova" w:date="2018-06-20T14:01:00Z">
        <w:r w:rsidR="00394525">
          <w:t xml:space="preserve"> y como estos pueden ser resueltos</w:t>
        </w:r>
      </w:ins>
      <w:ins w:id="2532" w:author="Regina Casanova" w:date="2018-06-20T13:55:00Z">
        <w:r w:rsidR="00394525">
          <w:t xml:space="preserve">. Estas preguntas frecuentes incluso se encuentran divididas en dos </w:t>
        </w:r>
      </w:ins>
      <w:ins w:id="2533" w:author="Regina Casanova" w:date="2018-06-20T13:56:00Z">
        <w:r w:rsidR="00394525">
          <w:t xml:space="preserve">temáticas que se diferencian en Protección Social y en Salud específicamente. Dichas temáticas tienen adicionalmente </w:t>
        </w:r>
      </w:ins>
      <w:ins w:id="2534" w:author="Regina Casanova" w:date="2018-06-20T13:57:00Z">
        <w:r w:rsidR="00394525">
          <w:t>sub-temáticas</w:t>
        </w:r>
      </w:ins>
      <w:ins w:id="2535" w:author="Regina Casanova" w:date="2018-06-20T13:56:00Z">
        <w:r w:rsidR="00394525">
          <w:t xml:space="preserve"> con las que pueden orientar mejor a la </w:t>
        </w:r>
      </w:ins>
      <w:ins w:id="2536" w:author="Regina Casanova" w:date="2018-06-20T13:57:00Z">
        <w:r w:rsidR="00394525">
          <w:t>ciudadanía</w:t>
        </w:r>
      </w:ins>
      <w:ins w:id="2537" w:author="Regina Casanova" w:date="2018-06-20T13:56:00Z">
        <w:r w:rsidR="00394525">
          <w:t xml:space="preserve"> </w:t>
        </w:r>
      </w:ins>
      <w:ins w:id="2538" w:author="Regina Casanova" w:date="2018-06-20T13:57:00Z">
        <w:r w:rsidR="00394525">
          <w:t>sobre diversos temas competentes al campo de acción del Ministerio de Salud</w:t>
        </w:r>
      </w:ins>
      <w:ins w:id="2539" w:author="Regina Casanova" w:date="2018-06-20T14:10:00Z">
        <w:r w:rsidR="009475F4">
          <w:t xml:space="preserve"> y Protección Social</w:t>
        </w:r>
      </w:ins>
      <w:ins w:id="2540" w:author="Regina Casanova" w:date="2018-06-20T13:57:00Z">
        <w:r w:rsidR="00394525">
          <w:t xml:space="preserve"> de Colombia.</w:t>
        </w:r>
      </w:ins>
      <w:ins w:id="2541" w:author="Regina Casanova" w:date="2018-06-20T13:58:00Z">
        <w:r w:rsidR="00394525">
          <w:t xml:space="preserve"> </w:t>
        </w:r>
      </w:ins>
      <w:ins w:id="2542" w:author="Regina Casanova" w:date="2018-06-20T14:00:00Z">
        <w:r w:rsidR="00394525">
          <w:t>Para todos</w:t>
        </w:r>
        <w:r w:rsidR="00B9043C">
          <w:t xml:space="preserve"> los tipos de </w:t>
        </w:r>
      </w:ins>
      <w:ins w:id="2543" w:author="Regina Casanova" w:date="2018-06-20T14:22:00Z">
        <w:r w:rsidR="00B9043C">
          <w:t>peticion</w:t>
        </w:r>
      </w:ins>
      <w:ins w:id="2544" w:author="Regina Casanova" w:date="2018-06-20T14:00:00Z">
        <w:r w:rsidR="00394525">
          <w:t>es que reciben, se encuentra una lista e</w:t>
        </w:r>
      </w:ins>
      <w:ins w:id="2545" w:author="Regina Casanova" w:date="2018-06-20T13:58:00Z">
        <w:r w:rsidR="00394525">
          <w:t xml:space="preserve">n su </w:t>
        </w:r>
      </w:ins>
      <w:ins w:id="2546" w:author="Regina Casanova" w:date="2018-06-20T14:00:00Z">
        <w:r w:rsidR="00394525">
          <w:t>página</w:t>
        </w:r>
      </w:ins>
      <w:ins w:id="2547" w:author="Regina Casanova" w:date="2018-06-20T13:58:00Z">
        <w:r w:rsidR="00394525">
          <w:t xml:space="preserve"> principal </w:t>
        </w:r>
      </w:ins>
      <w:ins w:id="2548" w:author="Regina Casanova" w:date="2018-06-20T14:00:00Z">
        <w:r w:rsidR="00394525">
          <w:t xml:space="preserve">donde </w:t>
        </w:r>
        <w:r w:rsidR="00394525">
          <w:lastRenderedPageBreak/>
          <w:t xml:space="preserve">explican las definiciones de cada uno y </w:t>
        </w:r>
      </w:ins>
      <w:ins w:id="2549" w:author="Regina Casanova" w:date="2018-06-20T13:58:00Z">
        <w:r w:rsidR="00394525">
          <w:t>muestra</w:t>
        </w:r>
      </w:ins>
      <w:ins w:id="2550" w:author="Regina Casanova" w:date="2018-06-20T14:01:00Z">
        <w:r w:rsidR="00394525">
          <w:t>n</w:t>
        </w:r>
      </w:ins>
      <w:ins w:id="2551" w:author="Regina Casanova" w:date="2018-06-20T13:58:00Z">
        <w:r w:rsidR="00394525">
          <w:t xml:space="preserve"> </w:t>
        </w:r>
        <w:del w:id="2552" w:author="USER" w:date="2018-07-09T15:27:00Z">
          <w:r w:rsidR="00394525" w:rsidDel="00EC3670">
            <w:delText>los tiempo</w:delText>
          </w:r>
        </w:del>
      </w:ins>
      <w:ins w:id="2553" w:author="USER" w:date="2018-07-09T15:27:00Z">
        <w:r w:rsidR="00EC3670">
          <w:t>los tiempos</w:t>
        </w:r>
      </w:ins>
      <w:ins w:id="2554" w:author="Regina Casanova" w:date="2018-06-20T13:58:00Z">
        <w:r w:rsidR="00394525">
          <w:t xml:space="preserve"> de respuesta que puede tomar cada tipo de </w:t>
        </w:r>
      </w:ins>
      <w:ins w:id="2555" w:author="Regina Casanova" w:date="2018-06-20T14:23:00Z">
        <w:r w:rsidR="00B9043C">
          <w:t>petición</w:t>
        </w:r>
      </w:ins>
      <w:ins w:id="2556" w:author="Regina Casanova" w:date="2018-06-20T13:58:00Z">
        <w:r w:rsidR="00394525">
          <w:t xml:space="preserve">, siendo el </w:t>
        </w:r>
      </w:ins>
      <w:ins w:id="2557" w:author="Regina Casanova" w:date="2018-06-20T13:59:00Z">
        <w:r w:rsidR="00394525">
          <w:t>tiempo promedio de respuesta de 15 días</w:t>
        </w:r>
      </w:ins>
      <w:ins w:id="2558" w:author="Regina Casanova" w:date="2018-06-20T14:00:00Z">
        <w:r w:rsidR="00394525">
          <w:t xml:space="preserve"> hábiles</w:t>
        </w:r>
      </w:ins>
      <w:ins w:id="2559" w:author="Regina Casanova" w:date="2018-06-20T13:59:00Z">
        <w:r w:rsidR="00394525">
          <w:t xml:space="preserve">. Solo </w:t>
        </w:r>
        <w:del w:id="2560" w:author="USER" w:date="2018-07-09T15:27:00Z">
          <w:r w:rsidR="00394525" w:rsidDel="00EC3670">
            <w:delText xml:space="preserve">las consultas de un caso </w:delText>
          </w:r>
        </w:del>
      </w:ins>
      <w:ins w:id="2561" w:author="Regina Casanova" w:date="2018-06-20T14:00:00Z">
        <w:del w:id="2562" w:author="USER" w:date="2018-07-09T15:27:00Z">
          <w:r w:rsidR="00394525" w:rsidDel="00EC3670">
            <w:delText>específico</w:delText>
          </w:r>
        </w:del>
      </w:ins>
      <w:ins w:id="2563" w:author="Regina Casanova" w:date="2018-06-20T13:59:00Z">
        <w:del w:id="2564" w:author="USER" w:date="2018-07-09T15:27:00Z">
          <w:r w:rsidR="00394525" w:rsidDel="00EC3670">
            <w:delText xml:space="preserve"> puede</w:delText>
          </w:r>
        </w:del>
      </w:ins>
      <w:ins w:id="2565" w:author="USER" w:date="2018-07-09T15:27:00Z">
        <w:r w:rsidR="00EC3670">
          <w:t>las consultas de un caso específico pueden</w:t>
        </w:r>
      </w:ins>
      <w:ins w:id="2566" w:author="Regina Casanova" w:date="2018-06-20T13:59:00Z">
        <w:r w:rsidR="00394525">
          <w:t xml:space="preserve"> tomar hasta 30 d</w:t>
        </w:r>
      </w:ins>
      <w:ins w:id="2567" w:author="Regina Casanova" w:date="2018-06-20T14:00:00Z">
        <w:r w:rsidR="00394525">
          <w:t>ías hábiles de respuesta.</w:t>
        </w:r>
      </w:ins>
      <w:ins w:id="2568" w:author="Regina Casanova" w:date="2018-06-20T14:03:00Z">
        <w:r w:rsidR="00394525">
          <w:t xml:space="preserve"> Cabe destacar que entre los tipos de </w:t>
        </w:r>
      </w:ins>
      <w:ins w:id="2569" w:author="Regina Casanova" w:date="2018-06-20T14:23:00Z">
        <w:r w:rsidR="00B9043C">
          <w:t>petición</w:t>
        </w:r>
      </w:ins>
      <w:ins w:id="2570" w:author="Regina Casanova" w:date="2018-06-20T14:03:00Z">
        <w:r w:rsidR="00394525">
          <w:t xml:space="preserve"> que se pueden presentar incluyen los llamados “Derechos de Petici</w:t>
        </w:r>
      </w:ins>
      <w:ins w:id="2571" w:author="Regina Casanova" w:date="2018-06-20T14:04:00Z">
        <w:r w:rsidR="00394525">
          <w:t>ón” que pueden ser tanto de interés general o particular dependiendo si afecta o tiene relación con el p</w:t>
        </w:r>
        <w:r w:rsidR="009475F4">
          <w:t>eticionario. Esto representa un</w:t>
        </w:r>
      </w:ins>
      <w:ins w:id="2572" w:author="Regina Casanova" w:date="2018-06-20T14:05:00Z">
        <w:r w:rsidR="009475F4">
          <w:t xml:space="preserve">a forma creativa de pedir sugerencias a la </w:t>
        </w:r>
      </w:ins>
      <w:ins w:id="2573" w:author="Regina Casanova" w:date="2018-06-20T14:06:00Z">
        <w:r w:rsidR="009475F4">
          <w:t>ciudadanía</w:t>
        </w:r>
      </w:ins>
      <w:ins w:id="2574" w:author="Regina Casanova" w:date="2018-06-20T14:05:00Z">
        <w:r w:rsidR="009475F4">
          <w:t xml:space="preserve"> </w:t>
        </w:r>
      </w:ins>
      <w:ins w:id="2575" w:author="Regina Casanova" w:date="2018-06-20T14:06:00Z">
        <w:r w:rsidR="009475F4">
          <w:t xml:space="preserve">sin necesidad de que tenga que haber ocurrido un hecho negativo y que puedan representar una mejora en el servicio de salud brindado. </w:t>
        </w:r>
      </w:ins>
      <w:ins w:id="2576" w:author="Regina Casanova" w:date="2018-06-20T14:07:00Z">
        <w:r w:rsidR="009475F4">
          <w:t xml:space="preserve">Ellos cuentan con una diferenciación entre el </w:t>
        </w:r>
      </w:ins>
      <w:ins w:id="2577" w:author="Regina Casanova" w:date="2018-06-20T14:08:00Z">
        <w:r w:rsidR="009475F4">
          <w:t>término</w:t>
        </w:r>
      </w:ins>
      <w:ins w:id="2578" w:author="Regina Casanova" w:date="2018-06-20T14:07:00Z">
        <w:r w:rsidR="009475F4">
          <w:t xml:space="preserve"> “Queja” y “Reclamo” donde el primero es exclusivo para conductas inadecuadas del personal mientras que la segunda es para deficiencias en la prestaci</w:t>
        </w:r>
      </w:ins>
      <w:ins w:id="2579" w:author="Regina Casanova" w:date="2018-06-20T14:08:00Z">
        <w:r w:rsidR="009475F4">
          <w:t>ón de servicios que ofrecen. Esta diferenciación resulta mucho más especifica que la diferenciaci</w:t>
        </w:r>
      </w:ins>
      <w:ins w:id="2580" w:author="Regina Casanova" w:date="2018-06-20T14:09:00Z">
        <w:r w:rsidR="009475F4">
          <w:t xml:space="preserve">ón de los mismos términos en el Perú. Por </w:t>
        </w:r>
      </w:ins>
      <w:ins w:id="2581" w:author="Regina Casanova" w:date="2018-06-20T14:10:00Z">
        <w:r w:rsidR="009475F4">
          <w:t>último</w:t>
        </w:r>
      </w:ins>
      <w:ins w:id="2582" w:author="Regina Casanova" w:date="2018-06-20T14:09:00Z">
        <w:r w:rsidR="009475F4">
          <w:t xml:space="preserve">, ellos cuentan con el </w:t>
        </w:r>
      </w:ins>
      <w:ins w:id="2583" w:author="Regina Casanova" w:date="2018-06-20T14:10:00Z">
        <w:r w:rsidR="009475F4">
          <w:t>término</w:t>
        </w:r>
      </w:ins>
      <w:ins w:id="2584" w:author="Regina Casanova" w:date="2018-06-20T14:09:00Z">
        <w:r w:rsidR="009475F4">
          <w:t xml:space="preserve"> “Denuncia” el cual se utiliza para conductas posiblemente irregulares </w:t>
        </w:r>
      </w:ins>
      <w:ins w:id="2585" w:author="Regina Casanova" w:date="2018-06-20T14:10:00Z">
        <w:r w:rsidR="009475F4">
          <w:t xml:space="preserve">que involucren </w:t>
        </w:r>
      </w:ins>
      <w:ins w:id="2586" w:author="Regina Casanova" w:date="2018-06-20T14:09:00Z">
        <w:r w:rsidR="009475F4">
          <w:t xml:space="preserve">las funciones, decisiones o intereses </w:t>
        </w:r>
      </w:ins>
      <w:ins w:id="2587" w:author="Regina Casanova" w:date="2018-06-20T14:10:00Z">
        <w:r w:rsidR="009475F4">
          <w:t>de los funcionarios del Ministerio de Salud y Protección Social.</w:t>
        </w:r>
      </w:ins>
      <w:ins w:id="2588" w:author="Regina Casanova" w:date="2018-06-20T14:11:00Z">
        <w:r w:rsidR="00EE5DBF">
          <w:t xml:space="preserve"> Es</w:t>
        </w:r>
      </w:ins>
      <w:ins w:id="2589" w:author="Regina Casanova" w:date="2018-06-20T14:12:00Z">
        <w:r w:rsidR="00EE5DBF">
          <w:t>ta diferenciación resulta adecuada para poder encontrar fallas de una forma m</w:t>
        </w:r>
      </w:ins>
      <w:ins w:id="2590" w:author="Regina Casanova" w:date="2018-06-20T14:13:00Z">
        <w:r w:rsidR="00EE5DBF">
          <w:t xml:space="preserve">ás directa y concisa. Cuando se </w:t>
        </w:r>
      </w:ins>
      <w:ins w:id="2591" w:author="Regina Casanova" w:date="2018-06-20T14:16:00Z">
        <w:r w:rsidR="00B9043C">
          <w:t>ingresó</w:t>
        </w:r>
      </w:ins>
      <w:ins w:id="2592" w:author="Regina Casanova" w:date="2018-06-20T14:13:00Z">
        <w:r w:rsidR="00EE5DBF">
          <w:t xml:space="preserve"> al sistema web</w:t>
        </w:r>
      </w:ins>
      <w:ins w:id="2593" w:author="Regina Casanova" w:date="2018-06-20T14:15:00Z">
        <w:r w:rsidR="00EE5DBF">
          <w:t xml:space="preserve"> </w:t>
        </w:r>
      </w:ins>
      <w:ins w:id="2594" w:author="Regina Casanova" w:date="2018-06-20T14:16:00Z">
        <w:r w:rsidR="00B9043C">
          <w:fldChar w:fldCharType="begin" w:fldLock="1"/>
        </w:r>
      </w:ins>
      <w:r w:rsidR="00D92F33">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0)","plainTextFormattedCitation":"(50)","previouslyFormattedCitation":"(49)"},"properties":{"noteIndex":0},"schema":"https://github.com/citation-style-language/schema/raw/master/csl-citation.json"}</w:instrText>
      </w:r>
      <w:r w:rsidR="00B9043C">
        <w:fldChar w:fldCharType="separate"/>
      </w:r>
      <w:r w:rsidR="00D92F33" w:rsidRPr="00D92F33">
        <w:rPr>
          <w:noProof/>
        </w:rPr>
        <w:t>(50)</w:t>
      </w:r>
      <w:ins w:id="2595" w:author="Regina Casanova" w:date="2018-06-20T14:16:00Z">
        <w:r w:rsidR="00B9043C">
          <w:fldChar w:fldCharType="end"/>
        </w:r>
      </w:ins>
      <w:ins w:id="2596" w:author="Regina Casanova" w:date="2018-06-20T14:13:00Z">
        <w:r w:rsidR="00EE5DBF">
          <w:t xml:space="preserve"> se encontró una sola pantalla donde</w:t>
        </w:r>
      </w:ins>
      <w:ins w:id="2597" w:author="Regina Casanova" w:date="2018-06-20T14:15:00Z">
        <w:r w:rsidR="00EE5DBF">
          <w:t>, depen</w:t>
        </w:r>
        <w:r w:rsidR="00B9043C">
          <w:t xml:space="preserve">diendo en cual tipo de </w:t>
        </w:r>
      </w:ins>
      <w:ins w:id="2598" w:author="Regina Casanova" w:date="2018-06-20T14:23:00Z">
        <w:r w:rsidR="00B9043C">
          <w:t>petición</w:t>
        </w:r>
      </w:ins>
      <w:ins w:id="2599" w:author="Regina Casanova" w:date="2018-06-20T14:15:00Z">
        <w:r w:rsidR="00EE5DBF">
          <w:t xml:space="preserve"> se hubiera seleccionado en la anterior p</w:t>
        </w:r>
        <w:r w:rsidR="00B9043C">
          <w:t>ágina web,</w:t>
        </w:r>
      </w:ins>
      <w:ins w:id="2600" w:author="Regina Casanova" w:date="2018-06-20T14:18:00Z">
        <w:r w:rsidR="00B9043C">
          <w:t xml:space="preserve"> </w:t>
        </w:r>
      </w:ins>
      <w:ins w:id="2601" w:author="Regina Casanova" w:date="2018-06-20T14:19:00Z">
        <w:r w:rsidR="00B9043C">
          <w:t xml:space="preserve">me </w:t>
        </w:r>
      </w:ins>
      <w:ins w:id="2602" w:author="Regina Casanova" w:date="2018-06-20T14:20:00Z">
        <w:r w:rsidR="00B9043C">
          <w:t>pedía</w:t>
        </w:r>
      </w:ins>
      <w:ins w:id="2603" w:author="Regina Casanova" w:date="2018-06-20T14:18:00Z">
        <w:r w:rsidR="00B9043C">
          <w:t xml:space="preserve"> identificarme incluso </w:t>
        </w:r>
      </w:ins>
      <w:ins w:id="2604" w:author="Regina Casanova" w:date="2018-06-20T14:19:00Z">
        <w:r w:rsidR="00B9043C">
          <w:t xml:space="preserve">con una cedula de identidad la cual se validaba con los nombres y apellidos de la persona. En esta </w:t>
        </w:r>
      </w:ins>
      <w:ins w:id="2605" w:author="Regina Casanova" w:date="2018-06-20T14:20:00Z">
        <w:r w:rsidR="00B9043C">
          <w:t>web adicionalmente me permitían adjuntar archivos en formato de imagen o documento para soportar mi petición. Algo que llama mucho la atenci</w:t>
        </w:r>
      </w:ins>
      <w:ins w:id="2606" w:author="Regina Casanova" w:date="2018-06-20T14:21:00Z">
        <w:r w:rsidR="00B9043C">
          <w:t xml:space="preserve">ón es que, a pesar que pide identificación del ciudadano peticionario, existe la </w:t>
        </w:r>
        <w:r w:rsidR="00B9043C">
          <w:lastRenderedPageBreak/>
          <w:t>posibilidad de colocar la petición de forma anónima lo cual deja más libertad al peticionario.</w:t>
        </w:r>
      </w:ins>
    </w:p>
    <w:p w14:paraId="42402B3E" w14:textId="620D9E69" w:rsidR="00944154" w:rsidRDefault="00CA7AEF" w:rsidP="00842BF2">
      <w:pPr>
        <w:pStyle w:val="Texto"/>
        <w:rPr>
          <w:ins w:id="2607" w:author="Regina Casanova" w:date="2018-06-20T13:30:00Z"/>
        </w:rPr>
      </w:pPr>
      <w:ins w:id="2608" w:author="Regina Casanova" w:date="2018-06-20T14:27:00Z">
        <w:r>
          <w:t xml:space="preserve">En ambas iniciativas, se vio la presencia de una página web que acompañaba al software web donde se explicaban los alcances y rangos de acción tanto de la </w:t>
        </w:r>
      </w:ins>
      <w:ins w:id="2609" w:author="Regina Casanova" w:date="2018-06-20T14:28:00Z">
        <w:r>
          <w:t>S</w:t>
        </w:r>
      </w:ins>
      <w:ins w:id="2610" w:author="Regina Casanova" w:date="2018-06-20T14:27:00Z">
        <w:r>
          <w:t xml:space="preserve">uperintendencia </w:t>
        </w:r>
      </w:ins>
      <w:ins w:id="2611" w:author="Regina Casanova" w:date="2018-06-20T14:28:00Z">
        <w:r>
          <w:t xml:space="preserve">en Salud de Chile </w:t>
        </w:r>
      </w:ins>
      <w:ins w:id="2612" w:author="Regina Casanova" w:date="2018-06-20T14:27:00Z">
        <w:r>
          <w:t>como del Ministerio de Salud y Protecci</w:t>
        </w:r>
      </w:ins>
      <w:ins w:id="2613" w:author="Regina Casanova" w:date="2018-06-20T14:28:00Z">
        <w:r>
          <w:t xml:space="preserve">ón Social de Colombia. Se </w:t>
        </w:r>
        <w:r w:rsidR="00917B46">
          <w:t xml:space="preserve">resalta su importancia </w:t>
        </w:r>
        <w:del w:id="2614" w:author="USER" w:date="2018-07-09T15:29:00Z">
          <w:r w:rsidR="00917B46" w:rsidDel="00002CAB">
            <w:delText>ya que</w:delText>
          </w:r>
        </w:del>
      </w:ins>
      <w:ins w:id="2615" w:author="USER" w:date="2018-07-09T15:29:00Z">
        <w:r w:rsidR="00002CAB">
          <w:t>ya que,</w:t>
        </w:r>
      </w:ins>
      <w:ins w:id="2616" w:author="Regina Casanova" w:date="2018-06-20T14:28:00Z">
        <w:r w:rsidR="00917B46">
          <w:t xml:space="preserve"> sin dicha página web, no se podría entender cómo funciona y para que debe ser utilizado. </w:t>
        </w:r>
      </w:ins>
      <w:ins w:id="2617" w:author="Regina Casanova" w:date="2018-06-20T14:29:00Z">
        <w:r w:rsidR="00917B46">
          <w:t>Esto también debería ser parte del sistema web peruano en el momento que se implemente para poder evitar c</w:t>
        </w:r>
      </w:ins>
      <w:ins w:id="2618" w:author="Regina Casanova" w:date="2018-06-20T14:30:00Z">
        <w:r w:rsidR="00917B46">
          <w:t>reencias</w:t>
        </w:r>
      </w:ins>
      <w:ins w:id="2619" w:author="Regina Casanova" w:date="2018-06-20T14:29:00Z">
        <w:r w:rsidR="00917B46">
          <w:t xml:space="preserve"> </w:t>
        </w:r>
      </w:ins>
      <w:ins w:id="2620" w:author="Regina Casanova" w:date="2018-06-20T14:30:00Z">
        <w:r w:rsidR="00917B46">
          <w:t>erróneas en la población.</w:t>
        </w:r>
      </w:ins>
      <w:ins w:id="2621" w:author="Regina Casanova" w:date="2018-06-20T14:29:00Z">
        <w:r w:rsidR="00917B46">
          <w:t xml:space="preserve"> </w:t>
        </w:r>
      </w:ins>
    </w:p>
    <w:p w14:paraId="67EE9058" w14:textId="7F1294DA" w:rsidR="00DB0C2C" w:rsidRDefault="0005010F" w:rsidP="00842BF2">
      <w:pPr>
        <w:pStyle w:val="Texto"/>
        <w:rPr>
          <w:ins w:id="2622" w:author="Regina Casanova" w:date="2018-06-20T16:24:00Z"/>
        </w:rPr>
      </w:pPr>
      <w:ins w:id="2623" w:author="Regina Casanova" w:date="2018-06-20T14:32:00Z">
        <w:r>
          <w:t xml:space="preserve">Sin embargo, </w:t>
        </w:r>
        <w:r w:rsidRPr="00BA156B">
          <w:t xml:space="preserve">no queda claro si </w:t>
        </w:r>
        <w:r>
          <w:t>en e</w:t>
        </w:r>
      </w:ins>
      <w:r w:rsidR="00BF27D4" w:rsidRPr="00BA156B">
        <w:t xml:space="preserve">stas herramientas informáticas </w:t>
      </w:r>
      <w:del w:id="2624"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68337228" w:rsidR="00B26FA3" w:rsidRDefault="00B26FA3" w:rsidP="00842BF2">
      <w:pPr>
        <w:pStyle w:val="Texto"/>
        <w:rPr>
          <w:ins w:id="2625" w:author="Regina Casanova" w:date="2018-06-20T13:29:00Z"/>
        </w:rPr>
      </w:pPr>
      <w:ins w:id="2626" w:author="Regina Casanova" w:date="2018-06-20T16:26:00Z">
        <w:r>
          <w:t xml:space="preserve">Existen </w:t>
        </w:r>
      </w:ins>
      <w:ins w:id="2627" w:author="Regina Casanova" w:date="2018-06-20T16:39:00Z">
        <w:r w:rsidR="006839BB">
          <w:t xml:space="preserve">diversos </w:t>
        </w:r>
      </w:ins>
      <w:ins w:id="2628" w:author="Regina Casanova" w:date="2018-06-20T16:26:00Z">
        <w:r>
          <w:t xml:space="preserve">estudios </w:t>
        </w:r>
      </w:ins>
      <w:ins w:id="2629" w:author="Regina Casanova" w:date="2018-06-20T16:27:00Z">
        <w:r>
          <w:t xml:space="preserve">hechos </w:t>
        </w:r>
      </w:ins>
      <w:ins w:id="2630" w:author="Regina Casanova" w:date="2018-06-20T16:39:00Z">
        <w:r w:rsidR="006839BB">
          <w:t xml:space="preserve">en Argentina </w:t>
        </w:r>
      </w:ins>
      <w:ins w:id="2631" w:author="Regina Casanova" w:date="2018-06-20T16:26:00Z">
        <w:r>
          <w:t xml:space="preserve">donde utilizan la metodología UCD </w:t>
        </w:r>
      </w:ins>
      <w:ins w:id="2632" w:author="Regina Casanova" w:date="2018-06-20T16:31:00Z">
        <w:r>
          <w:t>en sistemas informáticos clínicos donde demostraron que</w:t>
        </w:r>
      </w:ins>
      <w:ins w:id="2633" w:author="Regina Casanova" w:date="2018-06-20T16:40:00Z">
        <w:r w:rsidR="006839BB">
          <w:t xml:space="preserve"> el</w:t>
        </w:r>
      </w:ins>
      <w:ins w:id="2634" w:author="Regina Casanova" w:date="2018-06-20T16:41:00Z">
        <w:r w:rsidR="006839BB">
          <w:t xml:space="preserve"> uso de la metodología en el</w:t>
        </w:r>
      </w:ins>
      <w:ins w:id="2635" w:author="Regina Casanova" w:date="2018-06-20T16:40:00Z">
        <w:r w:rsidR="006839BB">
          <w:t xml:space="preserve"> re-diseño de </w:t>
        </w:r>
      </w:ins>
      <w:ins w:id="2636" w:author="Regina Casanova" w:date="2018-06-20T16:32:00Z">
        <w:r>
          <w:t xml:space="preserve">un sistema de </w:t>
        </w:r>
      </w:ins>
      <w:ins w:id="2637" w:author="Regina Casanova" w:date="2018-06-20T16:31:00Z">
        <w:r>
          <w:t xml:space="preserve">alertas </w:t>
        </w:r>
      </w:ins>
      <w:ins w:id="2638" w:author="Regina Casanova" w:date="2018-06-20T16:40:00Z">
        <w:r w:rsidR="006839BB">
          <w:t>en</w:t>
        </w:r>
      </w:ins>
      <w:ins w:id="2639" w:author="Regina Casanova" w:date="2018-06-20T16:33:00Z">
        <w:r>
          <w:t xml:space="preserve"> una historia clínica electrónica,</w:t>
        </w:r>
      </w:ins>
      <w:ins w:id="2640" w:author="Regina Casanova" w:date="2018-06-20T16:34:00Z">
        <w:r w:rsidR="006839BB">
          <w:t xml:space="preserve"> result</w:t>
        </w:r>
      </w:ins>
      <w:ins w:id="2641" w:author="Regina Casanova" w:date="2018-06-20T16:41:00Z">
        <w:r w:rsidR="006839BB">
          <w:t>ó</w:t>
        </w:r>
      </w:ins>
      <w:ins w:id="2642" w:author="Regina Casanova" w:date="2018-06-20T16:34:00Z">
        <w:r>
          <w:t xml:space="preserve"> en alertas más usables, efectivas y satisfactorias </w:t>
        </w:r>
        <w:r w:rsidR="006839BB">
          <w:t xml:space="preserve">que las alertas diseñadas utilizando </w:t>
        </w:r>
      </w:ins>
      <w:ins w:id="2643" w:author="Regina Casanova" w:date="2018-06-20T16:35:00Z">
        <w:r w:rsidR="006839BB">
          <w:t>técnicas</w:t>
        </w:r>
      </w:ins>
      <w:ins w:id="2644" w:author="Regina Casanova" w:date="2018-06-20T16:34:00Z">
        <w:r w:rsidR="006839BB">
          <w:t xml:space="preserve"> </w:t>
        </w:r>
      </w:ins>
      <w:ins w:id="2645" w:author="Regina Casanova" w:date="2018-06-20T16:35:00Z">
        <w:r w:rsidR="006839BB">
          <w:t xml:space="preserve">de ingeniería de software tradicional </w:t>
        </w:r>
      </w:ins>
      <w:ins w:id="2646" w:author="Regina Casanova" w:date="2018-06-20T16:36:00Z">
        <w:r w:rsidR="006839BB">
          <w:fldChar w:fldCharType="begin" w:fldLock="1"/>
        </w:r>
      </w:ins>
      <w:r w:rsidR="00D92F33">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1)","plainTextFormattedCitation":"(51)","previouslyFormattedCitation":"(50)"},"properties":{"noteIndex":0},"schema":"https://github.com/citation-style-language/schema/raw/master/csl-citation.json"}</w:instrText>
      </w:r>
      <w:r w:rsidR="006839BB">
        <w:fldChar w:fldCharType="separate"/>
      </w:r>
      <w:r w:rsidR="00D92F33" w:rsidRPr="00D92F33">
        <w:rPr>
          <w:noProof/>
        </w:rPr>
        <w:t>(51)</w:t>
      </w:r>
      <w:ins w:id="2647" w:author="Regina Casanova" w:date="2018-06-20T16:36:00Z">
        <w:r w:rsidR="006839BB">
          <w:fldChar w:fldCharType="end"/>
        </w:r>
      </w:ins>
      <w:ins w:id="2648" w:author="Regina Casanova" w:date="2018-06-20T16:41:00Z">
        <w:r w:rsidR="006839BB">
          <w:t xml:space="preserve">. También mostraron </w:t>
        </w:r>
      </w:ins>
      <w:ins w:id="2649" w:author="Regina Casanova" w:date="2018-06-20T16:38:00Z">
        <w:r w:rsidR="006839BB">
          <w:t xml:space="preserve">que </w:t>
        </w:r>
      </w:ins>
      <w:ins w:id="2650" w:author="Regina Casanova" w:date="2018-06-20T16:42:00Z">
        <w:r w:rsidR="006839BB">
          <w:t>el re-diseño de registros utilizando esta metodología hizo que los enfermeros encargados en el llenado de información de los pacientes se sintieran m</w:t>
        </w:r>
      </w:ins>
      <w:ins w:id="2651" w:author="Regina Casanova" w:date="2018-06-20T16:43:00Z">
        <w:r w:rsidR="006839BB">
          <w:t>ás satisfechos y pudieran encontrar un balance entre las necesidades de enfermeros y los requerimientos de la institución</w:t>
        </w:r>
      </w:ins>
      <w:ins w:id="2652" w:author="Regina Casanova" w:date="2018-06-20T16:50:00Z">
        <w:r w:rsidR="006839BB">
          <w:t xml:space="preserve"> </w:t>
        </w:r>
      </w:ins>
      <w:ins w:id="2653" w:author="Regina Casanova" w:date="2018-06-20T16:51:00Z">
        <w:r w:rsidR="006839BB">
          <w:fldChar w:fldCharType="begin" w:fldLock="1"/>
        </w:r>
      </w:ins>
      <w:r w:rsidR="00D92F33">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2)","plainTextFormattedCitation":"(52)","previouslyFormattedCitation":"(51)"},"properties":{"noteIndex":0},"schema":"https://github.com/citation-style-language/schema/raw/master/csl-citation.json"}</w:instrText>
      </w:r>
      <w:r w:rsidR="006839BB">
        <w:fldChar w:fldCharType="separate"/>
      </w:r>
      <w:r w:rsidR="00D92F33" w:rsidRPr="00D92F33">
        <w:rPr>
          <w:noProof/>
        </w:rPr>
        <w:t>(52)</w:t>
      </w:r>
      <w:ins w:id="2654" w:author="Regina Casanova" w:date="2018-06-20T16:51:00Z">
        <w:r w:rsidR="006839BB">
          <w:fldChar w:fldCharType="end"/>
        </w:r>
      </w:ins>
      <w:ins w:id="2655" w:author="Regina Casanova" w:date="2018-06-20T16:43:00Z">
        <w:r w:rsidR="006839BB">
          <w:t>.</w:t>
        </w:r>
      </w:ins>
      <w:ins w:id="2656" w:author="Regina Casanova" w:date="2018-06-20T16:51:00Z">
        <w:r w:rsidR="006839BB">
          <w:t xml:space="preserve"> En </w:t>
        </w:r>
      </w:ins>
      <w:ins w:id="2657" w:author="Regina Casanova" w:date="2018-06-20T16:43:00Z">
        <w:r w:rsidR="007A641A">
          <w:t xml:space="preserve">dichos estudios, la </w:t>
        </w:r>
      </w:ins>
      <w:ins w:id="2658" w:author="Regina Casanova" w:date="2018-06-20T16:52:00Z">
        <w:r w:rsidR="007A641A">
          <w:t>participación de los usuarios finales del software fueron cruciales</w:t>
        </w:r>
      </w:ins>
      <w:ins w:id="2659" w:author="Regina Casanova" w:date="2018-06-20T16:58:00Z">
        <w:r w:rsidR="007A641A">
          <w:t xml:space="preserve"> para conseguir los objetivos deseados</w:t>
        </w:r>
      </w:ins>
      <w:ins w:id="2660" w:author="Regina Casanova" w:date="2018-06-20T16:52:00Z">
        <w:r w:rsidR="007A641A">
          <w:t xml:space="preserve">, en el primer </w:t>
        </w:r>
        <w:r w:rsidR="007A641A">
          <w:lastRenderedPageBreak/>
          <w:t xml:space="preserve">estudio se realizaron </w:t>
        </w:r>
      </w:ins>
      <w:ins w:id="2661" w:author="Regina Casanova" w:date="2018-06-20T16:53:00Z">
        <w:r w:rsidR="007A641A">
          <w:t>cuestionarios y entrevistas cualitativas con los usuarios para 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w:t>
        </w:r>
      </w:ins>
      <w:ins w:id="2662" w:author="Regina Casanova" w:date="2018-06-20T16:54:00Z">
        <w:r w:rsidR="007A641A">
          <w:t xml:space="preserve">ón. </w:t>
        </w:r>
      </w:ins>
      <w:ins w:id="2663" w:author="Regina Casanova" w:date="2018-06-20T16:59:00Z">
        <w:r w:rsidR="007A641A">
          <w:t>Asimismo</w:t>
        </w:r>
      </w:ins>
      <w:ins w:id="2664" w:author="Regina Casanova" w:date="2018-06-20T16:58:00Z">
        <w:r w:rsidR="007A641A">
          <w:t>, el presente estudio</w:t>
        </w:r>
      </w:ins>
      <w:ins w:id="2665" w:author="Regina Casanova" w:date="2018-06-20T16:59:00Z">
        <w:r w:rsidR="007A641A">
          <w:t xml:space="preserve"> se suma mostrando</w:t>
        </w:r>
      </w:ins>
      <w:ins w:id="2666" w:author="Regina Casanova" w:date="2018-06-20T16:58:00Z">
        <w:r w:rsidR="007A641A">
          <w:t xml:space="preserve"> la gran importancia de tomar en cuenta las consideraciones de los usuarios finales al momento de la creación de un nuevo sistema inform</w:t>
        </w:r>
      </w:ins>
      <w:ins w:id="2667" w:author="Regina Casanova" w:date="2018-06-20T16:59:00Z">
        <w:r w:rsidR="007A641A">
          <w:t>ático.</w:t>
        </w:r>
      </w:ins>
    </w:p>
    <w:p w14:paraId="62A890EC" w14:textId="6EAFCEC7" w:rsidR="003700B5" w:rsidRPr="00842BF2" w:rsidDel="00944154" w:rsidRDefault="003700B5" w:rsidP="00842BF2">
      <w:pPr>
        <w:pStyle w:val="Texto"/>
        <w:rPr>
          <w:del w:id="2668" w:author="Regina Casanova" w:date="2018-06-20T13:47:00Z"/>
        </w:rPr>
      </w:pPr>
    </w:p>
    <w:p w14:paraId="675F84E9" w14:textId="30F8229E"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D92F33">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3)","plainTextFormattedCitation":"(53)","previouslyFormattedCitation":"(52)"},"properties":{"noteIndex":0},"schema":"https://github.com/citation-style-language/schema/raw/master/csl-citation.json"}</w:instrText>
      </w:r>
      <w:r w:rsidRPr="00BA156B">
        <w:fldChar w:fldCharType="separate"/>
      </w:r>
      <w:r w:rsidR="00D92F33" w:rsidRPr="00D92F33">
        <w:rPr>
          <w:noProof/>
        </w:rPr>
        <w:t>(53)</w:t>
      </w:r>
      <w:r w:rsidRPr="00BA156B">
        <w:fldChar w:fldCharType="end"/>
      </w:r>
      <w:r w:rsidRPr="00BA156B">
        <w:t xml:space="preserve">, para evitar frustraciones de sus usuarios </w:t>
      </w:r>
      <w:r w:rsidRPr="00BA156B">
        <w:fldChar w:fldCharType="begin" w:fldLock="1"/>
      </w:r>
      <w:r w:rsidR="00D92F33">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4)","plainTextFormattedCitation":"(54)","previouslyFormattedCitation":"(53)"},"properties":{"noteIndex":0},"schema":"https://github.com/citation-style-language/schema/raw/master/csl-citation.json"}</w:instrText>
      </w:r>
      <w:r w:rsidRPr="00BA156B">
        <w:fldChar w:fldCharType="separate"/>
      </w:r>
      <w:r w:rsidR="00D92F33" w:rsidRPr="00D92F33">
        <w:rPr>
          <w:noProof/>
        </w:rPr>
        <w:t>(54)</w:t>
      </w:r>
      <w:r w:rsidRPr="00BA156B">
        <w:fldChar w:fldCharType="end"/>
      </w:r>
      <w:r w:rsidR="00D00DDC">
        <w:t xml:space="preserve"> y có</w:t>
      </w:r>
      <w:r w:rsidRPr="00BA156B">
        <w:t xml:space="preserve">mo puede ayudar en el soporte de decisiones clínicas </w:t>
      </w:r>
      <w:r w:rsidRPr="00BA156B">
        <w:fldChar w:fldCharType="begin" w:fldLock="1"/>
      </w:r>
      <w:r w:rsidR="00D92F33">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5)","plainTextFormattedCitation":"(55)","previouslyFormattedCitation":"(54)"},"properties":{"noteIndex":0},"schema":"https://github.com/citation-style-language/schema/raw/master/csl-citation.json"}</w:instrText>
      </w:r>
      <w:r w:rsidRPr="00BA156B">
        <w:fldChar w:fldCharType="separate"/>
      </w:r>
      <w:r w:rsidR="00D92F33" w:rsidRPr="00D92F33">
        <w:rPr>
          <w:noProof/>
        </w:rPr>
        <w:t>(55)</w:t>
      </w:r>
      <w:r w:rsidRPr="00BA156B">
        <w:fldChar w:fldCharType="end"/>
      </w:r>
      <w:r w:rsidRPr="00BA156B">
        <w:t>.</w:t>
      </w:r>
    </w:p>
    <w:p w14:paraId="6FD7A144" w14:textId="3B334769" w:rsidR="0070776A" w:rsidRPr="00842BF2" w:rsidRDefault="0070776A" w:rsidP="00842BF2">
      <w:pPr>
        <w:pStyle w:val="Texto"/>
      </w:pPr>
      <w:r w:rsidRPr="00BA156B">
        <w:t xml:space="preserve">Este tipo de </w:t>
      </w:r>
      <w:del w:id="2669" w:author="Regina Casanova" w:date="2018-06-18T17:53:00Z">
        <w:r w:rsidRPr="00BA156B" w:rsidDel="00E94926">
          <w:delText>sistema</w:delText>
        </w:r>
      </w:del>
      <w:ins w:id="2670"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D92F33">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6)","plainTextFormattedCitation":"(56)","previouslyFormattedCitation":"(55)"},"properties":{"noteIndex":0},"schema":"https://github.com/citation-style-language/schema/raw/master/csl-citation.json"}</w:instrText>
      </w:r>
      <w:r w:rsidRPr="00BA156B">
        <w:fldChar w:fldCharType="separate"/>
      </w:r>
      <w:r w:rsidR="00D92F33" w:rsidRPr="00D92F33">
        <w:rPr>
          <w:noProof/>
        </w:rPr>
        <w:t>(56)</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2671" w:author="Regina Casanova" w:date="2018-06-18T17:53:00Z">
        <w:r w:rsidRPr="00BA156B" w:rsidDel="00E94926">
          <w:delText xml:space="preserve">sistema </w:delText>
        </w:r>
      </w:del>
      <w:ins w:id="2672" w:author="Regina Casanova" w:date="2018-06-18T17:53:00Z">
        <w:r w:rsidR="00E94926">
          <w:t>software</w:t>
        </w:r>
      </w:ins>
      <w:ins w:id="2673" w:author="Regina Casanova" w:date="2018-06-18T17:40:00Z">
        <w:r w:rsidR="00234025">
          <w:t xml:space="preserve"> </w:t>
        </w:r>
      </w:ins>
      <w:r w:rsidRPr="00BA156B">
        <w:t xml:space="preserve">propuesto en este proyecto, se construyó basándose en dichos beneficios por lo que el uso de este </w:t>
      </w:r>
      <w:del w:id="2674" w:author="Regina Casanova" w:date="2018-06-18T17:53:00Z">
        <w:r w:rsidRPr="00BA156B" w:rsidDel="00E94926">
          <w:lastRenderedPageBreak/>
          <w:delText>sistema</w:delText>
        </w:r>
      </w:del>
      <w:ins w:id="2675" w:author="Regina Casanova" w:date="2018-06-18T17:53:00Z">
        <w:r w:rsidR="00E94926">
          <w:t>software</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3DB0749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Pr="00BA156B">
        <w:fldChar w:fldCharType="separate"/>
      </w:r>
      <w:r w:rsidR="00D92F33" w:rsidRPr="00D92F33">
        <w:rPr>
          <w:noProof/>
        </w:rPr>
        <w:t>(57)</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0C4D6C8E"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2676" w:author="Regina Casanova" w:date="2018-06-18T16:48:00Z">
        <w:r w:rsidR="00AF62FF">
          <w:t xml:space="preserve"> </w:t>
        </w:r>
      </w:ins>
      <w:ins w:id="2677" w:author="Regina Casanova" w:date="2018-06-18T16:49:00Z">
        <w:r w:rsidR="00AF62FF">
          <w:fldChar w:fldCharType="begin" w:fldLock="1"/>
        </w:r>
      </w:ins>
      <w:r w:rsidR="00D92F33">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8)","plainTextFormattedCitation":"(58)","previouslyFormattedCitation":"(57)"},"properties":{"noteIndex":0},"schema":"https://github.com/citation-style-language/schema/raw/master/csl-citation.json"}</w:instrText>
      </w:r>
      <w:r w:rsidR="00AF62FF">
        <w:fldChar w:fldCharType="separate"/>
      </w:r>
      <w:r w:rsidR="00D92F33" w:rsidRPr="00D92F33">
        <w:rPr>
          <w:noProof/>
        </w:rPr>
        <w:t>(58)</w:t>
      </w:r>
      <w:ins w:id="2678"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lastRenderedPageBreak/>
        <w:fldChar w:fldCharType="begin" w:fldLock="1"/>
      </w:r>
      <w:r w:rsidR="00D92F33">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9)","plainTextFormattedCitation":"(59)","previouslyFormattedCitation":"(58)"},"properties":{"noteIndex":0},"schema":"https://github.com/citation-style-language/schema/raw/master/csl-citation.json"}</w:instrText>
      </w:r>
      <w:r w:rsidRPr="00BA156B">
        <w:fldChar w:fldCharType="separate"/>
      </w:r>
      <w:r w:rsidR="00D92F33" w:rsidRPr="00D92F33">
        <w:rPr>
          <w:noProof/>
        </w:rPr>
        <w:t>(59)</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2679" w:author="Regina Casanova" w:date="2018-06-18T16:49:00Z">
        <w:r w:rsidR="00AF62FF">
          <w:t>de gestión de reclamos en</w:t>
        </w:r>
      </w:ins>
      <w:del w:id="2680" w:author="Regina Casanova" w:date="2018-06-18T16:49:00Z">
        <w:r w:rsidRPr="00BA156B" w:rsidDel="00AF62FF">
          <w:delText>de</w:delText>
        </w:r>
      </w:del>
      <w:ins w:id="2681" w:author="Regina Casanova" w:date="2018-06-18T16:43:00Z">
        <w:r w:rsidR="00EF06FE">
          <w:t xml:space="preserve"> la red</w:t>
        </w:r>
      </w:ins>
      <w:ins w:id="2682" w:author="Regina Casanova" w:date="2018-06-18T23:54:00Z">
        <w:r w:rsidR="00EF41F7">
          <w:t xml:space="preserve"> de establecimientos de salud del</w:t>
        </w:r>
      </w:ins>
      <w:ins w:id="2683" w:author="Regina Casanova" w:date="2018-06-18T16:43:00Z">
        <w:r w:rsidR="00EF06FE">
          <w:t xml:space="preserve"> MINSA</w:t>
        </w:r>
      </w:ins>
      <w:del w:id="2684"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2685"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2685"/>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4B629AA9"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2686"/>
      <w:r w:rsidR="009E2064" w:rsidRPr="00BA156B">
        <w:t>pensar</w:t>
      </w:r>
      <w:ins w:id="2687" w:author="Regina Casanova" w:date="2018-07-07T13:33:00Z">
        <w:r w:rsidR="00DE4F52">
          <w:t>a</w:t>
        </w:r>
      </w:ins>
      <w:del w:id="2688" w:author="Regina Casanova" w:date="2018-07-07T13:33:00Z">
        <w:r w:rsidR="009E2064" w:rsidRPr="00BA156B" w:rsidDel="00DE4F52">
          <w:delText>á</w:delText>
        </w:r>
      </w:del>
      <w:r w:rsidR="009E2064" w:rsidRPr="00BA156B">
        <w:t>n</w:t>
      </w:r>
      <w:commentRangeEnd w:id="2686"/>
      <w:r w:rsidR="00F916E3">
        <w:rPr>
          <w:rStyle w:val="Refdecomentario"/>
          <w:rFonts w:cstheme="minorBidi"/>
          <w:lang w:val="es-ES_tradnl"/>
        </w:rPr>
        <w:commentReference w:id="2686"/>
      </w:r>
      <w:r w:rsidR="009E2064" w:rsidRPr="00BA156B">
        <w:t xml:space="preserve"> que los gestores no apreciaban la riqueza de la información </w:t>
      </w:r>
      <w:r w:rsidR="009E2064" w:rsidRPr="00BA156B">
        <w:lastRenderedPageBreak/>
        <w:t xml:space="preserve">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2689" w:author="Regina Casanova" w:date="2018-06-18T17:53:00Z">
        <w:r w:rsidR="0079520C" w:rsidRPr="00BA156B" w:rsidDel="00E94926">
          <w:delText xml:space="preserve">sistema </w:delText>
        </w:r>
      </w:del>
      <w:ins w:id="2690" w:author="Regina Casanova" w:date="2018-06-18T17:53:00Z">
        <w:r w:rsidR="00E94926">
          <w:t>software</w:t>
        </w:r>
      </w:ins>
      <w:ins w:id="2691" w:author="Regina Casanova" w:date="2018-06-18T17:41:00Z">
        <w:r w:rsidR="00234025">
          <w:t xml:space="preserve"> </w:t>
        </w:r>
      </w:ins>
      <w:r w:rsidR="0079520C" w:rsidRPr="00BA156B">
        <w:t xml:space="preserve">recaude información valiosa que pueda traducirse en proyectos de mejora. Sin esta capacitación permanente, el </w:t>
      </w:r>
      <w:del w:id="2692" w:author="Regina Casanova" w:date="2018-06-18T17:53:00Z">
        <w:r w:rsidR="0079520C" w:rsidRPr="00BA156B" w:rsidDel="00E94926">
          <w:delText>sistema</w:delText>
        </w:r>
      </w:del>
      <w:ins w:id="2693"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2878E52"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D92F33">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0)","plainTextFormattedCitation":"(60)","previouslyFormattedCitation":"(59)"},"properties":{"noteIndex":0},"schema":"https://github.com/citation-style-language/schema/raw/master/csl-citation.json"}</w:instrText>
      </w:r>
      <w:r w:rsidRPr="00BA156B">
        <w:fldChar w:fldCharType="separate"/>
      </w:r>
      <w:r w:rsidR="00D92F33" w:rsidRPr="00D92F33">
        <w:rPr>
          <w:noProof/>
        </w:rPr>
        <w:t>(60)</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lastRenderedPageBreak/>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7D4697D9"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00EC2BAF" w:rsidRPr="00BA156B">
        <w:fldChar w:fldCharType="separate"/>
      </w:r>
      <w:r w:rsidR="00D92F33" w:rsidRPr="00D92F33">
        <w:rPr>
          <w:noProof/>
        </w:rPr>
        <w:t>(57)</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 xml:space="preserve">s </w:t>
      </w:r>
      <w:r w:rsidR="006D06B4">
        <w:lastRenderedPageBreak/>
        <w:t>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w:t>
      </w:r>
      <w:r w:rsidR="002D4AA2" w:rsidRPr="00BA156B">
        <w:lastRenderedPageBreak/>
        <w:t xml:space="preserve">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2694" w:author="Regina Casanova" w:date="2018-06-18T17:53:00Z">
        <w:r w:rsidRPr="00BA156B" w:rsidDel="00E94926">
          <w:delText>sistema</w:delText>
        </w:r>
      </w:del>
      <w:ins w:id="2695"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2696" w:name="_Toc511166321"/>
      <w:r w:rsidRPr="00BA156B">
        <w:rPr>
          <w:lang w:val="es-PE"/>
        </w:rPr>
        <w:t>De los h</w:t>
      </w:r>
      <w:r w:rsidR="00C1603F" w:rsidRPr="00BA156B">
        <w:rPr>
          <w:lang w:val="es-PE"/>
        </w:rPr>
        <w:t>allazgos de la fase de p</w:t>
      </w:r>
      <w:r w:rsidR="009E2064" w:rsidRPr="00BA156B">
        <w:rPr>
          <w:lang w:val="es-PE"/>
        </w:rPr>
        <w:t>rueba</w:t>
      </w:r>
      <w:bookmarkEnd w:id="2696"/>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2697" w:author="Regina Casanova" w:date="2018-06-18T17:53:00Z">
        <w:r w:rsidR="001E3A11" w:rsidRPr="00BA156B" w:rsidDel="00E94926">
          <w:delText>sistema</w:delText>
        </w:r>
      </w:del>
      <w:ins w:id="2698"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w:t>
      </w:r>
      <w:r w:rsidR="001E3A11" w:rsidRPr="00BA156B">
        <w:lastRenderedPageBreak/>
        <w:t>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2699" w:author="Regina Casanova" w:date="2018-06-15T19:26:00Z"/>
        </w:rPr>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2700" w:author="Regina Casanova" w:date="2018-06-18T17:53:00Z">
        <w:r w:rsidR="00EA256A" w:rsidRPr="00BA156B" w:rsidDel="00E94926">
          <w:delText>sistema</w:delText>
        </w:r>
      </w:del>
      <w:ins w:id="2701"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2702" w:author="Regina Casanova" w:date="2018-06-18T17:53:00Z">
        <w:r w:rsidRPr="00BA156B" w:rsidDel="00E94926">
          <w:delText>sistema</w:delText>
        </w:r>
      </w:del>
      <w:ins w:id="2703"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2704" w:author="Regina Casanova" w:date="2018-06-15T19:26:00Z">
          <w:pPr>
            <w:pStyle w:val="Texto"/>
          </w:pPr>
        </w:pPrChange>
      </w:pPr>
      <w:ins w:id="2705" w:author="Regina Casanova" w:date="2018-06-15T19:26:00Z">
        <w:r>
          <w:t>Limitaciones</w:t>
        </w:r>
      </w:ins>
    </w:p>
    <w:p w14:paraId="39417866" w14:textId="1FDB9AC8" w:rsidR="00524A0A" w:rsidRDefault="008A445E" w:rsidP="00862EA1">
      <w:pPr>
        <w:pStyle w:val="Texto"/>
        <w:rPr>
          <w:ins w:id="2706"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2707" w:author="Regina Casanova" w:date="2018-06-15T19:45:00Z">
        <w:r w:rsidR="004D0B2C">
          <w:t xml:space="preserve">Siendo lo ideal realizar iteraciones con un </w:t>
        </w:r>
      </w:ins>
      <w:ins w:id="2708" w:author="Regina Casanova" w:date="2018-06-15T19:46:00Z">
        <w:r w:rsidR="004D0B2C">
          <w:t>máximo</w:t>
        </w:r>
      </w:ins>
      <w:ins w:id="2709" w:author="Regina Casanova" w:date="2018-06-15T19:45:00Z">
        <w:r w:rsidR="004D0B2C">
          <w:t xml:space="preserve"> </w:t>
        </w:r>
      </w:ins>
      <w:ins w:id="2710" w:author="Regina Casanova" w:date="2018-06-15T19:46:00Z">
        <w:r w:rsidR="004D0B2C">
          <w:t xml:space="preserve">de 5 pruebas de </w:t>
        </w:r>
        <w:del w:id="2711" w:author="USER" w:date="2018-07-09T15:29:00Z">
          <w:r w:rsidR="004D0B2C" w:rsidDel="00002CAB">
            <w:delText>usuarios,  se</w:delText>
          </w:r>
        </w:del>
      </w:ins>
      <w:ins w:id="2712" w:author="USER" w:date="2018-07-09T15:29:00Z">
        <w:r w:rsidR="00002CAB">
          <w:t>usuarios, se</w:t>
        </w:r>
      </w:ins>
      <w:ins w:id="2713" w:author="Regina Casanova" w:date="2018-06-15T19:46:00Z">
        <w:r w:rsidR="004D0B2C">
          <w:t xml:space="preserve"> realizaron </w:t>
        </w:r>
      </w:ins>
      <w:ins w:id="2714" w:author="Regina Casanova" w:date="2018-06-15T20:02:00Z">
        <w:r w:rsidR="004D0B2C">
          <w:t xml:space="preserve">iteraciones con 3 </w:t>
        </w:r>
        <w:r w:rsidR="00806EEF">
          <w:t>usuarios para cada tipo de usuario evalu</w:t>
        </w:r>
      </w:ins>
      <w:ins w:id="2715" w:author="Regina Casanova" w:date="2018-06-15T20:03:00Z">
        <w:r w:rsidR="00806EEF">
          <w:t>a</w:t>
        </w:r>
      </w:ins>
      <w:ins w:id="2716" w:author="Regina Casanova" w:date="2018-06-15T20:02:00Z">
        <w:r w:rsidR="00806EEF">
          <w:t>do</w:t>
        </w:r>
      </w:ins>
      <w:ins w:id="2717" w:author="Regina Casanova" w:date="2018-06-15T20:05:00Z">
        <w:r w:rsidR="00806EEF">
          <w:t xml:space="preserve"> debido a poco tiempo que se contaba para realizar las pruebas. S</w:t>
        </w:r>
      </w:ins>
      <w:ins w:id="2718" w:author="Regina Casanova" w:date="2018-06-15T20:06:00Z">
        <w:r w:rsidR="00806EEF">
          <w:t>in embargo, iteraciones con 5 usuarios por cada tipo de usuario hubiera sido preferible para poder</w:t>
        </w:r>
      </w:ins>
      <w:ins w:id="2719" w:author="Regina Casanova" w:date="2018-06-15T20:02:00Z">
        <w:r w:rsidR="00806EEF">
          <w:t xml:space="preserve"> </w:t>
        </w:r>
      </w:ins>
      <w:ins w:id="2720" w:author="Regina Casanova" w:date="2018-06-15T20:07:00Z">
        <w:r w:rsidR="00806EEF">
          <w:t xml:space="preserve">refinar el prototipo. Adicionalmente, </w:t>
        </w:r>
      </w:ins>
      <w:del w:id="2721" w:author="Regina Casanova" w:date="2018-06-15T20:07:00Z">
        <w:r w:rsidR="00BE03A0" w:rsidRPr="00BA156B" w:rsidDel="00806EEF">
          <w:delText>I</w:delText>
        </w:r>
        <w:r w:rsidR="00472F37" w:rsidRPr="00BA156B" w:rsidDel="00806EEF">
          <w:delText>dealmente</w:delText>
        </w:r>
      </w:del>
      <w:ins w:id="2722"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2723"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D92F33">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1)","plainTextFormattedCitation":"(61)","previouslyFormattedCitation":"(60)"},"properties":{"noteIndex":0},"schema":"https://github.com/citation-style-language/schema/raw/master/csl-citation.json"}</w:instrText>
      </w:r>
      <w:r w:rsidR="00EC2BAF" w:rsidRPr="00BA156B">
        <w:fldChar w:fldCharType="separate"/>
      </w:r>
      <w:r w:rsidR="00D92F33" w:rsidRPr="00D92F33">
        <w:rPr>
          <w:noProof/>
        </w:rPr>
        <w:t>(61)</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w:t>
      </w:r>
      <w:r w:rsidR="00800377" w:rsidRPr="00BA156B">
        <w:lastRenderedPageBreak/>
        <w:t>Es por esto que se itero 2 veces en las pantallas presentad</w:t>
      </w:r>
      <w:r w:rsidR="00D00DDC">
        <w:t>as para ciudadanos y gestores má</w:t>
      </w:r>
      <w:r w:rsidR="00800377" w:rsidRPr="00BA156B">
        <w:t>s solo una vez para el personal de SUSALUD.</w:t>
      </w:r>
    </w:p>
    <w:p w14:paraId="2F8B3354" w14:textId="3094EA22" w:rsidR="00AC0179" w:rsidRDefault="00AC0179" w:rsidP="00862EA1">
      <w:pPr>
        <w:pStyle w:val="Texto"/>
        <w:rPr>
          <w:ins w:id="2724" w:author="Regina Casanova" w:date="2018-06-18T12:29:00Z"/>
        </w:rPr>
      </w:pPr>
      <w:ins w:id="2725" w:author="Regina Casanova" w:date="2018-06-18T12:21:00Z">
        <w:r>
          <w:t>Acerca de la clasificación de reclamos</w:t>
        </w:r>
      </w:ins>
      <w:ins w:id="2726" w:author="Regina Casanova" w:date="2018-06-18T12:22:00Z">
        <w:r w:rsidR="00152904">
          <w:t xml:space="preserve"> presentada</w:t>
        </w:r>
      </w:ins>
      <w:ins w:id="2727" w:author="Regina Casanova" w:date="2018-06-18T12:21:00Z">
        <w:r>
          <w:t xml:space="preserve">, </w:t>
        </w:r>
        <w:r w:rsidR="00152904">
          <w:t>a pesar de haberse rea</w:t>
        </w:r>
      </w:ins>
      <w:ins w:id="2728" w:author="Regina Casanova" w:date="2018-06-18T12:23:00Z">
        <w:r w:rsidR="00152904">
          <w:t xml:space="preserve">lizado </w:t>
        </w:r>
      </w:ins>
      <w:ins w:id="2729" w:author="Regina Casanova" w:date="2018-06-18T12:24:00Z">
        <w:r w:rsidR="00152904">
          <w:t>con</w:t>
        </w:r>
      </w:ins>
      <w:ins w:id="2730" w:author="Regina Casanova" w:date="2018-06-18T12:23:00Z">
        <w:r w:rsidR="00152904">
          <w:t xml:space="preserve"> el consenso de un </w:t>
        </w:r>
      </w:ins>
      <w:ins w:id="2731" w:author="Regina Casanova" w:date="2018-06-18T12:21:00Z">
        <w:r w:rsidR="00152904">
          <w:t xml:space="preserve">grupo de 8 </w:t>
        </w:r>
      </w:ins>
      <w:ins w:id="2732" w:author="Regina Casanova" w:date="2018-06-18T12:23:00Z">
        <w:r w:rsidR="00152904">
          <w:t>personas, entre personal de SUSALUD y gestores de IPRESS</w:t>
        </w:r>
      </w:ins>
      <w:ins w:id="2733" w:author="Regina Casanova" w:date="2018-06-18T12:21:00Z">
        <w:r w:rsidR="00152904">
          <w:t xml:space="preserve"> que trabajan de manera constante con los reclamos </w:t>
        </w:r>
      </w:ins>
      <w:ins w:id="2734" w:author="Regina Casanova" w:date="2018-06-18T12:22:00Z">
        <w:r w:rsidR="00152904">
          <w:t xml:space="preserve">en salud, no se puede tomar la clasificación presentada como definitiva ya que no se puede comprobar que </w:t>
        </w:r>
        <w:del w:id="2735" w:author="USER" w:date="2018-07-09T15:29:00Z">
          <w:r w:rsidR="00152904" w:rsidDel="00002CAB">
            <w:delText xml:space="preserve">los criterios utilizados por </w:delText>
          </w:r>
        </w:del>
      </w:ins>
      <w:ins w:id="2736" w:author="Regina Casanova" w:date="2018-06-18T12:24:00Z">
        <w:del w:id="2737" w:author="USER" w:date="2018-07-09T15:29:00Z">
          <w:r w:rsidR="00152904" w:rsidDel="00002CAB">
            <w:delText>estos usuarios se ciñe</w:delText>
          </w:r>
        </w:del>
      </w:ins>
      <w:ins w:id="2738" w:author="USER" w:date="2018-07-09T15:29:00Z">
        <w:r w:rsidR="00002CAB">
          <w:t>los criterios utilizados por estos usuarios se ciñen</w:t>
        </w:r>
      </w:ins>
      <w:ins w:id="2739" w:author="Regina Casanova" w:date="2018-06-18T12:24:00Z">
        <w:r w:rsidR="00152904">
          <w:t xml:space="preserve"> a criterios utilizados internacionalmente para la clasificación de reclamos. Adicionalmente, </w:t>
        </w:r>
      </w:ins>
      <w:ins w:id="2740" w:author="Regina Casanova" w:date="2018-06-18T12:25:00Z">
        <w:r w:rsidR="00152904">
          <w:t>existe un tema cultural en donde no se suele presentar cambios a propuestas hechas que puede haberse presentado con esta parte de la investigaci</w:t>
        </w:r>
      </w:ins>
      <w:ins w:id="2741" w:author="Regina Casanova" w:date="2018-06-18T12:28:00Z">
        <w:r w:rsidR="00152904">
          <w:t xml:space="preserve">ón. Resulta difícil identificar si no se presentaron cambios por ello o porque verdaderamente aceptaban cada </w:t>
        </w:r>
      </w:ins>
      <w:ins w:id="2742" w:author="Regina Casanova" w:date="2018-06-18T12:29:00Z">
        <w:del w:id="2743" w:author="USER" w:date="2018-07-09T15:30:00Z">
          <w:r w:rsidR="00152904" w:rsidDel="00002CAB">
            <w:delText>categoría</w:delText>
          </w:r>
        </w:del>
      </w:ins>
      <w:ins w:id="2744" w:author="Regina Casanova" w:date="2018-06-18T12:28:00Z">
        <w:del w:id="2745" w:author="USER" w:date="2018-07-09T15:30:00Z">
          <w:r w:rsidR="00152904" w:rsidDel="00002CAB">
            <w:delText xml:space="preserve"> </w:delText>
          </w:r>
        </w:del>
      </w:ins>
      <w:ins w:id="2746" w:author="Regina Casanova" w:date="2018-06-18T12:29:00Z">
        <w:del w:id="2747" w:author="USER" w:date="2018-07-09T15:30:00Z">
          <w:r w:rsidR="00152904" w:rsidDel="00002CAB">
            <w:delText xml:space="preserve"> e</w:delText>
          </w:r>
        </w:del>
      </w:ins>
      <w:ins w:id="2748" w:author="USER" w:date="2018-07-09T15:30:00Z">
        <w:r w:rsidR="00002CAB">
          <w:t>categoría e</w:t>
        </w:r>
      </w:ins>
      <w:ins w:id="2749" w:author="Regina Casanova" w:date="2018-06-18T12:29:00Z">
        <w:r w:rsidR="00152904">
          <w:t xml:space="preserve"> ítem presentado.</w:t>
        </w:r>
      </w:ins>
    </w:p>
    <w:p w14:paraId="5A572F5B" w14:textId="5E15C22B" w:rsidR="00152904" w:rsidRPr="00862EA1" w:rsidRDefault="00152904" w:rsidP="00862EA1">
      <w:pPr>
        <w:pStyle w:val="Texto"/>
      </w:pPr>
      <w:ins w:id="2750" w:author="Regina Casanova" w:date="2018-06-18T12:29:00Z">
        <w:r>
          <w:t xml:space="preserve">Finalmente, </w:t>
        </w:r>
      </w:ins>
      <w:ins w:id="2751" w:author="Regina Casanova" w:date="2018-06-18T12:30:00Z">
        <w:r>
          <w:t>luego de encontrar incongruencias en los datos p</w:t>
        </w:r>
        <w:r w:rsidR="009D09E8">
          <w:t>resentados del Sistema de</w:t>
        </w:r>
      </w:ins>
      <w:ins w:id="2752" w:author="Regina Casanova" w:date="2018-06-18T12:31:00Z">
        <w:r>
          <w:t xml:space="preserve"> </w:t>
        </w:r>
        <w:r w:rsidR="009D09E8">
          <w:t xml:space="preserve">Solicitudes en Atención al Ciudadano es </w:t>
        </w:r>
      </w:ins>
      <w:ins w:id="2753" w:author="Regina Casanova" w:date="2018-06-18T12:32:00Z">
        <w:r w:rsidR="009D09E8">
          <w:t>difícil</w:t>
        </w:r>
      </w:ins>
      <w:ins w:id="2754" w:author="Regina Casanova" w:date="2018-06-18T12:31:00Z">
        <w:r w:rsidR="009D09E8">
          <w:t xml:space="preserve"> </w:t>
        </w:r>
      </w:ins>
      <w:ins w:id="2755" w:author="Regina Casanova" w:date="2018-06-18T12:32:00Z">
        <w:r w:rsidR="009D09E8">
          <w:t>poder confiar enteramente en los datos presentados por su Plataforma de Informaci</w:t>
        </w:r>
      </w:ins>
      <w:ins w:id="2756" w:author="Regina Casanova" w:date="2018-06-18T12:33:00Z">
        <w:r w:rsidR="009D09E8">
          <w:t>ón y Difusión</w:t>
        </w:r>
      </w:ins>
      <w:ins w:id="2757" w:author="Regina Casanova" w:date="2018-06-18T12:36:00Z">
        <w:r w:rsidR="009D09E8">
          <w:t xml:space="preserve"> y esto hace que los ciudadanos que deseen acceder a esta informaci</w:t>
        </w:r>
      </w:ins>
      <w:ins w:id="2758" w:author="Regina Casanova" w:date="2018-06-18T12:37:00Z">
        <w:r w:rsidR="009D09E8">
          <w:t xml:space="preserve">ón puedan estar accediendo a información errónea y no les permita tomar una decisión informada sobre </w:t>
        </w:r>
      </w:ins>
      <w:ins w:id="2759" w:author="Regina Casanova" w:date="2018-06-18T13:16:00Z">
        <w:r w:rsidR="000969F2">
          <w:t>dónde</w:t>
        </w:r>
      </w:ins>
      <w:ins w:id="2760"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2761" w:name="_Toc511166322"/>
      <w:r w:rsidRPr="00BA156B">
        <w:lastRenderedPageBreak/>
        <w:t>Conclusiones</w:t>
      </w:r>
      <w:bookmarkEnd w:id="2761"/>
    </w:p>
    <w:p w14:paraId="5EA702DC" w14:textId="185229F0" w:rsidR="00F26C78" w:rsidRPr="00862EA1" w:rsidRDefault="000635A6" w:rsidP="00862EA1">
      <w:pPr>
        <w:pStyle w:val="Texto"/>
      </w:pPr>
      <w:del w:id="2762"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2763" w:author="Regina Casanova" w:date="2018-06-14T18:20:00Z">
        <w:r w:rsidR="008E5E4A">
          <w:t>En este estudio se comprobó</w:t>
        </w:r>
      </w:ins>
      <w:ins w:id="2764" w:author="Regina Casanova" w:date="2018-06-14T18:34:00Z">
        <w:r w:rsidR="00792CC5">
          <w:t xml:space="preserve"> la utilidad</w:t>
        </w:r>
      </w:ins>
      <w:ins w:id="2765" w:author="Regina Casanova" w:date="2018-06-14T18:20:00Z">
        <w:r w:rsidR="008E5E4A">
          <w:t xml:space="preserve"> </w:t>
        </w:r>
      </w:ins>
      <w:ins w:id="2766" w:author="Regina Casanova" w:date="2018-06-14T18:47:00Z">
        <w:r w:rsidR="00FB760C">
          <w:t xml:space="preserve">de uso </w:t>
        </w:r>
      </w:ins>
      <w:ins w:id="2767" w:author="Regina Casanova" w:date="2018-06-14T18:20:00Z">
        <w:r w:rsidR="008E5E4A">
          <w:t>de la metodolog</w:t>
        </w:r>
        <w:r w:rsidR="00792CC5">
          <w:t>ía UCD</w:t>
        </w:r>
        <w:r w:rsidR="008E5E4A">
          <w:t xml:space="preserve"> para la creación del diseño</w:t>
        </w:r>
      </w:ins>
      <w:r w:rsidRPr="00BA156B">
        <w:t xml:space="preserve"> </w:t>
      </w:r>
      <w:ins w:id="2768" w:author="Regina Casanova" w:date="2018-06-14T18:48:00Z">
        <w:r w:rsidR="00470DBC">
          <w:t>para</w:t>
        </w:r>
      </w:ins>
      <w:del w:id="2769" w:author="Regina Casanova" w:date="2018-06-14T18:48:00Z">
        <w:r w:rsidRPr="00BA156B" w:rsidDel="00470DBC">
          <w:delText>de</w:delText>
        </w:r>
      </w:del>
      <w:r w:rsidRPr="00BA156B">
        <w:t xml:space="preserve"> un </w:t>
      </w:r>
      <w:del w:id="2770" w:author="Regina Casanova" w:date="2018-06-18T17:53:00Z">
        <w:r w:rsidRPr="00BA156B" w:rsidDel="00E94926">
          <w:delText xml:space="preserve">sistema </w:delText>
        </w:r>
      </w:del>
      <w:ins w:id="2771" w:author="Regina Casanova" w:date="2018-06-18T17:53:00Z">
        <w:r w:rsidR="00E94926">
          <w:t>software</w:t>
        </w:r>
      </w:ins>
      <w:ins w:id="2772" w:author="Regina Casanova" w:date="2018-06-18T17:42:00Z">
        <w:r w:rsidR="00234025">
          <w:t xml:space="preserve"> </w:t>
        </w:r>
      </w:ins>
      <w:r w:rsidRPr="00BA156B">
        <w:t>de gestión de reclamos</w:t>
      </w:r>
      <w:r w:rsidR="00E85F76" w:rsidRPr="00BA156B">
        <w:t xml:space="preserve">, lográndose un </w:t>
      </w:r>
      <w:del w:id="2773" w:author="Regina Casanova" w:date="2018-06-18T17:53:00Z">
        <w:r w:rsidR="00E85F76" w:rsidRPr="00BA156B" w:rsidDel="00E94926">
          <w:delText xml:space="preserve">sistema </w:delText>
        </w:r>
      </w:del>
      <w:ins w:id="2774" w:author="Regina Casanova" w:date="2018-06-18T17:53:00Z">
        <w:r w:rsidR="00E94926">
          <w:t>software</w:t>
        </w:r>
      </w:ins>
      <w:ins w:id="2775"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r w:rsidR="00F27D13" w:rsidRPr="00F916E3">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F916E3">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2776" w:name="_Toc511166323"/>
      <w:r w:rsidRPr="00BA156B">
        <w:lastRenderedPageBreak/>
        <w:t>Recomendaciones</w:t>
      </w:r>
      <w:bookmarkEnd w:id="2776"/>
    </w:p>
    <w:p w14:paraId="6AE56F0D" w14:textId="3A86B56D" w:rsidR="004C04E9" w:rsidRDefault="007502D3" w:rsidP="00862EA1">
      <w:pPr>
        <w:pStyle w:val="Texto"/>
        <w:rPr>
          <w:ins w:id="2777" w:author="Regina Casanova" w:date="2018-06-15T18:05:00Z"/>
        </w:rPr>
      </w:pPr>
      <w:r w:rsidRPr="00BA156B">
        <w:t xml:space="preserve">Finalizando este estudio se pudo observar que la implementación del </w:t>
      </w:r>
      <w:del w:id="2778" w:author="Regina Casanova" w:date="2018-06-18T17:53:00Z">
        <w:r w:rsidRPr="00BA156B" w:rsidDel="00E94926">
          <w:delText>sistema</w:delText>
        </w:r>
      </w:del>
      <w:ins w:id="2779" w:author="Regina Casanova" w:date="2018-06-18T17:53:00Z">
        <w:r w:rsidR="00E94926">
          <w:t>software</w:t>
        </w:r>
      </w:ins>
      <w:r w:rsidRPr="00BA156B">
        <w:t xml:space="preserve"> propuesto se ve como el siguiente paso en estudios complementarios. </w:t>
      </w:r>
      <w:del w:id="2780"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2781" w:author="Regina Casanova" w:date="2018-06-14T18:08:00Z">
        <w:r w:rsidR="00405FE8">
          <w:t xml:space="preserve">Dichos estudios deberían, adicionalmente a implementar el </w:t>
        </w:r>
      </w:ins>
      <w:ins w:id="2782" w:author="Regina Casanova" w:date="2018-06-18T17:53:00Z">
        <w:r w:rsidR="00E94926">
          <w:t>software</w:t>
        </w:r>
      </w:ins>
      <w:ins w:id="2783" w:author="Regina Casanova" w:date="2018-06-18T17:43:00Z">
        <w:r w:rsidR="00234025">
          <w:t xml:space="preserve"> </w:t>
        </w:r>
      </w:ins>
      <w:ins w:id="2784" w:author="Regina Casanova" w:date="2018-06-14T18:08:00Z">
        <w:r w:rsidR="00405FE8">
          <w:t>planteado, hacer un estudio piloto en al menos dos establecimientos de salud de mediana y/o alta complejidad.</w:t>
        </w:r>
      </w:ins>
      <w:ins w:id="2785" w:author="Regina Casanova" w:date="2018-06-14T18:14:00Z">
        <w:r w:rsidR="008E5E4A">
          <w:t xml:space="preserve"> Estos estudios deberían dar mejoras al prototipo presentado</w:t>
        </w:r>
      </w:ins>
      <w:ins w:id="2786" w:author="Regina Casanova" w:date="2018-06-14T18:10:00Z">
        <w:r w:rsidR="00405FE8">
          <w:t xml:space="preserve"> </w:t>
        </w:r>
      </w:ins>
      <w:ins w:id="2787" w:author="Regina Casanova" w:date="2018-06-14T18:14:00Z">
        <w:r w:rsidR="008E5E4A">
          <w:t>en este estudio y deberían medir sus resultados en forma cuantitativa</w:t>
        </w:r>
      </w:ins>
      <w:ins w:id="2788" w:author="Regina Casanova" w:date="2018-06-14T18:15:00Z">
        <w:r w:rsidR="008E5E4A">
          <w:t>,</w:t>
        </w:r>
      </w:ins>
      <w:ins w:id="2789" w:author="Regina Casanova" w:date="2018-06-14T18:14:00Z">
        <w:r w:rsidR="008E5E4A">
          <w:t xml:space="preserve"> mediante el cuestionario SUS</w:t>
        </w:r>
      </w:ins>
      <w:ins w:id="2790" w:author="Regina Casanova" w:date="2018-06-14T18:15:00Z">
        <w:r w:rsidR="008E5E4A">
          <w:t>, y cualitativa, mediante la resolución de tareas complejas tanto en un ambiente controlado como en uno no controlado.</w:t>
        </w:r>
      </w:ins>
      <w:ins w:id="2791" w:author="Regina Casanova" w:date="2018-06-14T18:14:00Z">
        <w:r w:rsidR="008E5E4A">
          <w:t xml:space="preserve"> </w:t>
        </w:r>
      </w:ins>
      <w:r w:rsidR="00DF5627" w:rsidRPr="00BA156B">
        <w:t xml:space="preserve"> </w:t>
      </w:r>
      <w:del w:id="2792" w:author="Regina Casanova" w:date="2018-06-14T18:16:00Z">
        <w:r w:rsidR="004C04E9" w:rsidRPr="00BA156B" w:rsidDel="008E5E4A">
          <w:delText>E</w:delText>
        </w:r>
        <w:r w:rsidRPr="00BA156B" w:rsidDel="008E5E4A">
          <w:delText>n dichos estudios</w:delText>
        </w:r>
      </w:del>
      <w:ins w:id="2793"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4F4869DD" w:rsidR="00A30F79" w:rsidRPr="00862EA1" w:rsidRDefault="00E55F42" w:rsidP="00862EA1">
      <w:pPr>
        <w:pStyle w:val="Texto"/>
      </w:pPr>
      <w:ins w:id="2794" w:author="Regina Casanova" w:date="2018-06-15T19:00:00Z">
        <w:r>
          <w:t>Al encontrarse formas diferentes para manejar los reclamos dentro de esta</w:t>
        </w:r>
        <w:r w:rsidR="00234025">
          <w:t>blecimientos de salud del MINSA</w:t>
        </w:r>
        <w:r>
          <w:t xml:space="preserve"> se </w:t>
        </w:r>
      </w:ins>
      <w:ins w:id="2795" w:author="Regina Casanova" w:date="2018-06-15T19:01:00Z">
        <w:r>
          <w:t xml:space="preserve">sugiere </w:t>
        </w:r>
      </w:ins>
      <w:ins w:id="2796" w:author="Regina Casanova" w:date="2018-06-18T17:44:00Z">
        <w:r w:rsidR="00234025">
          <w:t xml:space="preserve">que </w:t>
        </w:r>
      </w:ins>
      <w:ins w:id="2797" w:author="Regina Casanova" w:date="2018-06-15T19:05:00Z">
        <w:r>
          <w:t>el establecimiento de un sistema</w:t>
        </w:r>
      </w:ins>
      <w:ins w:id="2798" w:author="Regina Casanova" w:date="2018-06-15T19:07:00Z">
        <w:r>
          <w:t xml:space="preserve"> unificado, </w:t>
        </w:r>
      </w:ins>
      <w:ins w:id="2799" w:author="Regina Casanova" w:date="2018-06-15T19:05:00Z">
        <w:r>
          <w:t xml:space="preserve">no exclusivamente </w:t>
        </w:r>
      </w:ins>
      <w:ins w:id="2800" w:author="Regina Casanova" w:date="2018-06-15T19:09:00Z">
        <w:r>
          <w:t>informático</w:t>
        </w:r>
      </w:ins>
      <w:ins w:id="2801" w:author="Regina Casanova" w:date="2018-06-15T19:07:00Z">
        <w:r>
          <w:t xml:space="preserve">, sea implementado en </w:t>
        </w:r>
        <w:del w:id="2802" w:author="USER" w:date="2018-07-09T15:30:00Z">
          <w:r w:rsidDel="00002CAB">
            <w:delText>los establecimiento</w:delText>
          </w:r>
        </w:del>
      </w:ins>
      <w:ins w:id="2803" w:author="USER" w:date="2018-07-09T15:30:00Z">
        <w:r w:rsidR="00002CAB">
          <w:t>los establecimientos</w:t>
        </w:r>
      </w:ins>
      <w:ins w:id="2804" w:author="Regina Casanova" w:date="2018-06-15T19:07:00Z">
        <w:r>
          <w:t xml:space="preserve"> </w:t>
        </w:r>
      </w:ins>
      <w:ins w:id="2805" w:author="Regina Casanova" w:date="2018-06-20T12:01:00Z">
        <w:r w:rsidR="008E0B0A">
          <w:t xml:space="preserve">de salud </w:t>
        </w:r>
      </w:ins>
      <w:ins w:id="2806" w:author="Regina Casanova" w:date="2018-06-15T19:07:00Z">
        <w:r>
          <w:t xml:space="preserve">del MINSA para </w:t>
        </w:r>
      </w:ins>
      <w:ins w:id="2807"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2808" w:author="Regina Casanova" w:date="2018-06-14T18:17:00Z"/>
        </w:rPr>
      </w:pPr>
      <w:del w:id="2809"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w:t>
      </w:r>
      <w:r w:rsidRPr="00BA156B">
        <w:lastRenderedPageBreak/>
        <w:t xml:space="preserve">personal de SUSALUD; y la segunda fase permitiría el acceso a ciudadanos. Esta separación de fases permitiría a todos los usuarios poder acostumbrarse al </w:t>
      </w:r>
      <w:del w:id="2810" w:author="Regina Casanova" w:date="2018-06-18T17:53:00Z">
        <w:r w:rsidR="00465CE9" w:rsidRPr="00BA156B" w:rsidDel="00E94926">
          <w:delText>sistema</w:delText>
        </w:r>
      </w:del>
      <w:ins w:id="2811"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2812" w:name="_Toc511166324"/>
      <w:r w:rsidRPr="00BA156B">
        <w:lastRenderedPageBreak/>
        <w:t>Referencias bibliográficas</w:t>
      </w:r>
      <w:bookmarkEnd w:id="2812"/>
    </w:p>
    <w:p w14:paraId="7149DD80" w14:textId="51A977DD" w:rsidR="00D92F33" w:rsidRPr="00F916E3" w:rsidRDefault="00EC2BAF" w:rsidP="00D92F33">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D92F33" w:rsidRPr="00D92F33">
        <w:rPr>
          <w:rFonts w:cs="Times New Roman"/>
          <w:noProof/>
        </w:rPr>
        <w:t xml:space="preserve">1. </w:t>
      </w:r>
      <w:r w:rsidR="00D92F33" w:rsidRPr="00D92F33">
        <w:rPr>
          <w:rFonts w:cs="Times New Roman"/>
          <w:noProof/>
        </w:rPr>
        <w:tab/>
        <w:t xml:space="preserve">Orozco M. Garantia_Calidad_Seguridad_Paciente-CIES-Miguel_Orozco. </w:t>
      </w:r>
      <w:r w:rsidR="00D92F33" w:rsidRPr="00F916E3">
        <w:rPr>
          <w:rFonts w:cs="Times New Roman"/>
          <w:noProof/>
          <w:lang w:val="en-US"/>
        </w:rPr>
        <w:t xml:space="preserve">2009. p. 50. </w:t>
      </w:r>
    </w:p>
    <w:p w14:paraId="39C36E56"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 </w:t>
      </w:r>
      <w:r w:rsidRPr="00F916E3">
        <w:rPr>
          <w:rFonts w:cs="Times New Roman"/>
          <w:noProof/>
          <w:lang w:val="en-US"/>
        </w:rPr>
        <w:tab/>
        <w:t xml:space="preserve">Oliver RL. An Investigation of the Interrelationship Between Consumer (Dis) Satisfaction and Complaint Reports. Adv Consum Res. 1987;14(1):218–222. 5p. 1 Diagram. </w:t>
      </w:r>
    </w:p>
    <w:p w14:paraId="196CB661"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 </w:t>
      </w:r>
      <w:r w:rsidRPr="00F916E3">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7A9D78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4. </w:t>
      </w:r>
      <w:r w:rsidRPr="00F916E3">
        <w:rPr>
          <w:rFonts w:cs="Times New Roman"/>
          <w:noProof/>
          <w:lang w:val="en-US"/>
        </w:rPr>
        <w:tab/>
        <w:t xml:space="preserve">Hospital Consumer Assessment of Healthcare Providers and Systems. The HCAHPS Survey – Frequently Asked Questions. Centers for Medicare and Medicaid. </w:t>
      </w:r>
      <w:r w:rsidRPr="00D92F33">
        <w:rPr>
          <w:rFonts w:cs="Times New Roman"/>
          <w:noProof/>
        </w:rPr>
        <w:t xml:space="preserve">2016;1–6. </w:t>
      </w:r>
    </w:p>
    <w:p w14:paraId="0628DC8E"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 </w:t>
      </w:r>
      <w:r w:rsidRPr="00D92F33">
        <w:rPr>
          <w:rFonts w:cs="Times New Roman"/>
          <w:noProof/>
        </w:rPr>
        <w:tab/>
        <w:t xml:space="preserve">Ministère des affaires sociales et de la santé. Ordonnance no 96-346 du 24 avril 1996 portant réforme de l’hospitalisation publique et privée | Legifrance [Internet]. </w:t>
      </w:r>
      <w:r w:rsidRPr="00F916E3">
        <w:rPr>
          <w:rFonts w:cs="Times New Roman"/>
          <w:noProof/>
          <w:lang w:val="en-US"/>
        </w:rPr>
        <w:t>Available from: https://www.legifrance.gouv.fr/affichTexte.do?cidTexte=JORFTEXT000000742206</w:t>
      </w:r>
    </w:p>
    <w:p w14:paraId="68A1EC01"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6. </w:t>
      </w:r>
      <w:r w:rsidRPr="00F916E3">
        <w:rPr>
          <w:rFonts w:cs="Times New Roman"/>
          <w:noProof/>
          <w:lang w:val="en-US"/>
        </w:rPr>
        <w:tab/>
        <w:t xml:space="preserve">Schoenfelder T, Klewer J, Kugler J. Determinants of patient satisfaction: A study among 39 hospitals in an in-patient setting in Germany. Int J Qual Heal Care. 2011 Oct;23(5):503–9. </w:t>
      </w:r>
    </w:p>
    <w:p w14:paraId="26E7D9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7. </w:t>
      </w:r>
      <w:r w:rsidRPr="00F916E3">
        <w:rPr>
          <w:rFonts w:cs="Times New Roman"/>
          <w:noProof/>
          <w:lang w:val="en-US"/>
        </w:rPr>
        <w:tab/>
        <w:t xml:space="preserve">Department of Health. The NHS Plan: a plan for investment, a plan for reform. </w:t>
      </w:r>
      <w:r w:rsidRPr="00D92F33">
        <w:rPr>
          <w:rFonts w:cs="Times New Roman"/>
          <w:noProof/>
        </w:rPr>
        <w:t xml:space="preserve">C 4818I. 2000;Cm 4818-I:144 p. </w:t>
      </w:r>
    </w:p>
    <w:p w14:paraId="27A1153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8. </w:t>
      </w:r>
      <w:r w:rsidRPr="00D92F33">
        <w:rPr>
          <w:rFonts w:cs="Times New Roman"/>
          <w:noProof/>
        </w:rPr>
        <w:tab/>
        <w:t xml:space="preserve">Cubillas JJ, Ramos MI, Feito FR, González JM, Gersol R, Ramos MB. </w:t>
      </w:r>
      <w:r w:rsidRPr="00F916E3">
        <w:rPr>
          <w:rFonts w:cs="Times New Roman"/>
          <w:noProof/>
          <w:lang w:val="en-US"/>
        </w:rPr>
        <w:t xml:space="preserve">[Importance of health CRM in pandemics and health alerts]. Aten Primaria. 2015 May 1;47(5):267–72. </w:t>
      </w:r>
    </w:p>
    <w:p w14:paraId="69B7EC4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9. </w:t>
      </w:r>
      <w:r w:rsidRPr="00F916E3">
        <w:rPr>
          <w:rFonts w:cs="Times New Roman"/>
          <w:noProof/>
          <w:lang w:val="en-US"/>
        </w:rPr>
        <w:tab/>
        <w:t>Notes on User Centered Design Process (UCD) [Internet]. [cited 2017 May 24]. Available from: https://www.w3.org/WAI/redesign/ucd</w:t>
      </w:r>
    </w:p>
    <w:p w14:paraId="4FF0E91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10. </w:t>
      </w:r>
      <w:r w:rsidRPr="00F916E3">
        <w:rPr>
          <w:rFonts w:cs="Times New Roman"/>
          <w:noProof/>
          <w:lang w:val="en-US"/>
        </w:rPr>
        <w:tab/>
        <w:t xml:space="preserve">International Organization for Standardization. ISO 9241-210: Ergonomics of human–system interaction - Human-centred design for interactive systems. Int Organ Stand. 2010;2010:32. </w:t>
      </w:r>
    </w:p>
    <w:p w14:paraId="682BDE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11. </w:t>
      </w:r>
      <w:r w:rsidRPr="00F916E3">
        <w:rPr>
          <w:rFonts w:cs="Times New Roman"/>
          <w:noProof/>
          <w:lang w:val="en-US"/>
        </w:rPr>
        <w:tab/>
        <w:t xml:space="preserve">Health Services Review Council. Guide to Complaint Handling in Health </w:t>
      </w:r>
      <w:r w:rsidRPr="00F916E3">
        <w:rPr>
          <w:rFonts w:cs="Times New Roman"/>
          <w:noProof/>
          <w:lang w:val="en-US"/>
        </w:rPr>
        <w:lastRenderedPageBreak/>
        <w:t xml:space="preserve">Care Services. </w:t>
      </w:r>
      <w:r w:rsidRPr="00D92F33">
        <w:rPr>
          <w:rFonts w:cs="Times New Roman"/>
          <w:noProof/>
        </w:rPr>
        <w:t xml:space="preserve">2005; </w:t>
      </w:r>
    </w:p>
    <w:p w14:paraId="7609230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2.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30-2016-SA. </w:t>
      </w:r>
    </w:p>
    <w:p w14:paraId="5790A6A4"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13. </w:t>
      </w:r>
      <w:r w:rsidRPr="00D92F33">
        <w:rPr>
          <w:rFonts w:cs="Times New Roman"/>
          <w:noProof/>
        </w:rPr>
        <w:tab/>
        <w:t xml:space="preserve">Susalud: la tecnología digital al servicio de ciudadanos y gestores | Gestion.pe [Internet]. </w:t>
      </w:r>
      <w:r w:rsidRPr="00F916E3">
        <w:rPr>
          <w:rFonts w:cs="Times New Roman"/>
          <w:noProof/>
          <w:lang w:val="en-US"/>
        </w:rPr>
        <w:t>[cited 2017 Dec 16]. Available from: https://gestion.pe/panelg/susalud-tecnologia-digital-al-servicio-ciudadanos-y-gestores-2197181</w:t>
      </w:r>
    </w:p>
    <w:p w14:paraId="6355D4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14. </w:t>
      </w:r>
      <w:r w:rsidRPr="00F916E3">
        <w:rPr>
          <w:rFonts w:cs="Times New Roman"/>
          <w:noProof/>
          <w:lang w:val="en-US"/>
        </w:rPr>
        <w:tab/>
        <w:t xml:space="preserve">Al-Abri R, Al-Balushi A. Patient satisfaction survey as a tool towards quality improvement. </w:t>
      </w:r>
      <w:r w:rsidRPr="00D92F33">
        <w:rPr>
          <w:rFonts w:cs="Times New Roman"/>
          <w:noProof/>
        </w:rPr>
        <w:t xml:space="preserve">Oman Med J. 2014 Jan;29(1):3–7. </w:t>
      </w:r>
    </w:p>
    <w:p w14:paraId="6EBE1E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5. </w:t>
      </w:r>
      <w:r w:rsidRPr="00D92F33">
        <w:rPr>
          <w:rFonts w:cs="Times New Roman"/>
          <w:noProof/>
        </w:rPr>
        <w:tab/>
        <w:t xml:space="preserve">Salud DE. ESTÁNDARES DE CALIDAD PARA EL PRIMER NIVEL DE ATENCIÓN EN SALUD. E c p n a s. 2002;1–47. </w:t>
      </w:r>
    </w:p>
    <w:p w14:paraId="0EA90697"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16. </w:t>
      </w:r>
      <w:r w:rsidRPr="00D92F33">
        <w:rPr>
          <w:rFonts w:cs="Times New Roman"/>
          <w:noProof/>
        </w:rPr>
        <w:tab/>
        <w:t xml:space="preserve">Chang M, Alemán MC, García R, Miranda RJ. Evaluación de la calidad de la atención médica en el subsistema de urgencias del municipio 10 de octubre, 1997. </w:t>
      </w:r>
      <w:r w:rsidRPr="00F916E3">
        <w:rPr>
          <w:rFonts w:cs="Times New Roman"/>
          <w:noProof/>
          <w:lang w:val="en-US"/>
        </w:rPr>
        <w:t xml:space="preserve">Rev Cuba Salud Pública. 2000;24(2):110–6. </w:t>
      </w:r>
    </w:p>
    <w:p w14:paraId="056E8016"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17. </w:t>
      </w:r>
      <w:r w:rsidRPr="00F916E3">
        <w:rPr>
          <w:rFonts w:cs="Times New Roman"/>
          <w:noProof/>
          <w:lang w:val="en-US"/>
        </w:rPr>
        <w:tab/>
        <w:t xml:space="preserve">Jenkinson C. Patients’ experiences and satisfaction with health care: results of a questionnaire study of specific aspects of care. Qual Saf Heal Care. 2002 Dec;11(4):335–9. </w:t>
      </w:r>
    </w:p>
    <w:p w14:paraId="7B348C6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18. </w:t>
      </w:r>
      <w:r w:rsidRPr="00F916E3">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29FC39E5"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19. </w:t>
      </w:r>
      <w:r w:rsidRPr="00F916E3">
        <w:rPr>
          <w:rFonts w:cs="Times New Roman"/>
          <w:noProof/>
          <w:lang w:val="en-US"/>
        </w:rPr>
        <w:tab/>
        <w:t xml:space="preserve">Jackson JL, Chamberlin J, Kroenke K. Predictors of patient satisfaction. Soc Sci Med. 2001;52(4):609–620. </w:t>
      </w:r>
    </w:p>
    <w:p w14:paraId="4C45C940"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0. </w:t>
      </w:r>
      <w:r w:rsidRPr="00F916E3">
        <w:rPr>
          <w:rFonts w:cs="Times New Roman"/>
          <w:noProof/>
          <w:lang w:val="en-US"/>
        </w:rPr>
        <w:tab/>
        <w:t xml:space="preserve">Quality Assurance Project. Monitoring the Quality of Hospital Care. </w:t>
      </w:r>
    </w:p>
    <w:p w14:paraId="2C468BE5"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21. </w:t>
      </w:r>
      <w:r w:rsidRPr="00D92F33">
        <w:rPr>
          <w:rFonts w:cs="Times New Roman"/>
          <w:noProof/>
        </w:rPr>
        <w:tab/>
        <w:t xml:space="preserve">EsSalud. Registro Informático de Atención al Asegurado [Internet]. </w:t>
      </w:r>
      <w:r w:rsidRPr="00F916E3">
        <w:rPr>
          <w:rFonts w:cs="Times New Roman"/>
          <w:noProof/>
          <w:lang w:val="en-US"/>
        </w:rPr>
        <w:t>[cited 2016 Aug 16]. Available from: http://ww3.essalud.gob.pe:8080/riid/portal.html</w:t>
      </w:r>
    </w:p>
    <w:p w14:paraId="29719C65"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2. </w:t>
      </w:r>
      <w:r w:rsidRPr="00F916E3">
        <w:rPr>
          <w:rFonts w:cs="Times New Roman"/>
          <w:noProof/>
          <w:lang w:val="en-US"/>
        </w:rPr>
        <w:tab/>
        <w:t>CRM for Small Business - Customer Relationship Management - Act! [Internet]. [cited 2018 Feb 4]. Available from: https://www.act.com/</w:t>
      </w:r>
    </w:p>
    <w:p w14:paraId="06899E1F"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3. </w:t>
      </w:r>
      <w:r w:rsidRPr="00F916E3">
        <w:rPr>
          <w:rFonts w:cs="Times New Roman"/>
          <w:noProof/>
          <w:lang w:val="en-US"/>
        </w:rPr>
        <w:tab/>
        <w:t>Qué es CRM: Customer Relationship Management y Software CRM [Internet]. [cited 2018 Feb 4]. Available from: https://www.sumacrm.com/soporte/customer-relationship-management</w:t>
      </w:r>
    </w:p>
    <w:p w14:paraId="6883AD0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4. </w:t>
      </w:r>
      <w:r w:rsidRPr="00F916E3">
        <w:rPr>
          <w:rFonts w:cs="Times New Roman"/>
          <w:noProof/>
          <w:lang w:val="en-US"/>
        </w:rPr>
        <w:tab/>
        <w:t xml:space="preserve">Anshari M, Almunawar MN. Evaluating CRM Implementation in Healthcare Organization. Proc 2011 Int Conf Econ Bus Inf (OCEBI 2011). </w:t>
      </w:r>
      <w:r w:rsidRPr="00F916E3">
        <w:rPr>
          <w:rFonts w:cs="Times New Roman"/>
          <w:noProof/>
          <w:lang w:val="en-US"/>
        </w:rPr>
        <w:lastRenderedPageBreak/>
        <w:t xml:space="preserve">2011;2009(Icebi):7–9. </w:t>
      </w:r>
    </w:p>
    <w:p w14:paraId="1E92C8D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5. </w:t>
      </w:r>
      <w:r w:rsidRPr="00F916E3">
        <w:rPr>
          <w:rFonts w:cs="Times New Roman"/>
          <w:noProof/>
          <w:lang w:val="en-US"/>
        </w:rPr>
        <w:tab/>
        <w:t xml:space="preserve">Noakes Schulze A. User-Centered Design for Information Professionals. Assoc Libr Inf Sci Educ. </w:t>
      </w:r>
    </w:p>
    <w:p w14:paraId="00303A13"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6. </w:t>
      </w:r>
      <w:r w:rsidRPr="00F916E3">
        <w:rPr>
          <w:rFonts w:cs="Times New Roman"/>
          <w:noProof/>
          <w:lang w:val="en-US"/>
        </w:rPr>
        <w:tab/>
        <w:t xml:space="preserve">Helander M, Landauer TK, Prabhu P V. Handbook of human-computer interaction. 1997. 1582 p. </w:t>
      </w:r>
    </w:p>
    <w:p w14:paraId="5530AD70"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7. </w:t>
      </w:r>
      <w:r w:rsidRPr="00F916E3">
        <w:rPr>
          <w:rFonts w:cs="Times New Roman"/>
          <w:noProof/>
          <w:lang w:val="en-US"/>
        </w:rPr>
        <w:tab/>
        <w:t xml:space="preserve">Ghaoui C. Encyclopedia Of Human Computer Interaction. 2006. 1-757 p. </w:t>
      </w:r>
    </w:p>
    <w:p w14:paraId="477A86E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8. </w:t>
      </w:r>
      <w:r w:rsidRPr="00F916E3">
        <w:rPr>
          <w:rFonts w:cs="Times New Roman"/>
          <w:noProof/>
          <w:lang w:val="en-US"/>
        </w:rPr>
        <w:tab/>
        <w:t xml:space="preserve">McLoone HE, Jacobson M, Hegg C, Johnson PW. User-centered design. Work. 2010;37(4):445–56. </w:t>
      </w:r>
    </w:p>
    <w:p w14:paraId="4296B672"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29. </w:t>
      </w:r>
      <w:r w:rsidRPr="00F916E3">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2AE1FB6C"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0. </w:t>
      </w:r>
      <w:r w:rsidRPr="00F916E3">
        <w:rPr>
          <w:rFonts w:cs="Times New Roman"/>
          <w:noProof/>
          <w:lang w:val="en-US"/>
        </w:rPr>
        <w:tab/>
        <w:t xml:space="preserve">Usability.gov. Task Analysis. 2013 Sep 6; </w:t>
      </w:r>
    </w:p>
    <w:p w14:paraId="3A772711"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1. </w:t>
      </w:r>
      <w:r w:rsidRPr="00F916E3">
        <w:rPr>
          <w:rFonts w:cs="Times New Roman"/>
          <w:noProof/>
          <w:lang w:val="en-US"/>
        </w:rPr>
        <w:tab/>
        <w:t>Usability Body of Knowledge. Think Aloud Testing | Usability Body of Knowledge [Internet]. [cited 2018 Jun 21]. Available from: http://www.usabilitybok.org/think-aloud-testing</w:t>
      </w:r>
    </w:p>
    <w:p w14:paraId="08227FEF"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2. </w:t>
      </w:r>
      <w:r w:rsidRPr="00F916E3">
        <w:rPr>
          <w:rFonts w:cs="Times New Roman"/>
          <w:noProof/>
          <w:lang w:val="en-US"/>
        </w:rPr>
        <w:tab/>
        <w:t>HIT Implementation Strategies and User-Centered Design [Internet]. [cited 2017 May 29]. Available from: http://pinnacle-center.com/hit-implementation-strategies-and-user-centered-design/</w:t>
      </w:r>
    </w:p>
    <w:p w14:paraId="2E92B59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3. </w:t>
      </w:r>
      <w:r w:rsidRPr="00F916E3">
        <w:rPr>
          <w:rFonts w:cs="Times New Roman"/>
          <w:noProof/>
          <w:lang w:val="en-US"/>
        </w:rPr>
        <w:tab/>
        <w:t xml:space="preserve">Le T, Reeder B, Yoo D, Aziz R, Thompson HJ, Demiris G. An Evaluation of Wellness Assessment Visualizations for Older Adults. Telemed e-Health. 2015;21(1):9–15. </w:t>
      </w:r>
    </w:p>
    <w:p w14:paraId="4D4E0DF1"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34. </w:t>
      </w:r>
      <w:r w:rsidRPr="00F916E3">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4679C27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5.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08-2014-SA. 2014; </w:t>
      </w:r>
    </w:p>
    <w:p w14:paraId="48257ED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6. </w:t>
      </w:r>
      <w:r w:rsidRPr="00D92F33">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617F8F0A"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7. </w:t>
      </w:r>
      <w:r w:rsidRPr="00D92F33">
        <w:rPr>
          <w:rFonts w:cs="Times New Roman"/>
          <w:noProof/>
        </w:rPr>
        <w:tab/>
        <w:t xml:space="preserve">Seguro Integral de Salud - Microsoft Power BI [Internet]. </w:t>
      </w:r>
      <w:r w:rsidRPr="00F916E3">
        <w:rPr>
          <w:rFonts w:cs="Times New Roman"/>
          <w:noProof/>
          <w:lang w:val="en-US"/>
        </w:rPr>
        <w:t xml:space="preserve">[cited 2018 Jan </w:t>
      </w:r>
      <w:r w:rsidRPr="00F916E3">
        <w:rPr>
          <w:rFonts w:cs="Times New Roman"/>
          <w:noProof/>
          <w:lang w:val="en-US"/>
        </w:rPr>
        <w:lastRenderedPageBreak/>
        <w:t>23]. Available from: https://app.powerbi.com/view?r=eyJrIjoiNTljNzlmMTUtM2Y5NS00M2FjLWIwMGUtZmE0MDFhMWI5OGZjIiwidCI6IjZmZTkxN2VlLWQ5OWMtNGJmNy05OGQ1LThhOTUyYTE3NzhjNCIsImMiOjR9</w:t>
      </w:r>
    </w:p>
    <w:p w14:paraId="759F4E6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8. </w:t>
      </w:r>
      <w:r w:rsidRPr="00D92F33">
        <w:rPr>
          <w:rFonts w:cs="Times New Roman"/>
          <w:noProof/>
        </w:rPr>
        <w:tab/>
        <w:t xml:space="preserve">SUSALUD. Plataforma de Información [Internet]. </w:t>
      </w:r>
      <w:r w:rsidRPr="00F916E3">
        <w:rPr>
          <w:rFonts w:cs="Times New Roman"/>
          <w:noProof/>
          <w:lang w:val="en-US"/>
        </w:rPr>
        <w:t>[cited 2018 Jan 23]. Available from: http://bi.susalud.gob.pe/QvAJAXZfc/opendoc.htm?document=QV Produccion%2FSIG_SUSALUD.qvw&amp;host=QVS%40srvqlikias&amp;anonymous=true</w:t>
      </w:r>
    </w:p>
    <w:p w14:paraId="7B904C43"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9. </w:t>
      </w:r>
      <w:r w:rsidRPr="00D92F33">
        <w:rPr>
          <w:rFonts w:cs="Times New Roman"/>
          <w:noProof/>
        </w:rPr>
        <w:tab/>
        <w:t xml:space="preserve">Susalud BPM PAC | Consulta [Internet]. </w:t>
      </w:r>
      <w:r w:rsidRPr="00F916E3">
        <w:rPr>
          <w:rFonts w:cs="Times New Roman"/>
          <w:noProof/>
          <w:lang w:val="en-US"/>
        </w:rPr>
        <w:t>[cited 2017 Mar 14]. Available from: http://app17.susalud.gob.pe/formulario_consulta/</w:t>
      </w:r>
    </w:p>
    <w:p w14:paraId="69CAAE08"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0. </w:t>
      </w:r>
      <w:r w:rsidRPr="00D92F33">
        <w:rPr>
          <w:rFonts w:cs="Times New Roman"/>
          <w:noProof/>
        </w:rPr>
        <w:tab/>
        <w:t xml:space="preserve">SUSALUD CONTIGO - Aplicaciones de Android en Google Play [Internet]. </w:t>
      </w:r>
      <w:r w:rsidRPr="00F916E3">
        <w:rPr>
          <w:rFonts w:cs="Times New Roman"/>
          <w:noProof/>
          <w:lang w:val="en-US"/>
        </w:rPr>
        <w:t>[cited 2017 Mar 14]. Available from: https://play.google.com/store/apps/details?id=pe.gob.susalud.servicio&amp;hl=es</w:t>
      </w:r>
    </w:p>
    <w:p w14:paraId="1F836750"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1. </w:t>
      </w:r>
      <w:r w:rsidRPr="00D92F33">
        <w:rPr>
          <w:rFonts w:cs="Times New Roman"/>
          <w:noProof/>
        </w:rPr>
        <w:tab/>
        <w:t xml:space="preserve">SUSALUD | MÁS DE 10 MIL USUARIOS UTILIZAN APP SUSALUD CONTIGO [Internet]. </w:t>
      </w:r>
      <w:r w:rsidRPr="00F916E3">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0F1F2B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2. </w:t>
      </w:r>
      <w:r w:rsidRPr="00D92F33">
        <w:rPr>
          <w:rFonts w:cs="Times New Roman"/>
          <w:noProof/>
        </w:rPr>
        <w:tab/>
        <w:t>SUSALUD | Mapa Georeferenciado [Internet]. [cited 2018 Mar 14]. Available from: http://mapa.susalud.gob.pe/</w:t>
      </w:r>
    </w:p>
    <w:p w14:paraId="39E5D27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3. </w:t>
      </w:r>
      <w:r w:rsidRPr="00D92F33">
        <w:rPr>
          <w:rFonts w:cs="Times New Roman"/>
          <w:noProof/>
        </w:rPr>
        <w:tab/>
        <w:t xml:space="preserve">Ministerio de Salud. Resolución Ministerial 667-2017/MINSA. </w:t>
      </w:r>
    </w:p>
    <w:p w14:paraId="40C8A448"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4. </w:t>
      </w:r>
      <w:r w:rsidRPr="00D92F33">
        <w:rPr>
          <w:rFonts w:cs="Times New Roman"/>
          <w:noProof/>
        </w:rPr>
        <w:tab/>
        <w:t xml:space="preserve">El Peruano. LEY N° 30150 - Norma Legal Diario Oficial El Peruano [Internet]. </w:t>
      </w:r>
      <w:r w:rsidRPr="00F916E3">
        <w:rPr>
          <w:rFonts w:cs="Times New Roman"/>
          <w:noProof/>
          <w:lang w:val="en-US"/>
        </w:rPr>
        <w:t>[cited 2018 Mar 14]. Available from: http://busquedas.elperuano.pe/normaslegales/aprueban-reglamento-general-para-la-atencion-de-los-reclamos-resolucion-n-160-2011-sunasacd-737790-1/</w:t>
      </w:r>
    </w:p>
    <w:p w14:paraId="6C5331B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45. </w:t>
      </w:r>
      <w:r w:rsidRPr="00F916E3">
        <w:rPr>
          <w:rFonts w:cs="Times New Roman"/>
          <w:noProof/>
          <w:lang w:val="en-US"/>
        </w:rPr>
        <w:tab/>
        <w:t xml:space="preserve">Paul CL. A Modified Delphi Approach to a New Card Sorting Methodology. </w:t>
      </w:r>
      <w:r w:rsidRPr="00D92F33">
        <w:rPr>
          <w:rFonts w:cs="Times New Roman"/>
          <w:noProof/>
        </w:rPr>
        <w:t xml:space="preserve">J Usability Stud. 2008;4(1):7–30. </w:t>
      </w:r>
    </w:p>
    <w:p w14:paraId="4EA68E2C"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lastRenderedPageBreak/>
        <w:t xml:space="preserve">46. </w:t>
      </w:r>
      <w:r w:rsidRPr="00D92F33">
        <w:rPr>
          <w:rFonts w:cs="Times New Roman"/>
          <w:noProof/>
        </w:rPr>
        <w:tab/>
        <w:t xml:space="preserve">ShowMore - Grabar, cargar y compartir sus vídeos en la web fácilmente [Internet]. </w:t>
      </w:r>
      <w:r w:rsidRPr="00F916E3">
        <w:rPr>
          <w:rFonts w:cs="Times New Roman"/>
          <w:noProof/>
          <w:lang w:val="en-US"/>
        </w:rPr>
        <w:t>[cited 2018 Mar 27]. Available from: https://showmore.com/es/</w:t>
      </w:r>
    </w:p>
    <w:p w14:paraId="66A9086C"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47. </w:t>
      </w:r>
      <w:r w:rsidRPr="00F916E3">
        <w:rPr>
          <w:rFonts w:cs="Times New Roman"/>
          <w:noProof/>
          <w:lang w:val="en-US"/>
        </w:rPr>
        <w:tab/>
        <w:t>oTranscribe [Internet]. [cited 2018 Mar 27]. Available from: http://otranscribe.com/</w:t>
      </w:r>
    </w:p>
    <w:p w14:paraId="7DB4FA4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8. </w:t>
      </w:r>
      <w:r w:rsidRPr="00D92F33">
        <w:rPr>
          <w:rFonts w:cs="Times New Roman"/>
          <w:noProof/>
        </w:rPr>
        <w:tab/>
        <w:t xml:space="preserve">Superintendencia de Salud, Gobierno de Chile - Reclamo contra FONASA o ISAPRES [Internet]. </w:t>
      </w:r>
      <w:r w:rsidRPr="00F916E3">
        <w:rPr>
          <w:rFonts w:cs="Times New Roman"/>
          <w:noProof/>
          <w:lang w:val="en-US"/>
        </w:rPr>
        <w:t>[cited 2018 Mar 27]. Available from: http://www.supersalud.gob.cl/portal/w3-article-7592.html#online</w:t>
      </w:r>
    </w:p>
    <w:p w14:paraId="22F2C7A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9. </w:t>
      </w:r>
      <w:r w:rsidRPr="00D92F33">
        <w:rPr>
          <w:rFonts w:cs="Times New Roman"/>
          <w:noProof/>
        </w:rPr>
        <w:tab/>
        <w:t xml:space="preserve">Formule su petición, queja, reclamo, sugerencia o denuncia [Internet]. </w:t>
      </w:r>
      <w:r w:rsidRPr="00F916E3">
        <w:rPr>
          <w:rFonts w:cs="Times New Roman"/>
          <w:noProof/>
          <w:lang w:val="en-US"/>
        </w:rPr>
        <w:t>[cited 2018 Mar 27]. Available from: https://www.minsalud.gov.co/atencion/Paginas/Solicitudes-sugerencias-quejas-o-reclamos.aspx</w:t>
      </w:r>
    </w:p>
    <w:p w14:paraId="56E2BC6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0. </w:t>
      </w:r>
      <w:r w:rsidRPr="00D92F33">
        <w:rPr>
          <w:rFonts w:cs="Times New Roman"/>
          <w:noProof/>
        </w:rPr>
        <w:tab/>
        <w:t xml:space="preserve">Preguntas Quejas Reclamos | Formulario Online | MINISTERIO DE SALUD Y PROTECCION SOCIAL [Internet]. </w:t>
      </w:r>
      <w:r w:rsidRPr="00F916E3">
        <w:rPr>
          <w:rFonts w:cs="Times New Roman"/>
          <w:noProof/>
          <w:lang w:val="en-US"/>
        </w:rPr>
        <w:t>[cited 2018 Jun 20]. Available from: https://orfeo.minsalud.gov.co/orfeo/formularioWebMinSalud/formularioPQRSMinSaludFineUploader.php?tipoSolicitud=178</w:t>
      </w:r>
    </w:p>
    <w:p w14:paraId="536331C8"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1. </w:t>
      </w:r>
      <w:r w:rsidRPr="00D92F33">
        <w:rPr>
          <w:rFonts w:cs="Times New Roman"/>
          <w:noProof/>
        </w:rPr>
        <w:tab/>
        <w:t xml:space="preserve">Luna DR, Rizzato Lede DA, Rubin L, Otero CM, Ortiz JM, García MG, et al. </w:t>
      </w:r>
      <w:r w:rsidRPr="00F916E3">
        <w:rPr>
          <w:rFonts w:cs="Times New Roman"/>
          <w:noProof/>
          <w:lang w:val="en-US"/>
        </w:rPr>
        <w:t xml:space="preserve">User-Centered Design Improves the Usability of Drug-Drug Interaction Alerts: A Validation Study in the Real Scenario. Stud Health Technol Inform. 2017;245:1085–9. </w:t>
      </w:r>
    </w:p>
    <w:p w14:paraId="1F79A87D"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2. </w:t>
      </w:r>
      <w:r w:rsidRPr="00F916E3">
        <w:rPr>
          <w:rFonts w:cs="Times New Roman"/>
          <w:noProof/>
          <w:lang w:val="en-US"/>
        </w:rPr>
        <w:tab/>
        <w:t xml:space="preserve">Schachner MB, Recondo FJ, González ZA, Sommer JA, Stanziola E, Gassino FD, et al. User-Centered Design Practices to Redesign a Nursing e-Chart in Line with the Nursing Process. Stud Health Technol Inform. 2016;225:93–7. </w:t>
      </w:r>
    </w:p>
    <w:p w14:paraId="19418D4B"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3. </w:t>
      </w:r>
      <w:r w:rsidRPr="00F916E3">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02D62D7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4. </w:t>
      </w:r>
      <w:r w:rsidRPr="00F916E3">
        <w:rPr>
          <w:rFonts w:cs="Times New Roman"/>
          <w:noProof/>
          <w:lang w:val="en-US"/>
        </w:rPr>
        <w:tab/>
        <w:t xml:space="preserve">Opoku-Boateng GA. USER FRUSTRATION IN HIT INTERFACES: EXPLORING PAST HCI RESEARCH FOR A BETTER UNDERSTANDING OF CLINICIANS’ EXPERIENCES. AMIA Annu Symp Proc. 2015;2015:1008–17. </w:t>
      </w:r>
    </w:p>
    <w:p w14:paraId="6D9B296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5. </w:t>
      </w:r>
      <w:r w:rsidRPr="00F916E3">
        <w:rPr>
          <w:rFonts w:cs="Times New Roman"/>
          <w:noProof/>
          <w:lang w:val="en-US"/>
        </w:rPr>
        <w:tab/>
        <w:t xml:space="preserve">Horsky J, Schiff GD, Johnston D, Mercincavage L, Bell D, Middleton B. </w:t>
      </w:r>
      <w:r w:rsidRPr="00F916E3">
        <w:rPr>
          <w:rFonts w:cs="Times New Roman"/>
          <w:noProof/>
          <w:lang w:val="en-US"/>
        </w:rPr>
        <w:lastRenderedPageBreak/>
        <w:t xml:space="preserve">Interface design principles for usable decision support: A targeted review of best practices for clinical prescribing interventions. Vol. 45, Journal of Biomedical Informatics. 2012. p. 1202–16. </w:t>
      </w:r>
    </w:p>
    <w:p w14:paraId="749092A9"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6. </w:t>
      </w:r>
      <w:r w:rsidRPr="00F916E3">
        <w:rPr>
          <w:rFonts w:cs="Times New Roman"/>
          <w:noProof/>
          <w:lang w:val="en-US"/>
        </w:rPr>
        <w:tab/>
        <w:t xml:space="preserve">Serving Parliament – Serving Western Australians Ombudsman Western Australia Effective handling of complaints made to your organisation -An Overview. 2017; </w:t>
      </w:r>
    </w:p>
    <w:p w14:paraId="6957555A"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7. </w:t>
      </w:r>
      <w:r w:rsidRPr="00F916E3">
        <w:rPr>
          <w:rFonts w:cs="Times New Roman"/>
          <w:noProof/>
          <w:lang w:val="en-US"/>
        </w:rPr>
        <w:tab/>
        <w:t xml:space="preserve">Clwyd A, Hart T. A Review of the NHS Hospitals Complaints System: Putting Patients Back in the Picture. 2013;(October):1–58. </w:t>
      </w:r>
    </w:p>
    <w:p w14:paraId="5672568E" w14:textId="77777777" w:rsidR="00D92F33" w:rsidRPr="00F916E3" w:rsidRDefault="00D92F33" w:rsidP="00D92F33">
      <w:pPr>
        <w:widowControl w:val="0"/>
        <w:autoSpaceDE w:val="0"/>
        <w:autoSpaceDN w:val="0"/>
        <w:adjustRightInd w:val="0"/>
        <w:spacing w:line="360" w:lineRule="auto"/>
        <w:ind w:left="640" w:hanging="640"/>
        <w:rPr>
          <w:rFonts w:cs="Times New Roman"/>
          <w:noProof/>
          <w:lang w:val="en-US"/>
        </w:rPr>
      </w:pPr>
      <w:r w:rsidRPr="00F916E3">
        <w:rPr>
          <w:rFonts w:cs="Times New Roman"/>
          <w:noProof/>
          <w:lang w:val="en-US"/>
        </w:rPr>
        <w:t xml:space="preserve">58. </w:t>
      </w:r>
      <w:r w:rsidRPr="00F916E3">
        <w:rPr>
          <w:rFonts w:cs="Times New Roman"/>
          <w:noProof/>
          <w:lang w:val="en-US"/>
        </w:rPr>
        <w:tab/>
        <w:t xml:space="preserve">National Complaints Management Protocol for the Public Health Sector of South Africa. 2013; </w:t>
      </w:r>
    </w:p>
    <w:p w14:paraId="7B6F5EE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59. </w:t>
      </w:r>
      <w:r w:rsidRPr="00F916E3">
        <w:rPr>
          <w:rFonts w:cs="Times New Roman"/>
          <w:noProof/>
          <w:lang w:val="en-US"/>
        </w:rPr>
        <w:tab/>
        <w:t xml:space="preserve">Hsieh SY. Healthcare complaints handling systems: A comparison between Britain, Australia and Taiwan. </w:t>
      </w:r>
      <w:r w:rsidRPr="00D92F33">
        <w:rPr>
          <w:rFonts w:cs="Times New Roman"/>
          <w:noProof/>
        </w:rPr>
        <w:t xml:space="preserve">Heal Serv Manag Res. 2011;24(2):91–5. </w:t>
      </w:r>
    </w:p>
    <w:p w14:paraId="7A988B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0. </w:t>
      </w:r>
      <w:r w:rsidRPr="00D92F33">
        <w:rPr>
          <w:rFonts w:cs="Times New Roman"/>
          <w:noProof/>
        </w:rPr>
        <w:tab/>
        <w:t xml:space="preserve">El Peruano. Ley 30225 - Ley de Contrataciones del Estado. </w:t>
      </w:r>
    </w:p>
    <w:p w14:paraId="49200D4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F916E3">
        <w:rPr>
          <w:rFonts w:cs="Times New Roman"/>
          <w:noProof/>
          <w:lang w:val="en-US"/>
        </w:rPr>
        <w:t xml:space="preserve">61. </w:t>
      </w:r>
      <w:r w:rsidRPr="00F916E3">
        <w:rPr>
          <w:rFonts w:cs="Times New Roman"/>
          <w:noProof/>
          <w:lang w:val="en-US"/>
        </w:rPr>
        <w:tab/>
        <w:t xml:space="preserve">Nielsen J. Why You Only Need to Test with 5 Users. </w:t>
      </w:r>
      <w:r w:rsidRPr="00D92F33">
        <w:rPr>
          <w:rFonts w:cs="Times New Roman"/>
          <w:noProof/>
        </w:rPr>
        <w:t xml:space="preserve">Jakob Nielsens Alertbox. 2000;19(September 23):1–4. </w:t>
      </w:r>
    </w:p>
    <w:p w14:paraId="5AC1706D" w14:textId="19B7E6F2" w:rsidR="00161D0F" w:rsidRPr="00862EA1" w:rsidRDefault="00EC2BAF" w:rsidP="00D92F33">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2813" w:name="_Toc511166325"/>
      <w:r w:rsidRPr="00BA156B">
        <w:lastRenderedPageBreak/>
        <w:t>Anexos</w:t>
      </w:r>
      <w:bookmarkEnd w:id="2813"/>
    </w:p>
    <w:p w14:paraId="43A12014" w14:textId="77777777" w:rsidR="00161D0F" w:rsidRPr="00BA156B" w:rsidRDefault="00161D0F" w:rsidP="00A50DD7">
      <w:pPr>
        <w:pStyle w:val="Ttulo2"/>
        <w:numPr>
          <w:ilvl w:val="0"/>
          <w:numId w:val="11"/>
        </w:numPr>
        <w:rPr>
          <w:lang w:val="es-PE"/>
        </w:rPr>
      </w:pPr>
      <w:bookmarkStart w:id="2814"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2814"/>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o="http://schemas.microsoft.com/office/mac/office/2008/main" xmlns:mv="urn:schemas-microsoft-com:mac:vml">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2815" w:name="_Toc511166327"/>
      <w:r w:rsidRPr="00BA156B">
        <w:rPr>
          <w:lang w:val="es-PE"/>
        </w:rPr>
        <w:lastRenderedPageBreak/>
        <w:t>Anexo 2: Guía Semi-Estructurada de Entrevista a Profundidad para usuarios finales Nº1</w:t>
      </w:r>
      <w:bookmarkEnd w:id="2815"/>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2816" w:name="_Toc511166328"/>
      <w:r w:rsidRPr="00BA156B">
        <w:rPr>
          <w:lang w:val="es-PE"/>
        </w:rPr>
        <w:lastRenderedPageBreak/>
        <w:t xml:space="preserve">Anexo 3: Guía </w:t>
      </w:r>
      <w:r w:rsidR="00161D0F" w:rsidRPr="00BA156B">
        <w:rPr>
          <w:lang w:val="es-PE"/>
        </w:rPr>
        <w:t>Estructurada de Entrevista a Profundidad para usuarios finales Nº2</w:t>
      </w:r>
      <w:bookmarkEnd w:id="2816"/>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2817"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2817"/>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2818" w:name="Casilla1"/>
      <w:r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00EC2BAF" w:rsidRPr="00BA156B">
        <w:rPr>
          <w:rFonts w:cs="Times New Roman"/>
          <w:lang w:val="es-PE"/>
        </w:rPr>
        <w:fldChar w:fldCharType="end"/>
      </w:r>
      <w:bookmarkEnd w:id="2818"/>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2819" w:name="Casilla2"/>
      <w:r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00EC2BAF" w:rsidRPr="00BA156B">
        <w:rPr>
          <w:rFonts w:cs="Times New Roman"/>
          <w:lang w:val="es-PE"/>
        </w:rPr>
        <w:fldChar w:fldCharType="end"/>
      </w:r>
      <w:bookmarkEnd w:id="2819"/>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2820" w:name="Casilla3"/>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0"/>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2821" w:name="Casilla4"/>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1"/>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2822" w:name="Casilla5"/>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2"/>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2823" w:name="Casilla6"/>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3"/>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2824" w:name="Casilla7"/>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4"/>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2825" w:name="Casilla9"/>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5"/>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2826" w:name="Casilla8"/>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6"/>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2827" w:name="Casilla10"/>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7"/>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2828" w:name="Casilla11"/>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8"/>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2829" w:name="Casilla12"/>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29"/>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2830" w:name="Casilla13"/>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30"/>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2831" w:name="Casilla14"/>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31"/>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2832" w:name="Casilla15"/>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32"/>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2833" w:name="Casilla16"/>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33"/>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2834" w:name="Casilla17"/>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34"/>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2835" w:name="Casilla18"/>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35"/>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2836" w:name="Casilla19"/>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36"/>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2837" w:name="Casilla20"/>
      <w:r w:rsidR="00161D0F" w:rsidRPr="00BA156B">
        <w:rPr>
          <w:rFonts w:cs="Times New Roman"/>
          <w:lang w:val="es-PE"/>
        </w:rPr>
        <w:instrText xml:space="preserve"> FORMCHECKBOX </w:instrText>
      </w:r>
      <w:r w:rsidR="00312225">
        <w:rPr>
          <w:rFonts w:cs="Times New Roman"/>
          <w:lang w:val="es-PE"/>
        </w:rPr>
      </w:r>
      <w:r w:rsidR="00312225">
        <w:rPr>
          <w:rFonts w:cs="Times New Roman"/>
          <w:lang w:val="es-PE"/>
        </w:rPr>
        <w:fldChar w:fldCharType="separate"/>
      </w:r>
      <w:r w:rsidRPr="00BA156B">
        <w:rPr>
          <w:rFonts w:cs="Times New Roman"/>
          <w:lang w:val="es-PE"/>
        </w:rPr>
        <w:fldChar w:fldCharType="end"/>
      </w:r>
      <w:bookmarkEnd w:id="2837"/>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2838" w:name="_Toc511166330"/>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2838"/>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9">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1">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5">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0" w:author="Microsoft Office User" w:date="2018-07-04T13:44:00Z" w:initials="Office">
    <w:p w14:paraId="7C7CE78C" w14:textId="5F29B3BF" w:rsidR="00312225" w:rsidRDefault="00312225">
      <w:pPr>
        <w:pStyle w:val="Textocomentario"/>
      </w:pPr>
      <w:r>
        <w:rPr>
          <w:rStyle w:val="Refdecomentario"/>
        </w:rPr>
        <w:annotationRef/>
      </w:r>
      <w:r>
        <w:t>Bases de datos (no motor de búsqueda)</w:t>
      </w:r>
    </w:p>
  </w:comment>
  <w:comment w:id="2458" w:author="Microsoft Office User" w:date="2018-07-04T13:49:00Z" w:initials="Office">
    <w:p w14:paraId="5DA947DB" w14:textId="51DDAE00" w:rsidR="00312225" w:rsidRDefault="00312225">
      <w:pPr>
        <w:pStyle w:val="Textocomentario"/>
      </w:pPr>
      <w:r>
        <w:rPr>
          <w:rStyle w:val="Refdecomentario"/>
        </w:rPr>
        <w:annotationRef/>
      </w:r>
      <w:r>
        <w:t>Software</w:t>
      </w:r>
    </w:p>
    <w:p w14:paraId="17F6E8C2" w14:textId="42368622" w:rsidR="00312225" w:rsidRDefault="00312225">
      <w:pPr>
        <w:pStyle w:val="Textocomentario"/>
      </w:pPr>
    </w:p>
  </w:comment>
  <w:comment w:id="2686" w:author="Microsoft Office User" w:date="2018-07-04T13:50:00Z" w:initials="Office">
    <w:p w14:paraId="05DEABFE" w14:textId="77777777" w:rsidR="00312225" w:rsidRDefault="00312225">
      <w:pPr>
        <w:pStyle w:val="Textocomentario"/>
      </w:pPr>
      <w:r>
        <w:rPr>
          <w:rStyle w:val="Refdecomentario"/>
        </w:rPr>
        <w:annotationRef/>
      </w:r>
      <w:r>
        <w:t>Sin tilde</w:t>
      </w:r>
    </w:p>
    <w:p w14:paraId="4069062C" w14:textId="4A78DA35" w:rsidR="00312225" w:rsidRDefault="00312225">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7CE78C" w15:done="0"/>
  <w15:commentEx w15:paraId="17F6E8C2" w15:done="0"/>
  <w15:commentEx w15:paraId="406906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7CE78C" w16cid:durableId="1EEB3AE9"/>
  <w16cid:commentId w16cid:paraId="17F6E8C2" w16cid:durableId="1EEB3AEA"/>
  <w16cid:commentId w16cid:paraId="4069062C" w16cid:durableId="1EEB3A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F7CF4B" w14:textId="77777777" w:rsidR="002A6A84" w:rsidRDefault="002A6A84" w:rsidP="00F27EDB">
      <w:r>
        <w:separator/>
      </w:r>
    </w:p>
  </w:endnote>
  <w:endnote w:type="continuationSeparator" w:id="0">
    <w:p w14:paraId="5B104B30" w14:textId="77777777" w:rsidR="002A6A84" w:rsidRDefault="002A6A84"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312225" w:rsidRDefault="00312225"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312225" w:rsidRDefault="00312225"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312225" w:rsidRDefault="00312225"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312225" w:rsidRDefault="00312225"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9" w:author="USER" w:date="2018-07-09T14:49:00Z"/>
  <w:sdt>
    <w:sdtPr>
      <w:id w:val="-316183105"/>
      <w:docPartObj>
        <w:docPartGallery w:val="Page Numbers (Bottom of Page)"/>
        <w:docPartUnique/>
      </w:docPartObj>
    </w:sdtPr>
    <w:sdtContent>
      <w:customXmlInsRangeEnd w:id="9"/>
      <w:p w14:paraId="40B9C222" w14:textId="4F89DA9C" w:rsidR="00312225" w:rsidRDefault="00312225">
        <w:pPr>
          <w:pStyle w:val="Piedepgina"/>
          <w:jc w:val="center"/>
          <w:rPr>
            <w:ins w:id="10" w:author="USER" w:date="2018-07-09T14:49:00Z"/>
          </w:rPr>
        </w:pPr>
        <w:ins w:id="11" w:author="USER" w:date="2018-07-09T14:49:00Z">
          <w:r>
            <w:fldChar w:fldCharType="begin"/>
          </w:r>
          <w:r>
            <w:instrText>PAGE   \* MERGEFORMAT</w:instrText>
          </w:r>
          <w:r>
            <w:fldChar w:fldCharType="separate"/>
          </w:r>
          <w:r>
            <w:rPr>
              <w:lang w:val="es-ES"/>
            </w:rPr>
            <w:t>2</w:t>
          </w:r>
          <w:r>
            <w:fldChar w:fldCharType="end"/>
          </w:r>
        </w:ins>
      </w:p>
      <w:customXmlInsRangeStart w:id="12" w:author="USER" w:date="2018-07-09T14:49:00Z"/>
    </w:sdtContent>
  </w:sdt>
  <w:customXmlInsRangeEnd w:id="12"/>
  <w:p w14:paraId="69AECFD0" w14:textId="77777777" w:rsidR="00312225" w:rsidRDefault="0031222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91DAA" w14:textId="77777777" w:rsidR="002A6A84" w:rsidRDefault="002A6A84" w:rsidP="00F27EDB">
      <w:r>
        <w:separator/>
      </w:r>
    </w:p>
  </w:footnote>
  <w:footnote w:type="continuationSeparator" w:id="0">
    <w:p w14:paraId="4D8B6BF9" w14:textId="77777777" w:rsidR="002A6A84" w:rsidRDefault="002A6A84"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1"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4"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7"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0"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32"/>
  </w:num>
  <w:num w:numId="4">
    <w:abstractNumId w:val="33"/>
  </w:num>
  <w:num w:numId="5">
    <w:abstractNumId w:val="25"/>
  </w:num>
  <w:num w:numId="6">
    <w:abstractNumId w:val="0"/>
  </w:num>
  <w:num w:numId="7">
    <w:abstractNumId w:val="25"/>
    <w:lvlOverride w:ilvl="0">
      <w:startOverride w:val="1"/>
    </w:lvlOverride>
  </w:num>
  <w:num w:numId="8">
    <w:abstractNumId w:val="25"/>
    <w:lvlOverride w:ilvl="0">
      <w:startOverride w:val="1"/>
    </w:lvlOverride>
  </w:num>
  <w:num w:numId="9">
    <w:abstractNumId w:val="25"/>
    <w:lvlOverride w:ilvl="0">
      <w:startOverride w:val="1"/>
    </w:lvlOverride>
  </w:num>
  <w:num w:numId="10">
    <w:abstractNumId w:val="25"/>
    <w:lvlOverride w:ilvl="0">
      <w:startOverride w:val="1"/>
    </w:lvlOverride>
  </w:num>
  <w:num w:numId="11">
    <w:abstractNumId w:val="25"/>
    <w:lvlOverride w:ilvl="0">
      <w:startOverride w:val="1"/>
    </w:lvlOverride>
  </w:num>
  <w:num w:numId="12">
    <w:abstractNumId w:val="29"/>
  </w:num>
  <w:num w:numId="13">
    <w:abstractNumId w:val="23"/>
  </w:num>
  <w:num w:numId="14">
    <w:abstractNumId w:val="16"/>
  </w:num>
  <w:num w:numId="15">
    <w:abstractNumId w:val="23"/>
    <w:lvlOverride w:ilvl="0">
      <w:startOverride w:val="1"/>
    </w:lvlOverride>
  </w:num>
  <w:num w:numId="16">
    <w:abstractNumId w:val="16"/>
    <w:lvlOverride w:ilvl="0">
      <w:startOverride w:val="1"/>
    </w:lvlOverride>
  </w:num>
  <w:num w:numId="17">
    <w:abstractNumId w:val="15"/>
  </w:num>
  <w:num w:numId="18">
    <w:abstractNumId w:val="26"/>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7"/>
  </w:num>
  <w:num w:numId="25">
    <w:abstractNumId w:val="13"/>
  </w:num>
  <w:num w:numId="26">
    <w:abstractNumId w:val="17"/>
  </w:num>
  <w:num w:numId="27">
    <w:abstractNumId w:val="20"/>
  </w:num>
  <w:num w:numId="28">
    <w:abstractNumId w:val="7"/>
  </w:num>
  <w:num w:numId="29">
    <w:abstractNumId w:val="23"/>
    <w:lvlOverride w:ilvl="0">
      <w:startOverride w:val="1"/>
    </w:lvlOverride>
  </w:num>
  <w:num w:numId="30">
    <w:abstractNumId w:val="21"/>
  </w:num>
  <w:num w:numId="31">
    <w:abstractNumId w:val="9"/>
  </w:num>
  <w:num w:numId="32">
    <w:abstractNumId w:val="8"/>
  </w:num>
  <w:num w:numId="33">
    <w:abstractNumId w:val="19"/>
  </w:num>
  <w:num w:numId="34">
    <w:abstractNumId w:val="10"/>
  </w:num>
  <w:num w:numId="35">
    <w:abstractNumId w:val="28"/>
  </w:num>
  <w:num w:numId="36">
    <w:abstractNumId w:val="25"/>
    <w:lvlOverride w:ilvl="0">
      <w:startOverride w:val="1"/>
    </w:lvlOverride>
  </w:num>
  <w:num w:numId="37">
    <w:abstractNumId w:val="6"/>
  </w:num>
  <w:num w:numId="38">
    <w:abstractNumId w:val="4"/>
  </w:num>
  <w:num w:numId="39">
    <w:abstractNumId w:val="34"/>
  </w:num>
  <w:num w:numId="40">
    <w:abstractNumId w:val="14"/>
  </w:num>
  <w:num w:numId="41">
    <w:abstractNumId w:val="31"/>
  </w:num>
  <w:num w:numId="42">
    <w:abstractNumId w:val="22"/>
  </w:num>
  <w:num w:numId="43">
    <w:abstractNumId w:val="11"/>
  </w:num>
  <w:num w:numId="44">
    <w:abstractNumId w:val="30"/>
  </w:num>
  <w:num w:numId="45">
    <w:abstractNumId w:val="23"/>
    <w:lvlOverride w:ilvl="0">
      <w:startOverride w:val="1"/>
    </w:lvlOverride>
  </w:num>
  <w:num w:numId="46">
    <w:abstractNumId w:val="12"/>
  </w:num>
  <w:num w:numId="47">
    <w:abstractNumId w:val="25"/>
    <w:lvlOverride w:ilvl="0">
      <w:startOverride w:val="1"/>
    </w:lvlOverride>
  </w:num>
  <w:num w:numId="48">
    <w:abstractNumId w:val="18"/>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rson w15:author="Regina Casanova">
    <w15:presenceInfo w15:providerId="Windows Live" w15:userId="9fce488b99174d2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2CAB"/>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0F91"/>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3C5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1302"/>
    <w:rsid w:val="002022AD"/>
    <w:rsid w:val="00203952"/>
    <w:rsid w:val="00205058"/>
    <w:rsid w:val="0020660A"/>
    <w:rsid w:val="002111CC"/>
    <w:rsid w:val="00211937"/>
    <w:rsid w:val="00211C53"/>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6A84"/>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222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206E"/>
    <w:rsid w:val="00512E65"/>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558B"/>
    <w:rsid w:val="00566142"/>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B6B9E"/>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342"/>
    <w:rsid w:val="00B17A7A"/>
    <w:rsid w:val="00B20267"/>
    <w:rsid w:val="00B2133A"/>
    <w:rsid w:val="00B21D63"/>
    <w:rsid w:val="00B25101"/>
    <w:rsid w:val="00B25754"/>
    <w:rsid w:val="00B26073"/>
    <w:rsid w:val="00B26A58"/>
    <w:rsid w:val="00B26FA3"/>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285F"/>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3DBA"/>
    <w:rsid w:val="00DE4046"/>
    <w:rsid w:val="00DE4145"/>
    <w:rsid w:val="00DE453E"/>
    <w:rsid w:val="00DE4BF7"/>
    <w:rsid w:val="00DE4F52"/>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670"/>
    <w:rsid w:val="00EC3916"/>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6AAA"/>
    <w:rsid w:val="00F47B6B"/>
    <w:rsid w:val="00F53309"/>
    <w:rsid w:val="00F53DD1"/>
    <w:rsid w:val="00F54311"/>
    <w:rsid w:val="00F57351"/>
    <w:rsid w:val="00F609A6"/>
    <w:rsid w:val="00F60F27"/>
    <w:rsid w:val="00F6143B"/>
    <w:rsid w:val="00F61523"/>
    <w:rsid w:val="00F6159D"/>
    <w:rsid w:val="00F61885"/>
    <w:rsid w:val="00F61F1A"/>
    <w:rsid w:val="00F631C4"/>
    <w:rsid w:val="00F66F85"/>
    <w:rsid w:val="00F73463"/>
    <w:rsid w:val="00F74070"/>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con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x7lvw.axshare.com/"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75E77D-52E6-4B67-9D3C-357AD32C2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71</Pages>
  <Words>56076</Words>
  <Characters>308418</Characters>
  <Application>Microsoft Office Word</Application>
  <DocSecurity>0</DocSecurity>
  <Lines>2570</Lines>
  <Paragraphs>72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6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USER</cp:lastModifiedBy>
  <cp:revision>5</cp:revision>
  <cp:lastPrinted>2018-04-04T16:32:00Z</cp:lastPrinted>
  <dcterms:created xsi:type="dcterms:W3CDTF">2018-07-07T18:35:00Z</dcterms:created>
  <dcterms:modified xsi:type="dcterms:W3CDTF">2018-07-0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